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b/>
          <w:bCs/>
        </w:rPr>
        <w:id w:val="-1736775031"/>
        <w:docPartObj>
          <w:docPartGallery w:val="Cover Pages"/>
          <w:docPartUnique/>
        </w:docPartObj>
      </w:sdtPr>
      <w:sdtEndPr/>
      <w:sdtContent>
        <w:p w14:paraId="0E5FC10E" w14:textId="77777777" w:rsidR="00320C21" w:rsidRDefault="002113BB">
          <w:pPr>
            <w:rPr>
              <w:b/>
              <w:bCs/>
            </w:rPr>
          </w:pPr>
          <w:r w:rsidRPr="002113BB">
            <w:rPr>
              <w:b/>
              <w:bCs/>
              <w:noProof/>
            </w:rPr>
            <mc:AlternateContent>
              <mc:Choice Requires="wps">
                <w:drawing>
                  <wp:anchor distT="0" distB="0" distL="114300" distR="114300" simplePos="0" relativeHeight="251659264" behindDoc="0" locked="0" layoutInCell="1" allowOverlap="1" wp14:anchorId="7B3C2E71" wp14:editId="7CE386F9">
                    <wp:simplePos x="0" y="0"/>
                    <wp:positionH relativeFrom="margin">
                      <wp:align>center</wp:align>
                    </wp:positionH>
                    <wp:positionV relativeFrom="margin">
                      <wp:align>center</wp:align>
                    </wp:positionV>
                    <wp:extent cx="7104380" cy="8243570"/>
                    <wp:effectExtent l="0" t="0" r="10160" b="21590"/>
                    <wp:wrapSquare wrapText="bothSides"/>
                    <wp:docPr id="138" name="Tekstboks 138"/>
                    <wp:cNvGraphicFramePr/>
                    <a:graphic xmlns:a="http://schemas.openxmlformats.org/drawingml/2006/main">
                      <a:graphicData uri="http://schemas.microsoft.com/office/word/2010/wordprocessingShape">
                        <wps:wsp>
                          <wps:cNvSpPr txBox="1"/>
                          <wps:spPr>
                            <a:xfrm>
                              <a:off x="0" y="0"/>
                              <a:ext cx="7104380" cy="8243570"/>
                            </a:xfrm>
                            <a:prstGeom prst="rect">
                              <a:avLst/>
                            </a:prstGeom>
                            <a:ln/>
                          </wps:spPr>
                          <wps:style>
                            <a:lnRef idx="2">
                              <a:schemeClr val="accent1"/>
                            </a:lnRef>
                            <a:fillRef idx="1">
                              <a:schemeClr val="lt1"/>
                            </a:fillRef>
                            <a:effectRef idx="0">
                              <a:schemeClr val="accent1"/>
                            </a:effectRef>
                            <a:fontRef idx="minor">
                              <a:schemeClr val="dk1"/>
                            </a:fontRef>
                          </wps:style>
                          <wps:txbx>
                            <w:txbxContent>
                              <w:tbl>
                                <w:tblPr>
                                  <w:tblStyle w:val="Rutenettabell1lysuthevingsfarge5"/>
                                  <w:tblW w:w="5000" w:type="pct"/>
                                  <w:tblLook w:val="04A0" w:firstRow="1" w:lastRow="0" w:firstColumn="1" w:lastColumn="0" w:noHBand="0" w:noVBand="1"/>
                                </w:tblPr>
                                <w:tblGrid>
                                  <w:gridCol w:w="7670"/>
                                  <w:gridCol w:w="3503"/>
                                </w:tblGrid>
                                <w:tr w:rsidR="002113BB" w14:paraId="37280A17" w14:textId="77777777" w:rsidTr="00452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8" w:type="pct"/>
                                    </w:tcPr>
                                    <w:p w14:paraId="490B940D" w14:textId="710DB68E" w:rsidR="002113BB" w:rsidRDefault="002113BB">
                                      <w:pPr>
                                        <w:jc w:val="right"/>
                                      </w:pPr>
                                      <w:r>
                                        <w:rPr>
                                          <w:noProof/>
                                        </w:rPr>
                                        <w:drawing>
                                          <wp:inline distT="0" distB="0" distL="0" distR="0" wp14:anchorId="36216903" wp14:editId="65CC7174">
                                            <wp:extent cx="4733544" cy="5833872"/>
                                            <wp:effectExtent l="0" t="0" r="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3"/>
                                                    <pic:cNvPicPr/>
                                                  </pic:nvPicPr>
                                                  <pic:blipFill>
                                                    <a:blip r:embed="rId9">
                                                      <a:extLst>
                                                        <a:ext uri="{28A0092B-C50C-407E-A947-70E740481C1C}">
                                                          <a14:useLocalDpi xmlns:a14="http://schemas.microsoft.com/office/drawing/2010/main" val="0"/>
                                                        </a:ext>
                                                      </a:extLst>
                                                    </a:blip>
                                                    <a:stretch>
                                                      <a:fillRect/>
                                                    </a:stretch>
                                                  </pic:blipFill>
                                                  <pic:spPr>
                                                    <a:xfrm>
                                                      <a:off x="0" y="0"/>
                                                      <a:ext cx="4733544" cy="5833872"/>
                                                    </a:xfrm>
                                                    <a:prstGeom prst="rect">
                                                      <a:avLst/>
                                                    </a:prstGeom>
                                                  </pic:spPr>
                                                </pic:pic>
                                              </a:graphicData>
                                            </a:graphic>
                                          </wp:inline>
                                        </w:drawing>
                                      </w:r>
                                    </w:p>
                                    <w:sdt>
                                      <w:sdtPr>
                                        <w:rPr>
                                          <w:sz w:val="36"/>
                                          <w:szCs w:val="36"/>
                                        </w:rPr>
                                        <w:alias w:val="Tittel"/>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C3B9CEC" w14:textId="1DA46EF6" w:rsidR="002113BB" w:rsidRDefault="002113BB" w:rsidP="00A43FAD">
                                          <w:pPr>
                                            <w:pStyle w:val="Sterktsitat"/>
                                            <w:rPr>
                                              <w:color w:val="191919" w:themeColor="text1" w:themeTint="E6"/>
                                            </w:rPr>
                                          </w:pPr>
                                          <w:r w:rsidRPr="006819DA">
                                            <w:rPr>
                                              <w:sz w:val="36"/>
                                              <w:szCs w:val="36"/>
                                            </w:rPr>
                                            <w:t>ÅRSPLAN FOR MELGÅRD BARNEH</w:t>
                                          </w:r>
                                          <w:r w:rsidR="00A43FAD" w:rsidRPr="006819DA">
                                            <w:rPr>
                                              <w:sz w:val="36"/>
                                              <w:szCs w:val="36"/>
                                            </w:rPr>
                                            <w:t>A</w:t>
                                          </w:r>
                                          <w:r w:rsidRPr="006819DA">
                                            <w:rPr>
                                              <w:sz w:val="36"/>
                                              <w:szCs w:val="36"/>
                                            </w:rPr>
                                            <w:t>GE SA</w:t>
                                          </w:r>
                                          <w:r w:rsidR="008315FE" w:rsidRPr="006819DA">
                                            <w:rPr>
                                              <w:sz w:val="36"/>
                                              <w:szCs w:val="36"/>
                                            </w:rPr>
                                            <w:t xml:space="preserve"> 2024/</w:t>
                                          </w:r>
                                          <w:r w:rsidR="005D7B68">
                                            <w:rPr>
                                              <w:sz w:val="36"/>
                                              <w:szCs w:val="36"/>
                                            </w:rPr>
                                            <w:t>26</w:t>
                                          </w:r>
                                        </w:p>
                                      </w:sdtContent>
                                    </w:sdt>
                                    <w:sdt>
                                      <w:sdtPr>
                                        <w:alias w:val="Undertittel"/>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760000A5" w14:textId="009E1EDF" w:rsidR="002113BB" w:rsidRDefault="005F0044" w:rsidP="00A43FAD">
                                          <w:pPr>
                                            <w:pStyle w:val="Sterktsitat"/>
                                          </w:pPr>
                                          <w:r>
                                            <w:t xml:space="preserve">     </w:t>
                                          </w:r>
                                        </w:p>
                                      </w:sdtContent>
                                    </w:sdt>
                                  </w:tc>
                                  <w:tc>
                                    <w:tcPr>
                                      <w:tcW w:w="2432" w:type="pct"/>
                                    </w:tcPr>
                                    <w:p w14:paraId="79259DE5" w14:textId="535FB2B3" w:rsidR="002113BB" w:rsidRDefault="002113BB">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2CE1CD93"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07D0B973"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2AD50D0B"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32625B7D"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34F3D57F"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306B0154"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7BCA5876"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3F7955B3"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2EEE08CD"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7982B8FD"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3B28B6E8"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5612FADC"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64812AB1"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caps/>
                                          <w:color w:val="ED7D31" w:themeColor="accent2"/>
                                          <w:sz w:val="26"/>
                                          <w:szCs w:val="26"/>
                                        </w:rPr>
                                      </w:pPr>
                                    </w:p>
                                    <w:sdt>
                                      <w:sdtPr>
                                        <w:rPr>
                                          <w:color w:val="000000" w:themeColor="text1"/>
                                        </w:rPr>
                                        <w:alias w:val="Sammendrag"/>
                                        <w:tag w:val=""/>
                                        <w:id w:val="-2036181933"/>
                                        <w:dataBinding w:prefixMappings="xmlns:ns0='http://schemas.microsoft.com/office/2006/coverPageProps' " w:xpath="/ns0:CoverPageProperties[1]/ns0:Abstract[1]" w:storeItemID="{55AF091B-3C7A-41E3-B477-F2FDAA23CFDA}"/>
                                        <w:text/>
                                      </w:sdtPr>
                                      <w:sdtEndPr/>
                                      <w:sdtContent>
                                        <w:p w14:paraId="33274005" w14:textId="778FFCBD" w:rsidR="002113BB" w:rsidRPr="006819DA" w:rsidRDefault="002113BB" w:rsidP="0030600A">
                                          <w:pPr>
                                            <w:jc w:val="left"/>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6819DA">
                                            <w:rPr>
                                              <w:b w:val="0"/>
                                              <w:bCs w:val="0"/>
                                              <w:color w:val="000000" w:themeColor="text1"/>
                                            </w:rPr>
                                            <w:t>I årsplanen får du</w:t>
                                          </w:r>
                                          <w:r w:rsidR="009879F9" w:rsidRPr="006819DA">
                                            <w:rPr>
                                              <w:b w:val="0"/>
                                              <w:bCs w:val="0"/>
                                              <w:color w:val="000000" w:themeColor="text1"/>
                                            </w:rPr>
                                            <w:t xml:space="preserve"> </w:t>
                                          </w:r>
                                          <w:r w:rsidRPr="006819DA">
                                            <w:rPr>
                                              <w:b w:val="0"/>
                                              <w:bCs w:val="0"/>
                                              <w:color w:val="000000" w:themeColor="text1"/>
                                            </w:rPr>
                                            <w:t>innsikt i barnehagens måte å jobb</w:t>
                                          </w:r>
                                          <w:r w:rsidR="006F783B" w:rsidRPr="006819DA">
                                            <w:rPr>
                                              <w:b w:val="0"/>
                                              <w:bCs w:val="0"/>
                                              <w:color w:val="000000" w:themeColor="text1"/>
                                            </w:rPr>
                                            <w:t>e</w:t>
                                          </w:r>
                                          <w:r w:rsidRPr="006819DA">
                                            <w:rPr>
                                              <w:b w:val="0"/>
                                              <w:bCs w:val="0"/>
                                              <w:color w:val="000000" w:themeColor="text1"/>
                                            </w:rPr>
                                            <w:t xml:space="preserve"> basert på barnehageloven og rammeplan for barnehagens innhold og oppgaver.</w:t>
                                          </w:r>
                                        </w:p>
                                      </w:sdtContent>
                                    </w:sdt>
                                    <w:p w14:paraId="03CFD3F7" w14:textId="49FAB67B" w:rsidR="002113BB" w:rsidRPr="006819DA" w:rsidRDefault="002113BB" w:rsidP="0030600A">
                                      <w:pPr>
                                        <w:pStyle w:val="Ingenmellomrom"/>
                                        <w:jc w:val="left"/>
                                        <w:cnfStyle w:val="100000000000" w:firstRow="1" w:lastRow="0" w:firstColumn="0" w:lastColumn="0" w:oddVBand="0" w:evenVBand="0" w:oddHBand="0" w:evenHBand="0" w:firstRowFirstColumn="0" w:firstRowLastColumn="0" w:lastRowFirstColumn="0" w:lastRowLastColumn="0"/>
                                        <w:rPr>
                                          <w:rStyle w:val="Sterkreferanse"/>
                                          <w:sz w:val="36"/>
                                          <w:szCs w:val="36"/>
                                        </w:rPr>
                                      </w:pPr>
                                      <w:r w:rsidRPr="006819DA">
                                        <w:rPr>
                                          <w:rStyle w:val="Sterkreferanse"/>
                                          <w:b/>
                                          <w:bCs/>
                                          <w:sz w:val="36"/>
                                          <w:szCs w:val="36"/>
                                        </w:rPr>
                                        <w:t>Vi ser verden gjennom barnas</w:t>
                                      </w:r>
                                      <w:r w:rsidRPr="006819DA">
                                        <w:rPr>
                                          <w:rStyle w:val="Sterkreferanse"/>
                                          <w:sz w:val="36"/>
                                          <w:szCs w:val="36"/>
                                        </w:rPr>
                                        <w:t xml:space="preserve"> </w:t>
                                      </w:r>
                                      <w:r w:rsidRPr="006819DA">
                                        <w:rPr>
                                          <w:rStyle w:val="Sterkreferanse"/>
                                          <w:b/>
                                          <w:bCs/>
                                          <w:sz w:val="36"/>
                                          <w:szCs w:val="36"/>
                                        </w:rPr>
                                        <w:t>øyne</w:t>
                                      </w:r>
                                    </w:p>
                                    <w:p w14:paraId="57035D88" w14:textId="372DC3A3" w:rsidR="002113BB" w:rsidRDefault="002113BB">
                                      <w:pPr>
                                        <w:pStyle w:val="Ingenmellomrom"/>
                                        <w:cnfStyle w:val="100000000000" w:firstRow="1" w:lastRow="0" w:firstColumn="0" w:lastColumn="0" w:oddVBand="0" w:evenVBand="0" w:oddHBand="0" w:evenHBand="0" w:firstRowFirstColumn="0" w:firstRowLastColumn="0" w:lastRowFirstColumn="0" w:lastRowLastColumn="0"/>
                                      </w:pPr>
                                    </w:p>
                                  </w:tc>
                                </w:tr>
                              </w:tbl>
                              <w:p w14:paraId="1617EC79" w14:textId="77777777" w:rsidR="002113BB" w:rsidRDefault="002113BB"/>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7B3C2E71" id="_x0000_t202" coordsize="21600,21600" o:spt="202" path="m,l,21600r21600,l21600,xe">
                    <v:stroke joinstyle="miter"/>
                    <v:path gradientshapeok="t" o:connecttype="rect"/>
                  </v:shapetype>
                  <v:shape id="Tekstboks 138" o:spid="_x0000_s1026" type="#_x0000_t202" style="position:absolute;left:0;text-align:left;margin-left:0;margin-top:0;width:559.4pt;height:649.1pt;z-index:251659264;visibility:visible;mso-wrap-style:square;mso-width-percent:941;mso-height-percent:773;mso-wrap-distance-left:9pt;mso-wrap-distance-top:0;mso-wrap-distance-right:9pt;mso-wrap-distance-bottom:0;mso-position-horizontal:center;mso-position-horizontal-relative:margin;mso-position-vertical:center;mso-position-vertical-relative:margin;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" fillcolor="white [3201]" strokecolor="#4472c4 [3204]" strokeweight="1pt">
                    <v:textbox inset="0,0,0,0">
                      <w:txbxContent>
                        <w:tbl>
                          <w:tblPr>
                            <w:tblStyle w:val="Rutenettabell1lysuthevingsfarge5"/>
                            <w:tblW w:w="5000" w:type="pct"/>
                            <w:tblLook w:val="04A0" w:firstRow="1" w:lastRow="0" w:firstColumn="1" w:lastColumn="0" w:noHBand="0" w:noVBand="1"/>
                          </w:tblPr>
                          <w:tblGrid>
                            <w:gridCol w:w="7670"/>
                            <w:gridCol w:w="3503"/>
                          </w:tblGrid>
                          <w:tr w:rsidR="002113BB" w14:paraId="37280A17" w14:textId="77777777" w:rsidTr="00452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8" w:type="pct"/>
                              </w:tcPr>
                              <w:p w14:paraId="490B940D" w14:textId="710DB68E" w:rsidR="002113BB" w:rsidRDefault="002113BB">
                                <w:pPr>
                                  <w:jc w:val="right"/>
                                </w:pPr>
                                <w:r>
                                  <w:rPr>
                                    <w:noProof/>
                                  </w:rPr>
                                  <w:drawing>
                                    <wp:inline distT="0" distB="0" distL="0" distR="0" wp14:anchorId="36216903" wp14:editId="65CC7174">
                                      <wp:extent cx="4733544" cy="5833872"/>
                                      <wp:effectExtent l="0" t="0" r="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3"/>
                                              <pic:cNvPicPr/>
                                            </pic:nvPicPr>
                                            <pic:blipFill>
                                              <a:blip r:embed="rId9">
                                                <a:extLst>
                                                  <a:ext uri="{28A0092B-C50C-407E-A947-70E740481C1C}">
                                                    <a14:useLocalDpi xmlns:a14="http://schemas.microsoft.com/office/drawing/2010/main" val="0"/>
                                                  </a:ext>
                                                </a:extLst>
                                              </a:blip>
                                              <a:stretch>
                                                <a:fillRect/>
                                              </a:stretch>
                                            </pic:blipFill>
                                            <pic:spPr>
                                              <a:xfrm>
                                                <a:off x="0" y="0"/>
                                                <a:ext cx="4733544" cy="5833872"/>
                                              </a:xfrm>
                                              <a:prstGeom prst="rect">
                                                <a:avLst/>
                                              </a:prstGeom>
                                            </pic:spPr>
                                          </pic:pic>
                                        </a:graphicData>
                                      </a:graphic>
                                    </wp:inline>
                                  </w:drawing>
                                </w:r>
                              </w:p>
                              <w:sdt>
                                <w:sdtPr>
                                  <w:rPr>
                                    <w:sz w:val="36"/>
                                    <w:szCs w:val="36"/>
                                  </w:rPr>
                                  <w:alias w:val="Tittel"/>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C3B9CEC" w14:textId="1DA46EF6" w:rsidR="002113BB" w:rsidRDefault="002113BB" w:rsidP="00A43FAD">
                                    <w:pPr>
                                      <w:pStyle w:val="Sterktsitat"/>
                                      <w:rPr>
                                        <w:color w:val="191919" w:themeColor="text1" w:themeTint="E6"/>
                                      </w:rPr>
                                    </w:pPr>
                                    <w:r w:rsidRPr="006819DA">
                                      <w:rPr>
                                        <w:sz w:val="36"/>
                                        <w:szCs w:val="36"/>
                                      </w:rPr>
                                      <w:t>ÅRSPLAN FOR MELGÅRD BARNEH</w:t>
                                    </w:r>
                                    <w:r w:rsidR="00A43FAD" w:rsidRPr="006819DA">
                                      <w:rPr>
                                        <w:sz w:val="36"/>
                                        <w:szCs w:val="36"/>
                                      </w:rPr>
                                      <w:t>A</w:t>
                                    </w:r>
                                    <w:r w:rsidRPr="006819DA">
                                      <w:rPr>
                                        <w:sz w:val="36"/>
                                        <w:szCs w:val="36"/>
                                      </w:rPr>
                                      <w:t>GE SA</w:t>
                                    </w:r>
                                    <w:r w:rsidR="008315FE" w:rsidRPr="006819DA">
                                      <w:rPr>
                                        <w:sz w:val="36"/>
                                        <w:szCs w:val="36"/>
                                      </w:rPr>
                                      <w:t xml:space="preserve"> 2024/</w:t>
                                    </w:r>
                                    <w:r w:rsidR="005D7B68">
                                      <w:rPr>
                                        <w:sz w:val="36"/>
                                        <w:szCs w:val="36"/>
                                      </w:rPr>
                                      <w:t>26</w:t>
                                    </w:r>
                                  </w:p>
                                </w:sdtContent>
                              </w:sdt>
                              <w:sdt>
                                <w:sdtPr>
                                  <w:alias w:val="Undertittel"/>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760000A5" w14:textId="009E1EDF" w:rsidR="002113BB" w:rsidRDefault="005F0044" w:rsidP="00A43FAD">
                                    <w:pPr>
                                      <w:pStyle w:val="Sterktsitat"/>
                                    </w:pPr>
                                    <w:r>
                                      <w:t xml:space="preserve">     </w:t>
                                    </w:r>
                                  </w:p>
                                </w:sdtContent>
                              </w:sdt>
                            </w:tc>
                            <w:tc>
                              <w:tcPr>
                                <w:tcW w:w="2432" w:type="pct"/>
                              </w:tcPr>
                              <w:p w14:paraId="79259DE5" w14:textId="535FB2B3" w:rsidR="002113BB" w:rsidRDefault="002113BB">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2CE1CD93"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07D0B973"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2AD50D0B"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32625B7D"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34F3D57F"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306B0154"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7BCA5876"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3F7955B3"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2EEE08CD"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7982B8FD"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3B28B6E8"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5612FADC"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b w:val="0"/>
                                    <w:bCs w:val="0"/>
                                    <w:caps/>
                                    <w:color w:val="ED7D31" w:themeColor="accent2"/>
                                    <w:sz w:val="26"/>
                                    <w:szCs w:val="26"/>
                                  </w:rPr>
                                </w:pPr>
                              </w:p>
                              <w:p w14:paraId="64812AB1" w14:textId="77777777" w:rsidR="005F0044" w:rsidRDefault="005F0044">
                                <w:pPr>
                                  <w:pStyle w:val="Ingenmellomrom"/>
                                  <w:cnfStyle w:val="100000000000" w:firstRow="1" w:lastRow="0" w:firstColumn="0" w:lastColumn="0" w:oddVBand="0" w:evenVBand="0" w:oddHBand="0" w:evenHBand="0" w:firstRowFirstColumn="0" w:firstRowLastColumn="0" w:lastRowFirstColumn="0" w:lastRowLastColumn="0"/>
                                  <w:rPr>
                                    <w:caps/>
                                    <w:color w:val="ED7D31" w:themeColor="accent2"/>
                                    <w:sz w:val="26"/>
                                    <w:szCs w:val="26"/>
                                  </w:rPr>
                                </w:pPr>
                              </w:p>
                              <w:sdt>
                                <w:sdtPr>
                                  <w:rPr>
                                    <w:color w:val="000000" w:themeColor="text1"/>
                                  </w:rPr>
                                  <w:alias w:val="Sammendrag"/>
                                  <w:tag w:val=""/>
                                  <w:id w:val="-2036181933"/>
                                  <w:dataBinding w:prefixMappings="xmlns:ns0='http://schemas.microsoft.com/office/2006/coverPageProps' " w:xpath="/ns0:CoverPageProperties[1]/ns0:Abstract[1]" w:storeItemID="{55AF091B-3C7A-41E3-B477-F2FDAA23CFDA}"/>
                                  <w:text/>
                                </w:sdtPr>
                                <w:sdtEndPr/>
                                <w:sdtContent>
                                  <w:p w14:paraId="33274005" w14:textId="778FFCBD" w:rsidR="002113BB" w:rsidRPr="006819DA" w:rsidRDefault="002113BB" w:rsidP="0030600A">
                                    <w:pPr>
                                      <w:jc w:val="left"/>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6819DA">
                                      <w:rPr>
                                        <w:b w:val="0"/>
                                        <w:bCs w:val="0"/>
                                        <w:color w:val="000000" w:themeColor="text1"/>
                                      </w:rPr>
                                      <w:t>I årsplanen får du</w:t>
                                    </w:r>
                                    <w:r w:rsidR="009879F9" w:rsidRPr="006819DA">
                                      <w:rPr>
                                        <w:b w:val="0"/>
                                        <w:bCs w:val="0"/>
                                        <w:color w:val="000000" w:themeColor="text1"/>
                                      </w:rPr>
                                      <w:t xml:space="preserve"> </w:t>
                                    </w:r>
                                    <w:r w:rsidRPr="006819DA">
                                      <w:rPr>
                                        <w:b w:val="0"/>
                                        <w:bCs w:val="0"/>
                                        <w:color w:val="000000" w:themeColor="text1"/>
                                      </w:rPr>
                                      <w:t>innsikt i barnehagens måte å jobb</w:t>
                                    </w:r>
                                    <w:r w:rsidR="006F783B" w:rsidRPr="006819DA">
                                      <w:rPr>
                                        <w:b w:val="0"/>
                                        <w:bCs w:val="0"/>
                                        <w:color w:val="000000" w:themeColor="text1"/>
                                      </w:rPr>
                                      <w:t>e</w:t>
                                    </w:r>
                                    <w:r w:rsidRPr="006819DA">
                                      <w:rPr>
                                        <w:b w:val="0"/>
                                        <w:bCs w:val="0"/>
                                        <w:color w:val="000000" w:themeColor="text1"/>
                                      </w:rPr>
                                      <w:t xml:space="preserve"> basert på barnehageloven og rammeplan for barnehagens innhold og oppgaver.</w:t>
                                    </w:r>
                                  </w:p>
                                </w:sdtContent>
                              </w:sdt>
                              <w:p w14:paraId="03CFD3F7" w14:textId="49FAB67B" w:rsidR="002113BB" w:rsidRPr="006819DA" w:rsidRDefault="002113BB" w:rsidP="0030600A">
                                <w:pPr>
                                  <w:pStyle w:val="Ingenmellomrom"/>
                                  <w:jc w:val="left"/>
                                  <w:cnfStyle w:val="100000000000" w:firstRow="1" w:lastRow="0" w:firstColumn="0" w:lastColumn="0" w:oddVBand="0" w:evenVBand="0" w:oddHBand="0" w:evenHBand="0" w:firstRowFirstColumn="0" w:firstRowLastColumn="0" w:lastRowFirstColumn="0" w:lastRowLastColumn="0"/>
                                  <w:rPr>
                                    <w:rStyle w:val="Sterkreferanse"/>
                                    <w:sz w:val="36"/>
                                    <w:szCs w:val="36"/>
                                  </w:rPr>
                                </w:pPr>
                                <w:r w:rsidRPr="006819DA">
                                  <w:rPr>
                                    <w:rStyle w:val="Sterkreferanse"/>
                                    <w:b/>
                                    <w:bCs/>
                                    <w:sz w:val="36"/>
                                    <w:szCs w:val="36"/>
                                  </w:rPr>
                                  <w:t>Vi ser verden gjennom barnas</w:t>
                                </w:r>
                                <w:r w:rsidRPr="006819DA">
                                  <w:rPr>
                                    <w:rStyle w:val="Sterkreferanse"/>
                                    <w:sz w:val="36"/>
                                    <w:szCs w:val="36"/>
                                  </w:rPr>
                                  <w:t xml:space="preserve"> </w:t>
                                </w:r>
                                <w:r w:rsidRPr="006819DA">
                                  <w:rPr>
                                    <w:rStyle w:val="Sterkreferanse"/>
                                    <w:b/>
                                    <w:bCs/>
                                    <w:sz w:val="36"/>
                                    <w:szCs w:val="36"/>
                                  </w:rPr>
                                  <w:t>øyne</w:t>
                                </w:r>
                              </w:p>
                              <w:p w14:paraId="57035D88" w14:textId="372DC3A3" w:rsidR="002113BB" w:rsidRDefault="002113BB">
                                <w:pPr>
                                  <w:pStyle w:val="Ingenmellomrom"/>
                                  <w:cnfStyle w:val="100000000000" w:firstRow="1" w:lastRow="0" w:firstColumn="0" w:lastColumn="0" w:oddVBand="0" w:evenVBand="0" w:oddHBand="0" w:evenHBand="0" w:firstRowFirstColumn="0" w:firstRowLastColumn="0" w:lastRowFirstColumn="0" w:lastRowLastColumn="0"/>
                                </w:pPr>
                              </w:p>
                            </w:tc>
                          </w:tr>
                        </w:tbl>
                        <w:p w14:paraId="1617EC79" w14:textId="77777777" w:rsidR="002113BB" w:rsidRDefault="002113BB"/>
                      </w:txbxContent>
                    </v:textbox>
                    <w10:wrap type="square" anchorx="margin" anchory="margin"/>
                  </v:shape>
                </w:pict>
              </mc:Fallback>
            </mc:AlternateContent>
          </w:r>
          <w:r>
            <w:rPr>
              <w:b/>
              <w:bCs/>
            </w:rPr>
            <w:br w:type="page"/>
          </w:r>
        </w:p>
        <w:p w14:paraId="05B82891" w14:textId="77777777" w:rsidR="00320C21" w:rsidRDefault="00320C21">
          <w:pPr>
            <w:rPr>
              <w:b/>
              <w:bCs/>
            </w:rPr>
          </w:pPr>
        </w:p>
        <w:p w14:paraId="61A2B410" w14:textId="0AEF0356" w:rsidR="002113BB" w:rsidRDefault="00D1313C"/>
      </w:sdtContent>
    </w:sdt>
    <w:sdt>
      <w:sdtPr>
        <w:rPr>
          <w:rFonts w:ascii="Times New Roman" w:eastAsiaTheme="minorHAnsi" w:hAnsi="Times New Roman" w:cs="Times New Roman"/>
          <w:color w:val="auto"/>
          <w:sz w:val="24"/>
          <w:szCs w:val="24"/>
          <w:lang w:eastAsia="en-US"/>
        </w:rPr>
        <w:id w:val="497856011"/>
        <w:docPartObj>
          <w:docPartGallery w:val="Table of Contents"/>
          <w:docPartUnique/>
        </w:docPartObj>
      </w:sdtPr>
      <w:sdtEndPr>
        <w:rPr>
          <w:b/>
          <w:bCs/>
        </w:rPr>
      </w:sdtEndPr>
      <w:sdtContent>
        <w:p w14:paraId="6C853E41" w14:textId="7A68501E" w:rsidR="007D3A46" w:rsidRDefault="007D3A46">
          <w:pPr>
            <w:pStyle w:val="Overskriftforinnholdsfortegnelse"/>
          </w:pPr>
          <w:r>
            <w:t>Innhold</w:t>
          </w:r>
        </w:p>
        <w:p w14:paraId="0C397850" w14:textId="24F1BE1F" w:rsidR="009400F4" w:rsidRDefault="007D3A46">
          <w:pPr>
            <w:pStyle w:val="INNH1"/>
            <w:tabs>
              <w:tab w:val="right" w:leader="dot" w:pos="9062"/>
            </w:tabs>
            <w:rPr>
              <w:rFonts w:asciiTheme="minorHAnsi" w:eastAsiaTheme="minorEastAsia" w:hAnsiTheme="minorHAnsi" w:cstheme="minorBidi"/>
              <w:noProof/>
              <w:kern w:val="2"/>
              <w:lang w:eastAsia="nb-NO"/>
              <w14:ligatures w14:val="standardContextual"/>
            </w:rPr>
          </w:pPr>
          <w:r>
            <w:fldChar w:fldCharType="begin"/>
          </w:r>
          <w:r>
            <w:instrText xml:space="preserve"> TOC \o "1-3" \h \z \u </w:instrText>
          </w:r>
          <w:r>
            <w:fldChar w:fldCharType="separate"/>
          </w:r>
          <w:hyperlink w:anchor="_Toc169782421" w:history="1">
            <w:r w:rsidR="009400F4" w:rsidRPr="0083790F">
              <w:rPr>
                <w:rStyle w:val="Hyperkobling"/>
                <w:noProof/>
              </w:rPr>
              <w:t>VELKOMMEN TIL MELGÅRD BARNEHAGE SA</w:t>
            </w:r>
            <w:r w:rsidR="009400F4">
              <w:rPr>
                <w:noProof/>
                <w:webHidden/>
              </w:rPr>
              <w:tab/>
            </w:r>
            <w:r w:rsidR="009400F4">
              <w:rPr>
                <w:noProof/>
                <w:webHidden/>
              </w:rPr>
              <w:fldChar w:fldCharType="begin"/>
            </w:r>
            <w:r w:rsidR="009400F4">
              <w:rPr>
                <w:noProof/>
                <w:webHidden/>
              </w:rPr>
              <w:instrText xml:space="preserve"> PAGEREF _Toc169782421 \h </w:instrText>
            </w:r>
            <w:r w:rsidR="009400F4">
              <w:rPr>
                <w:noProof/>
                <w:webHidden/>
              </w:rPr>
            </w:r>
            <w:r w:rsidR="009400F4">
              <w:rPr>
                <w:noProof/>
                <w:webHidden/>
              </w:rPr>
              <w:fldChar w:fldCharType="separate"/>
            </w:r>
            <w:r w:rsidR="00487E2B">
              <w:rPr>
                <w:noProof/>
                <w:webHidden/>
              </w:rPr>
              <w:t>3</w:t>
            </w:r>
            <w:r w:rsidR="009400F4">
              <w:rPr>
                <w:noProof/>
                <w:webHidden/>
              </w:rPr>
              <w:fldChar w:fldCharType="end"/>
            </w:r>
          </w:hyperlink>
        </w:p>
        <w:p w14:paraId="13C93A61" w14:textId="377A9313" w:rsidR="009400F4" w:rsidRDefault="009400F4">
          <w:pPr>
            <w:pStyle w:val="INNH1"/>
            <w:tabs>
              <w:tab w:val="right" w:leader="dot" w:pos="9062"/>
            </w:tabs>
            <w:rPr>
              <w:rFonts w:asciiTheme="minorHAnsi" w:eastAsiaTheme="minorEastAsia" w:hAnsiTheme="minorHAnsi" w:cstheme="minorBidi"/>
              <w:noProof/>
              <w:kern w:val="2"/>
              <w:lang w:eastAsia="nb-NO"/>
              <w14:ligatures w14:val="standardContextual"/>
            </w:rPr>
          </w:pPr>
          <w:hyperlink w:anchor="_Toc169782422" w:history="1">
            <w:r w:rsidRPr="0083790F">
              <w:rPr>
                <w:rStyle w:val="Hyperkobling"/>
                <w:noProof/>
              </w:rPr>
              <w:t>1. STYRINGSDOKUMENTER OG PLANER</w:t>
            </w:r>
            <w:r>
              <w:rPr>
                <w:noProof/>
                <w:webHidden/>
              </w:rPr>
              <w:tab/>
            </w:r>
            <w:r>
              <w:rPr>
                <w:noProof/>
                <w:webHidden/>
              </w:rPr>
              <w:fldChar w:fldCharType="begin"/>
            </w:r>
            <w:r>
              <w:rPr>
                <w:noProof/>
                <w:webHidden/>
              </w:rPr>
              <w:instrText xml:space="preserve"> PAGEREF _Toc169782422 \h </w:instrText>
            </w:r>
            <w:r>
              <w:rPr>
                <w:noProof/>
                <w:webHidden/>
              </w:rPr>
            </w:r>
            <w:r>
              <w:rPr>
                <w:noProof/>
                <w:webHidden/>
              </w:rPr>
              <w:fldChar w:fldCharType="separate"/>
            </w:r>
            <w:r w:rsidR="00487E2B">
              <w:rPr>
                <w:noProof/>
                <w:webHidden/>
              </w:rPr>
              <w:t>4</w:t>
            </w:r>
            <w:r>
              <w:rPr>
                <w:noProof/>
                <w:webHidden/>
              </w:rPr>
              <w:fldChar w:fldCharType="end"/>
            </w:r>
          </w:hyperlink>
        </w:p>
        <w:p w14:paraId="29D16040" w14:textId="7EBCE350" w:rsidR="009400F4" w:rsidRDefault="006A1C0A">
          <w:pPr>
            <w:pStyle w:val="INNH1"/>
            <w:tabs>
              <w:tab w:val="left" w:pos="480"/>
              <w:tab w:val="right" w:leader="dot" w:pos="9062"/>
            </w:tabs>
            <w:rPr>
              <w:rFonts w:asciiTheme="minorHAnsi" w:eastAsiaTheme="minorEastAsia" w:hAnsiTheme="minorHAnsi" w:cstheme="minorBidi"/>
              <w:noProof/>
              <w:kern w:val="2"/>
              <w:lang w:eastAsia="nb-NO"/>
              <w14:ligatures w14:val="standardContextual"/>
            </w:rPr>
          </w:pPr>
          <w:hyperlink w:anchor="_Toc169782423" w:history="1">
            <w:r>
              <w:rPr>
                <w:rFonts w:asciiTheme="minorHAnsi" w:eastAsiaTheme="minorEastAsia" w:hAnsiTheme="minorHAnsi" w:cstheme="minorBidi"/>
                <w:noProof/>
                <w:kern w:val="2"/>
                <w:lang w:eastAsia="nb-NO"/>
                <w14:ligatures w14:val="standardContextual"/>
              </w:rPr>
              <w:t xml:space="preserve"> </w:t>
            </w:r>
            <w:r w:rsidR="009400F4" w:rsidRPr="0083790F">
              <w:rPr>
                <w:rStyle w:val="Hyperkobling"/>
                <w:noProof/>
              </w:rPr>
              <w:t>1.</w:t>
            </w:r>
            <w:r w:rsidR="002F4C7C">
              <w:rPr>
                <w:rStyle w:val="Hyperkobling"/>
                <w:noProof/>
              </w:rPr>
              <w:t>1</w:t>
            </w:r>
            <w:r w:rsidR="009400F4" w:rsidRPr="0083790F">
              <w:rPr>
                <w:rStyle w:val="Hyperkobling"/>
                <w:noProof/>
              </w:rPr>
              <w:t xml:space="preserve"> MELGÅRD BARNEHAGES VISJON</w:t>
            </w:r>
            <w:r w:rsidR="009400F4">
              <w:rPr>
                <w:noProof/>
                <w:webHidden/>
              </w:rPr>
              <w:tab/>
            </w:r>
            <w:r w:rsidR="009400F4">
              <w:rPr>
                <w:noProof/>
                <w:webHidden/>
              </w:rPr>
              <w:fldChar w:fldCharType="begin"/>
            </w:r>
            <w:r w:rsidR="009400F4">
              <w:rPr>
                <w:noProof/>
                <w:webHidden/>
              </w:rPr>
              <w:instrText xml:space="preserve"> PAGEREF _Toc169782423 \h </w:instrText>
            </w:r>
            <w:r w:rsidR="009400F4">
              <w:rPr>
                <w:noProof/>
                <w:webHidden/>
              </w:rPr>
            </w:r>
            <w:r w:rsidR="009400F4">
              <w:rPr>
                <w:noProof/>
                <w:webHidden/>
              </w:rPr>
              <w:fldChar w:fldCharType="separate"/>
            </w:r>
            <w:r w:rsidR="00487E2B">
              <w:rPr>
                <w:noProof/>
                <w:webHidden/>
              </w:rPr>
              <w:t>5</w:t>
            </w:r>
            <w:r w:rsidR="009400F4">
              <w:rPr>
                <w:noProof/>
                <w:webHidden/>
              </w:rPr>
              <w:fldChar w:fldCharType="end"/>
            </w:r>
          </w:hyperlink>
        </w:p>
        <w:p w14:paraId="606635E3" w14:textId="7B9E2672" w:rsidR="009400F4" w:rsidRDefault="00B81581">
          <w:pPr>
            <w:pStyle w:val="INNH1"/>
            <w:tabs>
              <w:tab w:val="left" w:pos="480"/>
              <w:tab w:val="right" w:leader="dot" w:pos="9062"/>
            </w:tabs>
            <w:rPr>
              <w:rFonts w:asciiTheme="minorHAnsi" w:eastAsiaTheme="minorEastAsia" w:hAnsiTheme="minorHAnsi" w:cstheme="minorBidi"/>
              <w:noProof/>
              <w:kern w:val="2"/>
              <w:lang w:eastAsia="nb-NO"/>
              <w14:ligatures w14:val="standardContextual"/>
            </w:rPr>
          </w:pPr>
          <w:hyperlink w:anchor="_Toc169782424" w:history="1">
            <w:r>
              <w:rPr>
                <w:rFonts w:asciiTheme="minorHAnsi" w:eastAsiaTheme="minorEastAsia" w:hAnsiTheme="minorHAnsi" w:cstheme="minorBidi"/>
                <w:noProof/>
                <w:kern w:val="2"/>
                <w:lang w:eastAsia="nb-NO"/>
                <w14:ligatures w14:val="standardContextual"/>
              </w:rPr>
              <w:t xml:space="preserve"> </w:t>
            </w:r>
            <w:r w:rsidR="009400F4" w:rsidRPr="0083790F">
              <w:rPr>
                <w:rStyle w:val="Hyperkobling"/>
                <w:noProof/>
              </w:rPr>
              <w:t>1.</w:t>
            </w:r>
            <w:r w:rsidR="002F4C7C">
              <w:rPr>
                <w:rStyle w:val="Hyperkobling"/>
                <w:noProof/>
              </w:rPr>
              <w:t>2</w:t>
            </w:r>
            <w:r w:rsidR="009400F4" w:rsidRPr="0083790F">
              <w:rPr>
                <w:rStyle w:val="Hyperkobling"/>
                <w:noProof/>
              </w:rPr>
              <w:t xml:space="preserve"> MELGÅRD BARNEHAGES VERDIGRUNNLAG</w:t>
            </w:r>
            <w:r w:rsidR="009400F4">
              <w:rPr>
                <w:noProof/>
                <w:webHidden/>
              </w:rPr>
              <w:tab/>
            </w:r>
            <w:r w:rsidR="009400F4">
              <w:rPr>
                <w:noProof/>
                <w:webHidden/>
              </w:rPr>
              <w:fldChar w:fldCharType="begin"/>
            </w:r>
            <w:r w:rsidR="009400F4">
              <w:rPr>
                <w:noProof/>
                <w:webHidden/>
              </w:rPr>
              <w:instrText xml:space="preserve"> PAGEREF _Toc169782424 \h </w:instrText>
            </w:r>
            <w:r w:rsidR="009400F4">
              <w:rPr>
                <w:noProof/>
                <w:webHidden/>
              </w:rPr>
            </w:r>
            <w:r w:rsidR="009400F4">
              <w:rPr>
                <w:noProof/>
                <w:webHidden/>
              </w:rPr>
              <w:fldChar w:fldCharType="separate"/>
            </w:r>
            <w:r w:rsidR="00487E2B">
              <w:rPr>
                <w:noProof/>
                <w:webHidden/>
              </w:rPr>
              <w:t>5</w:t>
            </w:r>
            <w:r w:rsidR="009400F4">
              <w:rPr>
                <w:noProof/>
                <w:webHidden/>
              </w:rPr>
              <w:fldChar w:fldCharType="end"/>
            </w:r>
          </w:hyperlink>
        </w:p>
        <w:p w14:paraId="4C2E3FF9" w14:textId="18640AF9" w:rsidR="009400F4" w:rsidRDefault="002F4C7C">
          <w:pPr>
            <w:pStyle w:val="INNH1"/>
            <w:tabs>
              <w:tab w:val="left" w:pos="480"/>
              <w:tab w:val="right" w:leader="dot" w:pos="9062"/>
            </w:tabs>
            <w:rPr>
              <w:rFonts w:asciiTheme="minorHAnsi" w:eastAsiaTheme="minorEastAsia" w:hAnsiTheme="minorHAnsi" w:cstheme="minorBidi"/>
              <w:noProof/>
              <w:kern w:val="2"/>
              <w:lang w:eastAsia="nb-NO"/>
              <w14:ligatures w14:val="standardContextual"/>
            </w:rPr>
          </w:pPr>
          <w:hyperlink w:anchor="_Toc169782425" w:history="1">
            <w:r>
              <w:rPr>
                <w:rStyle w:val="Hyperkobling"/>
                <w:noProof/>
              </w:rPr>
              <w:t>2</w:t>
            </w:r>
            <w:r w:rsidR="009400F4" w:rsidRPr="0083790F">
              <w:rPr>
                <w:rStyle w:val="Hyperkobling"/>
                <w:noProof/>
              </w:rPr>
              <w:t>.</w:t>
            </w:r>
            <w:r w:rsidR="00B81581">
              <w:rPr>
                <w:rFonts w:asciiTheme="minorHAnsi" w:eastAsiaTheme="minorEastAsia" w:hAnsiTheme="minorHAnsi" w:cstheme="minorBidi"/>
                <w:noProof/>
                <w:kern w:val="2"/>
                <w:lang w:eastAsia="nb-NO"/>
                <w14:ligatures w14:val="standardContextual"/>
              </w:rPr>
              <w:t xml:space="preserve"> </w:t>
            </w:r>
            <w:r w:rsidR="009400F4" w:rsidRPr="0083790F">
              <w:rPr>
                <w:rStyle w:val="Hyperkobling"/>
                <w:noProof/>
              </w:rPr>
              <w:t>FOKUSOMRÅDE 2023-2025: PSYKOSOSIALT BARNEHAGEMILJØ</w:t>
            </w:r>
            <w:r w:rsidR="009400F4">
              <w:rPr>
                <w:noProof/>
                <w:webHidden/>
              </w:rPr>
              <w:tab/>
            </w:r>
            <w:r w:rsidR="009400F4">
              <w:rPr>
                <w:noProof/>
                <w:webHidden/>
              </w:rPr>
              <w:fldChar w:fldCharType="begin"/>
            </w:r>
            <w:r w:rsidR="009400F4">
              <w:rPr>
                <w:noProof/>
                <w:webHidden/>
              </w:rPr>
              <w:instrText xml:space="preserve"> PAGEREF _Toc169782425 \h </w:instrText>
            </w:r>
            <w:r w:rsidR="009400F4">
              <w:rPr>
                <w:noProof/>
                <w:webHidden/>
              </w:rPr>
            </w:r>
            <w:r w:rsidR="009400F4">
              <w:rPr>
                <w:noProof/>
                <w:webHidden/>
              </w:rPr>
              <w:fldChar w:fldCharType="separate"/>
            </w:r>
            <w:r w:rsidR="00487E2B">
              <w:rPr>
                <w:noProof/>
                <w:webHidden/>
              </w:rPr>
              <w:t>6</w:t>
            </w:r>
            <w:r w:rsidR="009400F4">
              <w:rPr>
                <w:noProof/>
                <w:webHidden/>
              </w:rPr>
              <w:fldChar w:fldCharType="end"/>
            </w:r>
          </w:hyperlink>
        </w:p>
        <w:p w14:paraId="25590CA0" w14:textId="60C712FA" w:rsidR="009400F4" w:rsidRDefault="002F4C7C">
          <w:pPr>
            <w:pStyle w:val="INNH1"/>
            <w:tabs>
              <w:tab w:val="left" w:pos="480"/>
              <w:tab w:val="right" w:leader="dot" w:pos="9062"/>
            </w:tabs>
            <w:rPr>
              <w:rFonts w:asciiTheme="minorHAnsi" w:eastAsiaTheme="minorEastAsia" w:hAnsiTheme="minorHAnsi" w:cstheme="minorBidi"/>
              <w:noProof/>
              <w:kern w:val="2"/>
              <w:lang w:eastAsia="nb-NO"/>
              <w14:ligatures w14:val="standardContextual"/>
            </w:rPr>
          </w:pPr>
          <w:hyperlink w:anchor="_Toc169782426" w:history="1">
            <w:r>
              <w:rPr>
                <w:rStyle w:val="Hyperkobling"/>
                <w:noProof/>
              </w:rPr>
              <w:t>3</w:t>
            </w:r>
            <w:r w:rsidR="009400F4" w:rsidRPr="0083790F">
              <w:rPr>
                <w:rStyle w:val="Hyperkobling"/>
                <w:noProof/>
              </w:rPr>
              <w:t>.</w:t>
            </w:r>
            <w:r w:rsidR="00B81581">
              <w:rPr>
                <w:rFonts w:asciiTheme="minorHAnsi" w:eastAsiaTheme="minorEastAsia" w:hAnsiTheme="minorHAnsi" w:cstheme="minorBidi"/>
                <w:noProof/>
                <w:kern w:val="2"/>
                <w:lang w:eastAsia="nb-NO"/>
                <w14:ligatures w14:val="standardContextual"/>
              </w:rPr>
              <w:t xml:space="preserve"> </w:t>
            </w:r>
            <w:r w:rsidR="009400F4" w:rsidRPr="0083790F">
              <w:rPr>
                <w:rStyle w:val="Hyperkobling"/>
                <w:noProof/>
              </w:rPr>
              <w:t>BARNS MEDVIRKNING</w:t>
            </w:r>
            <w:r w:rsidR="009400F4">
              <w:rPr>
                <w:noProof/>
                <w:webHidden/>
              </w:rPr>
              <w:tab/>
            </w:r>
            <w:r w:rsidR="009400F4">
              <w:rPr>
                <w:noProof/>
                <w:webHidden/>
              </w:rPr>
              <w:fldChar w:fldCharType="begin"/>
            </w:r>
            <w:r w:rsidR="009400F4">
              <w:rPr>
                <w:noProof/>
                <w:webHidden/>
              </w:rPr>
              <w:instrText xml:space="preserve"> PAGEREF _Toc169782426 \h </w:instrText>
            </w:r>
            <w:r w:rsidR="009400F4">
              <w:rPr>
                <w:noProof/>
                <w:webHidden/>
              </w:rPr>
            </w:r>
            <w:r w:rsidR="009400F4">
              <w:rPr>
                <w:noProof/>
                <w:webHidden/>
              </w:rPr>
              <w:fldChar w:fldCharType="separate"/>
            </w:r>
            <w:r w:rsidR="00487E2B">
              <w:rPr>
                <w:noProof/>
                <w:webHidden/>
              </w:rPr>
              <w:t>7</w:t>
            </w:r>
            <w:r w:rsidR="009400F4">
              <w:rPr>
                <w:noProof/>
                <w:webHidden/>
              </w:rPr>
              <w:fldChar w:fldCharType="end"/>
            </w:r>
          </w:hyperlink>
        </w:p>
        <w:p w14:paraId="64460F71" w14:textId="5A1A7214"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27" w:history="1">
            <w:r w:rsidRPr="0083790F">
              <w:rPr>
                <w:rStyle w:val="Hyperkobling"/>
                <w:noProof/>
              </w:rPr>
              <w:t>Hvordan ser dette så ut i praksis?</w:t>
            </w:r>
            <w:r>
              <w:rPr>
                <w:noProof/>
                <w:webHidden/>
              </w:rPr>
              <w:tab/>
            </w:r>
            <w:r>
              <w:rPr>
                <w:noProof/>
                <w:webHidden/>
              </w:rPr>
              <w:fldChar w:fldCharType="begin"/>
            </w:r>
            <w:r>
              <w:rPr>
                <w:noProof/>
                <w:webHidden/>
              </w:rPr>
              <w:instrText xml:space="preserve"> PAGEREF _Toc169782427 \h </w:instrText>
            </w:r>
            <w:r>
              <w:rPr>
                <w:noProof/>
                <w:webHidden/>
              </w:rPr>
            </w:r>
            <w:r>
              <w:rPr>
                <w:noProof/>
                <w:webHidden/>
              </w:rPr>
              <w:fldChar w:fldCharType="separate"/>
            </w:r>
            <w:r w:rsidR="00487E2B">
              <w:rPr>
                <w:noProof/>
                <w:webHidden/>
              </w:rPr>
              <w:t>7</w:t>
            </w:r>
            <w:r>
              <w:rPr>
                <w:noProof/>
                <w:webHidden/>
              </w:rPr>
              <w:fldChar w:fldCharType="end"/>
            </w:r>
          </w:hyperlink>
        </w:p>
        <w:p w14:paraId="6ECB6087" w14:textId="1E7D22E5" w:rsidR="009400F4" w:rsidRDefault="002F4C7C">
          <w:pPr>
            <w:pStyle w:val="INNH2"/>
            <w:tabs>
              <w:tab w:val="left" w:pos="960"/>
              <w:tab w:val="right" w:leader="dot" w:pos="9062"/>
            </w:tabs>
            <w:rPr>
              <w:rFonts w:asciiTheme="minorHAnsi" w:eastAsiaTheme="minorEastAsia" w:hAnsiTheme="minorHAnsi" w:cstheme="minorBidi"/>
              <w:noProof/>
              <w:kern w:val="2"/>
              <w:lang w:eastAsia="nb-NO"/>
              <w14:ligatures w14:val="standardContextual"/>
            </w:rPr>
          </w:pPr>
          <w:hyperlink w:anchor="_Toc169782428" w:history="1">
            <w:r>
              <w:rPr>
                <w:rStyle w:val="Hyperkobling"/>
                <w:noProof/>
              </w:rPr>
              <w:t>3</w:t>
            </w:r>
            <w:r w:rsidR="009400F4" w:rsidRPr="0083790F">
              <w:rPr>
                <w:rStyle w:val="Hyperkobling"/>
                <w:noProof/>
              </w:rPr>
              <w:t>.1</w:t>
            </w:r>
            <w:r w:rsidR="00B81581">
              <w:rPr>
                <w:rFonts w:asciiTheme="minorHAnsi" w:eastAsiaTheme="minorEastAsia" w:hAnsiTheme="minorHAnsi" w:cstheme="minorBidi"/>
                <w:noProof/>
                <w:kern w:val="2"/>
                <w:lang w:eastAsia="nb-NO"/>
                <w14:ligatures w14:val="standardContextual"/>
              </w:rPr>
              <w:t xml:space="preserve"> </w:t>
            </w:r>
            <w:r w:rsidR="009400F4" w:rsidRPr="0083790F">
              <w:rPr>
                <w:rStyle w:val="Hyperkobling"/>
                <w:noProof/>
              </w:rPr>
              <w:t>PERSONALETS ROLLE I BARNS TILKNYTNINGSLÆRING</w:t>
            </w:r>
            <w:r w:rsidR="009400F4">
              <w:rPr>
                <w:noProof/>
                <w:webHidden/>
              </w:rPr>
              <w:tab/>
            </w:r>
            <w:r w:rsidR="009400F4">
              <w:rPr>
                <w:noProof/>
                <w:webHidden/>
              </w:rPr>
              <w:fldChar w:fldCharType="begin"/>
            </w:r>
            <w:r w:rsidR="009400F4">
              <w:rPr>
                <w:noProof/>
                <w:webHidden/>
              </w:rPr>
              <w:instrText xml:space="preserve"> PAGEREF _Toc169782428 \h </w:instrText>
            </w:r>
            <w:r w:rsidR="009400F4">
              <w:rPr>
                <w:noProof/>
                <w:webHidden/>
              </w:rPr>
            </w:r>
            <w:r w:rsidR="009400F4">
              <w:rPr>
                <w:noProof/>
                <w:webHidden/>
              </w:rPr>
              <w:fldChar w:fldCharType="separate"/>
            </w:r>
            <w:r w:rsidR="00487E2B">
              <w:rPr>
                <w:noProof/>
                <w:webHidden/>
              </w:rPr>
              <w:t>8</w:t>
            </w:r>
            <w:r w:rsidR="009400F4">
              <w:rPr>
                <w:noProof/>
                <w:webHidden/>
              </w:rPr>
              <w:fldChar w:fldCharType="end"/>
            </w:r>
          </w:hyperlink>
        </w:p>
        <w:p w14:paraId="0B430C43" w14:textId="285A3EB5" w:rsidR="009400F4" w:rsidRDefault="002F4C7C">
          <w:pPr>
            <w:pStyle w:val="INNH2"/>
            <w:tabs>
              <w:tab w:val="left" w:pos="960"/>
              <w:tab w:val="right" w:leader="dot" w:pos="9062"/>
            </w:tabs>
            <w:rPr>
              <w:rFonts w:asciiTheme="minorHAnsi" w:eastAsiaTheme="minorEastAsia" w:hAnsiTheme="minorHAnsi" w:cstheme="minorBidi"/>
              <w:noProof/>
              <w:kern w:val="2"/>
              <w:lang w:eastAsia="nb-NO"/>
              <w14:ligatures w14:val="standardContextual"/>
            </w:rPr>
          </w:pPr>
          <w:hyperlink w:anchor="_Toc169782429" w:history="1">
            <w:r>
              <w:rPr>
                <w:rStyle w:val="Hyperkobling"/>
                <w:noProof/>
              </w:rPr>
              <w:t>3</w:t>
            </w:r>
            <w:r w:rsidR="009400F4" w:rsidRPr="0083790F">
              <w:rPr>
                <w:rStyle w:val="Hyperkobling"/>
                <w:noProof/>
              </w:rPr>
              <w:t>.2</w:t>
            </w:r>
            <w:r w:rsidR="00B81581">
              <w:rPr>
                <w:rFonts w:asciiTheme="minorHAnsi" w:eastAsiaTheme="minorEastAsia" w:hAnsiTheme="minorHAnsi" w:cstheme="minorBidi"/>
                <w:noProof/>
                <w:kern w:val="2"/>
                <w:lang w:eastAsia="nb-NO"/>
                <w14:ligatures w14:val="standardContextual"/>
              </w:rPr>
              <w:t xml:space="preserve"> </w:t>
            </w:r>
            <w:r w:rsidR="009400F4" w:rsidRPr="0083790F">
              <w:rPr>
                <w:rStyle w:val="Hyperkobling"/>
                <w:noProof/>
              </w:rPr>
              <w:t>PERSONALETS ROLLE I BARNS LEK</w:t>
            </w:r>
            <w:r w:rsidR="009400F4">
              <w:rPr>
                <w:noProof/>
                <w:webHidden/>
              </w:rPr>
              <w:tab/>
            </w:r>
            <w:r w:rsidR="009400F4">
              <w:rPr>
                <w:noProof/>
                <w:webHidden/>
              </w:rPr>
              <w:fldChar w:fldCharType="begin"/>
            </w:r>
            <w:r w:rsidR="009400F4">
              <w:rPr>
                <w:noProof/>
                <w:webHidden/>
              </w:rPr>
              <w:instrText xml:space="preserve"> PAGEREF _Toc169782429 \h </w:instrText>
            </w:r>
            <w:r w:rsidR="009400F4">
              <w:rPr>
                <w:noProof/>
                <w:webHidden/>
              </w:rPr>
            </w:r>
            <w:r w:rsidR="009400F4">
              <w:rPr>
                <w:noProof/>
                <w:webHidden/>
              </w:rPr>
              <w:fldChar w:fldCharType="separate"/>
            </w:r>
            <w:r w:rsidR="00487E2B">
              <w:rPr>
                <w:noProof/>
                <w:webHidden/>
              </w:rPr>
              <w:t>9</w:t>
            </w:r>
            <w:r w:rsidR="009400F4">
              <w:rPr>
                <w:noProof/>
                <w:webHidden/>
              </w:rPr>
              <w:fldChar w:fldCharType="end"/>
            </w:r>
          </w:hyperlink>
        </w:p>
        <w:p w14:paraId="263A2B80" w14:textId="735A7446" w:rsidR="009400F4" w:rsidRDefault="002F4C7C">
          <w:pPr>
            <w:pStyle w:val="INNH2"/>
            <w:tabs>
              <w:tab w:val="left" w:pos="960"/>
              <w:tab w:val="right" w:leader="dot" w:pos="9062"/>
            </w:tabs>
            <w:rPr>
              <w:rFonts w:asciiTheme="minorHAnsi" w:eastAsiaTheme="minorEastAsia" w:hAnsiTheme="minorHAnsi" w:cstheme="minorBidi"/>
              <w:noProof/>
              <w:kern w:val="2"/>
              <w:lang w:eastAsia="nb-NO"/>
              <w14:ligatures w14:val="standardContextual"/>
            </w:rPr>
          </w:pPr>
          <w:hyperlink w:anchor="_Toc169782430" w:history="1">
            <w:r>
              <w:rPr>
                <w:rStyle w:val="Hyperkobling"/>
                <w:noProof/>
              </w:rPr>
              <w:t>3</w:t>
            </w:r>
            <w:r w:rsidR="009400F4" w:rsidRPr="0083790F">
              <w:rPr>
                <w:rStyle w:val="Hyperkobling"/>
                <w:noProof/>
              </w:rPr>
              <w:t>.3</w:t>
            </w:r>
            <w:r w:rsidR="00B81581">
              <w:rPr>
                <w:rFonts w:asciiTheme="minorHAnsi" w:eastAsiaTheme="minorEastAsia" w:hAnsiTheme="minorHAnsi" w:cstheme="minorBidi"/>
                <w:noProof/>
                <w:kern w:val="2"/>
                <w:lang w:eastAsia="nb-NO"/>
                <w14:ligatures w14:val="standardContextual"/>
              </w:rPr>
              <w:t xml:space="preserve"> </w:t>
            </w:r>
            <w:r w:rsidR="009400F4" w:rsidRPr="0083790F">
              <w:rPr>
                <w:rStyle w:val="Hyperkobling"/>
                <w:noProof/>
              </w:rPr>
              <w:t>MOBBING, KRENKELSER OG UTESTENGELSE</w:t>
            </w:r>
            <w:r w:rsidR="009400F4">
              <w:rPr>
                <w:noProof/>
                <w:webHidden/>
              </w:rPr>
              <w:tab/>
            </w:r>
            <w:r w:rsidR="009400F4">
              <w:rPr>
                <w:noProof/>
                <w:webHidden/>
              </w:rPr>
              <w:fldChar w:fldCharType="begin"/>
            </w:r>
            <w:r w:rsidR="009400F4">
              <w:rPr>
                <w:noProof/>
                <w:webHidden/>
              </w:rPr>
              <w:instrText xml:space="preserve"> PAGEREF _Toc169782430 \h </w:instrText>
            </w:r>
            <w:r w:rsidR="009400F4">
              <w:rPr>
                <w:noProof/>
                <w:webHidden/>
              </w:rPr>
            </w:r>
            <w:r w:rsidR="009400F4">
              <w:rPr>
                <w:noProof/>
                <w:webHidden/>
              </w:rPr>
              <w:fldChar w:fldCharType="separate"/>
            </w:r>
            <w:r w:rsidR="00487E2B">
              <w:rPr>
                <w:noProof/>
                <w:webHidden/>
              </w:rPr>
              <w:t>9</w:t>
            </w:r>
            <w:r w:rsidR="009400F4">
              <w:rPr>
                <w:noProof/>
                <w:webHidden/>
              </w:rPr>
              <w:fldChar w:fldCharType="end"/>
            </w:r>
          </w:hyperlink>
        </w:p>
        <w:p w14:paraId="20A39A14" w14:textId="53E1E13D"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31" w:history="1">
            <w:r w:rsidRPr="0083790F">
              <w:rPr>
                <w:rStyle w:val="Hyperkobling"/>
                <w:noProof/>
              </w:rPr>
              <w:t>Krenkelser</w:t>
            </w:r>
            <w:r>
              <w:rPr>
                <w:noProof/>
                <w:webHidden/>
              </w:rPr>
              <w:tab/>
            </w:r>
            <w:r>
              <w:rPr>
                <w:noProof/>
                <w:webHidden/>
              </w:rPr>
              <w:fldChar w:fldCharType="begin"/>
            </w:r>
            <w:r>
              <w:rPr>
                <w:noProof/>
                <w:webHidden/>
              </w:rPr>
              <w:instrText xml:space="preserve"> PAGEREF _Toc169782431 \h </w:instrText>
            </w:r>
            <w:r>
              <w:rPr>
                <w:noProof/>
                <w:webHidden/>
              </w:rPr>
            </w:r>
            <w:r>
              <w:rPr>
                <w:noProof/>
                <w:webHidden/>
              </w:rPr>
              <w:fldChar w:fldCharType="separate"/>
            </w:r>
            <w:r w:rsidR="00487E2B">
              <w:rPr>
                <w:noProof/>
                <w:webHidden/>
              </w:rPr>
              <w:t>9</w:t>
            </w:r>
            <w:r>
              <w:rPr>
                <w:noProof/>
                <w:webHidden/>
              </w:rPr>
              <w:fldChar w:fldCharType="end"/>
            </w:r>
          </w:hyperlink>
        </w:p>
        <w:p w14:paraId="3F5ABD2B" w14:textId="33490B47"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32" w:history="1">
            <w:r w:rsidRPr="0083790F">
              <w:rPr>
                <w:rStyle w:val="Hyperkobling"/>
                <w:noProof/>
              </w:rPr>
              <w:t>Utestengelse</w:t>
            </w:r>
            <w:r>
              <w:rPr>
                <w:noProof/>
                <w:webHidden/>
              </w:rPr>
              <w:tab/>
            </w:r>
            <w:r>
              <w:rPr>
                <w:noProof/>
                <w:webHidden/>
              </w:rPr>
              <w:fldChar w:fldCharType="begin"/>
            </w:r>
            <w:r>
              <w:rPr>
                <w:noProof/>
                <w:webHidden/>
              </w:rPr>
              <w:instrText xml:space="preserve"> PAGEREF _Toc169782432 \h </w:instrText>
            </w:r>
            <w:r>
              <w:rPr>
                <w:noProof/>
                <w:webHidden/>
              </w:rPr>
            </w:r>
            <w:r>
              <w:rPr>
                <w:noProof/>
                <w:webHidden/>
              </w:rPr>
              <w:fldChar w:fldCharType="separate"/>
            </w:r>
            <w:r w:rsidR="00487E2B">
              <w:rPr>
                <w:noProof/>
                <w:webHidden/>
              </w:rPr>
              <w:t>10</w:t>
            </w:r>
            <w:r>
              <w:rPr>
                <w:noProof/>
                <w:webHidden/>
              </w:rPr>
              <w:fldChar w:fldCharType="end"/>
            </w:r>
          </w:hyperlink>
        </w:p>
        <w:p w14:paraId="1717F48A" w14:textId="548931F9"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33" w:history="1">
            <w:r w:rsidRPr="0083790F">
              <w:rPr>
                <w:rStyle w:val="Hyperkobling"/>
                <w:noProof/>
              </w:rPr>
              <w:t>Mobbing</w:t>
            </w:r>
            <w:r>
              <w:rPr>
                <w:noProof/>
                <w:webHidden/>
              </w:rPr>
              <w:tab/>
            </w:r>
            <w:r>
              <w:rPr>
                <w:noProof/>
                <w:webHidden/>
              </w:rPr>
              <w:fldChar w:fldCharType="begin"/>
            </w:r>
            <w:r>
              <w:rPr>
                <w:noProof/>
                <w:webHidden/>
              </w:rPr>
              <w:instrText xml:space="preserve"> PAGEREF _Toc169782433 \h </w:instrText>
            </w:r>
            <w:r>
              <w:rPr>
                <w:noProof/>
                <w:webHidden/>
              </w:rPr>
            </w:r>
            <w:r>
              <w:rPr>
                <w:noProof/>
                <w:webHidden/>
              </w:rPr>
              <w:fldChar w:fldCharType="separate"/>
            </w:r>
            <w:r w:rsidR="00487E2B">
              <w:rPr>
                <w:noProof/>
                <w:webHidden/>
              </w:rPr>
              <w:t>10</w:t>
            </w:r>
            <w:r>
              <w:rPr>
                <w:noProof/>
                <w:webHidden/>
              </w:rPr>
              <w:fldChar w:fldCharType="end"/>
            </w:r>
          </w:hyperlink>
        </w:p>
        <w:p w14:paraId="0D0D046A" w14:textId="275DA5AE"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34" w:history="1">
            <w:r w:rsidRPr="0083790F">
              <w:rPr>
                <w:rStyle w:val="Hyperkobling"/>
                <w:noProof/>
              </w:rPr>
              <w:t>Barnehagens forebyggende arbeid mot krenkelser, utestengelse og mobbing</w:t>
            </w:r>
            <w:r>
              <w:rPr>
                <w:noProof/>
                <w:webHidden/>
              </w:rPr>
              <w:tab/>
            </w:r>
            <w:r>
              <w:rPr>
                <w:noProof/>
                <w:webHidden/>
              </w:rPr>
              <w:fldChar w:fldCharType="begin"/>
            </w:r>
            <w:r>
              <w:rPr>
                <w:noProof/>
                <w:webHidden/>
              </w:rPr>
              <w:instrText xml:space="preserve"> PAGEREF _Toc169782434 \h </w:instrText>
            </w:r>
            <w:r>
              <w:rPr>
                <w:noProof/>
                <w:webHidden/>
              </w:rPr>
            </w:r>
            <w:r>
              <w:rPr>
                <w:noProof/>
                <w:webHidden/>
              </w:rPr>
              <w:fldChar w:fldCharType="separate"/>
            </w:r>
            <w:r w:rsidR="00487E2B">
              <w:rPr>
                <w:noProof/>
                <w:webHidden/>
              </w:rPr>
              <w:t>10</w:t>
            </w:r>
            <w:r>
              <w:rPr>
                <w:noProof/>
                <w:webHidden/>
              </w:rPr>
              <w:fldChar w:fldCharType="end"/>
            </w:r>
          </w:hyperlink>
        </w:p>
        <w:p w14:paraId="476F056A" w14:textId="610120B6" w:rsidR="009400F4" w:rsidRDefault="009400F4">
          <w:pPr>
            <w:pStyle w:val="INNH2"/>
            <w:tabs>
              <w:tab w:val="left" w:pos="960"/>
              <w:tab w:val="right" w:leader="dot" w:pos="9062"/>
            </w:tabs>
            <w:rPr>
              <w:rFonts w:asciiTheme="minorHAnsi" w:eastAsiaTheme="minorEastAsia" w:hAnsiTheme="minorHAnsi" w:cstheme="minorBidi"/>
              <w:noProof/>
              <w:kern w:val="2"/>
              <w:lang w:eastAsia="nb-NO"/>
              <w14:ligatures w14:val="standardContextual"/>
            </w:rPr>
          </w:pPr>
          <w:hyperlink w:anchor="_Toc169782435" w:history="1">
            <w:r w:rsidRPr="0083790F">
              <w:rPr>
                <w:rStyle w:val="Hyperkobling"/>
                <w:noProof/>
              </w:rPr>
              <w:t>4.</w:t>
            </w:r>
            <w:r w:rsidR="00152631">
              <w:rPr>
                <w:rStyle w:val="Hyperkobling"/>
                <w:noProof/>
              </w:rPr>
              <w:t xml:space="preserve"> </w:t>
            </w:r>
            <w:r w:rsidRPr="0083790F">
              <w:rPr>
                <w:rStyle w:val="Hyperkobling"/>
                <w:noProof/>
              </w:rPr>
              <w:t>OMSORGSSVIKT OG OVERGREP</w:t>
            </w:r>
            <w:r>
              <w:rPr>
                <w:noProof/>
                <w:webHidden/>
              </w:rPr>
              <w:tab/>
            </w:r>
            <w:r>
              <w:rPr>
                <w:noProof/>
                <w:webHidden/>
              </w:rPr>
              <w:fldChar w:fldCharType="begin"/>
            </w:r>
            <w:r>
              <w:rPr>
                <w:noProof/>
                <w:webHidden/>
              </w:rPr>
              <w:instrText xml:space="preserve"> PAGEREF _Toc169782435 \h </w:instrText>
            </w:r>
            <w:r>
              <w:rPr>
                <w:noProof/>
                <w:webHidden/>
              </w:rPr>
            </w:r>
            <w:r>
              <w:rPr>
                <w:noProof/>
                <w:webHidden/>
              </w:rPr>
              <w:fldChar w:fldCharType="separate"/>
            </w:r>
            <w:r w:rsidR="00487E2B">
              <w:rPr>
                <w:noProof/>
                <w:webHidden/>
              </w:rPr>
              <w:t>11</w:t>
            </w:r>
            <w:r>
              <w:rPr>
                <w:noProof/>
                <w:webHidden/>
              </w:rPr>
              <w:fldChar w:fldCharType="end"/>
            </w:r>
          </w:hyperlink>
        </w:p>
        <w:p w14:paraId="092F821C" w14:textId="4C7C24B1" w:rsidR="009400F4" w:rsidRDefault="00B81581">
          <w:pPr>
            <w:pStyle w:val="INNH1"/>
            <w:tabs>
              <w:tab w:val="left" w:pos="480"/>
              <w:tab w:val="right" w:leader="dot" w:pos="9062"/>
            </w:tabs>
            <w:rPr>
              <w:rFonts w:asciiTheme="minorHAnsi" w:eastAsiaTheme="minorEastAsia" w:hAnsiTheme="minorHAnsi" w:cstheme="minorBidi"/>
              <w:noProof/>
              <w:kern w:val="2"/>
              <w:lang w:eastAsia="nb-NO"/>
              <w14:ligatures w14:val="standardContextual"/>
            </w:rPr>
          </w:pPr>
          <w:hyperlink w:anchor="_Toc169782436" w:history="1">
            <w:r>
              <w:rPr>
                <w:rStyle w:val="Hyperkobling"/>
                <w:noProof/>
              </w:rPr>
              <w:t xml:space="preserve">    5. </w:t>
            </w:r>
            <w:r w:rsidR="009400F4" w:rsidRPr="0083790F">
              <w:rPr>
                <w:rStyle w:val="Hyperkobling"/>
                <w:noProof/>
              </w:rPr>
              <w:t>OMSORG, LEK, LÆRING OG DANNING</w:t>
            </w:r>
            <w:r w:rsidR="009400F4">
              <w:rPr>
                <w:noProof/>
                <w:webHidden/>
              </w:rPr>
              <w:tab/>
            </w:r>
            <w:r w:rsidR="009400F4">
              <w:rPr>
                <w:noProof/>
                <w:webHidden/>
              </w:rPr>
              <w:fldChar w:fldCharType="begin"/>
            </w:r>
            <w:r w:rsidR="009400F4">
              <w:rPr>
                <w:noProof/>
                <w:webHidden/>
              </w:rPr>
              <w:instrText xml:space="preserve"> PAGEREF _Toc169782436 \h </w:instrText>
            </w:r>
            <w:r w:rsidR="009400F4">
              <w:rPr>
                <w:noProof/>
                <w:webHidden/>
              </w:rPr>
            </w:r>
            <w:r w:rsidR="009400F4">
              <w:rPr>
                <w:noProof/>
                <w:webHidden/>
              </w:rPr>
              <w:fldChar w:fldCharType="separate"/>
            </w:r>
            <w:r w:rsidR="00487E2B">
              <w:rPr>
                <w:noProof/>
                <w:webHidden/>
              </w:rPr>
              <w:t>12</w:t>
            </w:r>
            <w:r w:rsidR="009400F4">
              <w:rPr>
                <w:noProof/>
                <w:webHidden/>
              </w:rPr>
              <w:fldChar w:fldCharType="end"/>
            </w:r>
          </w:hyperlink>
        </w:p>
        <w:p w14:paraId="7E9F3466" w14:textId="61C06556" w:rsidR="009400F4" w:rsidRDefault="009400F4">
          <w:pPr>
            <w:pStyle w:val="INNH2"/>
            <w:tabs>
              <w:tab w:val="left" w:pos="960"/>
              <w:tab w:val="right" w:leader="dot" w:pos="9062"/>
            </w:tabs>
            <w:rPr>
              <w:rFonts w:asciiTheme="minorHAnsi" w:eastAsiaTheme="minorEastAsia" w:hAnsiTheme="minorHAnsi" w:cstheme="minorBidi"/>
              <w:noProof/>
              <w:kern w:val="2"/>
              <w:lang w:eastAsia="nb-NO"/>
              <w14:ligatures w14:val="standardContextual"/>
            </w:rPr>
          </w:pPr>
          <w:hyperlink w:anchor="_Toc169782437" w:history="1">
            <w:r w:rsidRPr="0083790F">
              <w:rPr>
                <w:rStyle w:val="Hyperkobling"/>
                <w:noProof/>
              </w:rPr>
              <w:t>5.1</w:t>
            </w:r>
            <w:r w:rsidR="00B81581">
              <w:rPr>
                <w:rFonts w:asciiTheme="minorHAnsi" w:eastAsiaTheme="minorEastAsia" w:hAnsiTheme="minorHAnsi" w:cstheme="minorBidi"/>
                <w:noProof/>
                <w:kern w:val="2"/>
                <w:lang w:eastAsia="nb-NO"/>
                <w14:ligatures w14:val="standardContextual"/>
              </w:rPr>
              <w:t xml:space="preserve"> </w:t>
            </w:r>
            <w:r w:rsidRPr="0083790F">
              <w:rPr>
                <w:rStyle w:val="Hyperkobling"/>
                <w:noProof/>
              </w:rPr>
              <w:t>OMSORG</w:t>
            </w:r>
            <w:r>
              <w:rPr>
                <w:noProof/>
                <w:webHidden/>
              </w:rPr>
              <w:tab/>
            </w:r>
            <w:r>
              <w:rPr>
                <w:noProof/>
                <w:webHidden/>
              </w:rPr>
              <w:fldChar w:fldCharType="begin"/>
            </w:r>
            <w:r>
              <w:rPr>
                <w:noProof/>
                <w:webHidden/>
              </w:rPr>
              <w:instrText xml:space="preserve"> PAGEREF _Toc169782437 \h </w:instrText>
            </w:r>
            <w:r>
              <w:rPr>
                <w:noProof/>
                <w:webHidden/>
              </w:rPr>
            </w:r>
            <w:r>
              <w:rPr>
                <w:noProof/>
                <w:webHidden/>
              </w:rPr>
              <w:fldChar w:fldCharType="separate"/>
            </w:r>
            <w:r w:rsidR="00487E2B">
              <w:rPr>
                <w:noProof/>
                <w:webHidden/>
              </w:rPr>
              <w:t>12</w:t>
            </w:r>
            <w:r>
              <w:rPr>
                <w:noProof/>
                <w:webHidden/>
              </w:rPr>
              <w:fldChar w:fldCharType="end"/>
            </w:r>
          </w:hyperlink>
        </w:p>
        <w:p w14:paraId="0F6A31E2" w14:textId="6D9EB033"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40" w:history="1">
            <w:r w:rsidRPr="0083790F">
              <w:rPr>
                <w:rStyle w:val="Hyperkobling"/>
                <w:noProof/>
              </w:rPr>
              <w:t>• At barna skal oppleve at barnehagen er et trygt og godt sted å være.</w:t>
            </w:r>
            <w:r>
              <w:rPr>
                <w:noProof/>
                <w:webHidden/>
              </w:rPr>
              <w:tab/>
            </w:r>
            <w:r>
              <w:rPr>
                <w:noProof/>
                <w:webHidden/>
              </w:rPr>
              <w:fldChar w:fldCharType="begin"/>
            </w:r>
            <w:r>
              <w:rPr>
                <w:noProof/>
                <w:webHidden/>
              </w:rPr>
              <w:instrText xml:space="preserve"> PAGEREF _Toc169782440 \h </w:instrText>
            </w:r>
            <w:r>
              <w:rPr>
                <w:noProof/>
                <w:webHidden/>
              </w:rPr>
            </w:r>
            <w:r>
              <w:rPr>
                <w:noProof/>
                <w:webHidden/>
              </w:rPr>
              <w:fldChar w:fldCharType="separate"/>
            </w:r>
            <w:r w:rsidR="00487E2B">
              <w:rPr>
                <w:noProof/>
                <w:webHidden/>
              </w:rPr>
              <w:t>12</w:t>
            </w:r>
            <w:r>
              <w:rPr>
                <w:noProof/>
                <w:webHidden/>
              </w:rPr>
              <w:fldChar w:fldCharType="end"/>
            </w:r>
          </w:hyperlink>
        </w:p>
        <w:p w14:paraId="78086252" w14:textId="0A7D47C9"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41" w:history="1">
            <w:r w:rsidRPr="0083790F">
              <w:rPr>
                <w:rStyle w:val="Hyperkobling"/>
                <w:noProof/>
              </w:rPr>
              <w:t>• At barna skal bli sett og hørt.</w:t>
            </w:r>
            <w:r>
              <w:rPr>
                <w:noProof/>
                <w:webHidden/>
              </w:rPr>
              <w:tab/>
            </w:r>
            <w:r>
              <w:rPr>
                <w:noProof/>
                <w:webHidden/>
              </w:rPr>
              <w:fldChar w:fldCharType="begin"/>
            </w:r>
            <w:r>
              <w:rPr>
                <w:noProof/>
                <w:webHidden/>
              </w:rPr>
              <w:instrText xml:space="preserve"> PAGEREF _Toc169782441 \h </w:instrText>
            </w:r>
            <w:r>
              <w:rPr>
                <w:noProof/>
                <w:webHidden/>
              </w:rPr>
            </w:r>
            <w:r>
              <w:rPr>
                <w:noProof/>
                <w:webHidden/>
              </w:rPr>
              <w:fldChar w:fldCharType="separate"/>
            </w:r>
            <w:r w:rsidR="00487E2B">
              <w:rPr>
                <w:noProof/>
                <w:webHidden/>
              </w:rPr>
              <w:t>12</w:t>
            </w:r>
            <w:r>
              <w:rPr>
                <w:noProof/>
                <w:webHidden/>
              </w:rPr>
              <w:fldChar w:fldCharType="end"/>
            </w:r>
          </w:hyperlink>
        </w:p>
        <w:p w14:paraId="74B0DEF8" w14:textId="099BCC0D"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42" w:history="1">
            <w:r w:rsidRPr="0083790F">
              <w:rPr>
                <w:rStyle w:val="Hyperkobling"/>
                <w:noProof/>
              </w:rPr>
              <w:t>• At barna skal få trøst og et fang å sitte på når barnet behøver det.</w:t>
            </w:r>
            <w:r>
              <w:rPr>
                <w:noProof/>
                <w:webHidden/>
              </w:rPr>
              <w:tab/>
            </w:r>
            <w:r>
              <w:rPr>
                <w:noProof/>
                <w:webHidden/>
              </w:rPr>
              <w:fldChar w:fldCharType="begin"/>
            </w:r>
            <w:r>
              <w:rPr>
                <w:noProof/>
                <w:webHidden/>
              </w:rPr>
              <w:instrText xml:space="preserve"> PAGEREF _Toc169782442 \h </w:instrText>
            </w:r>
            <w:r>
              <w:rPr>
                <w:noProof/>
                <w:webHidden/>
              </w:rPr>
            </w:r>
            <w:r>
              <w:rPr>
                <w:noProof/>
                <w:webHidden/>
              </w:rPr>
              <w:fldChar w:fldCharType="separate"/>
            </w:r>
            <w:r w:rsidR="00487E2B">
              <w:rPr>
                <w:noProof/>
                <w:webHidden/>
              </w:rPr>
              <w:t>12</w:t>
            </w:r>
            <w:r>
              <w:rPr>
                <w:noProof/>
                <w:webHidden/>
              </w:rPr>
              <w:fldChar w:fldCharType="end"/>
            </w:r>
          </w:hyperlink>
        </w:p>
        <w:p w14:paraId="4066C19C" w14:textId="6172C1C2"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43" w:history="1">
            <w:r w:rsidRPr="0083790F">
              <w:rPr>
                <w:rStyle w:val="Hyperkobling"/>
                <w:noProof/>
              </w:rPr>
              <w:t>• At barna skal utvikle evnen til å vise omtanke for hverandre.</w:t>
            </w:r>
            <w:r>
              <w:rPr>
                <w:noProof/>
                <w:webHidden/>
              </w:rPr>
              <w:tab/>
            </w:r>
            <w:r>
              <w:rPr>
                <w:noProof/>
                <w:webHidden/>
              </w:rPr>
              <w:fldChar w:fldCharType="begin"/>
            </w:r>
            <w:r>
              <w:rPr>
                <w:noProof/>
                <w:webHidden/>
              </w:rPr>
              <w:instrText xml:space="preserve"> PAGEREF _Toc169782443 \h </w:instrText>
            </w:r>
            <w:r>
              <w:rPr>
                <w:noProof/>
                <w:webHidden/>
              </w:rPr>
            </w:r>
            <w:r>
              <w:rPr>
                <w:noProof/>
                <w:webHidden/>
              </w:rPr>
              <w:fldChar w:fldCharType="separate"/>
            </w:r>
            <w:r w:rsidR="00487E2B">
              <w:rPr>
                <w:noProof/>
                <w:webHidden/>
              </w:rPr>
              <w:t>12</w:t>
            </w:r>
            <w:r>
              <w:rPr>
                <w:noProof/>
                <w:webHidden/>
              </w:rPr>
              <w:fldChar w:fldCharType="end"/>
            </w:r>
          </w:hyperlink>
        </w:p>
        <w:p w14:paraId="411E5EB4" w14:textId="71C9225B"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44" w:history="1">
            <w:r w:rsidRPr="0083790F">
              <w:rPr>
                <w:rStyle w:val="Hyperkobling"/>
                <w:noProof/>
              </w:rPr>
              <w:t>• At barna skal få oppleve tryggheten i å bli tatt vare på av voksne og andre barn</w:t>
            </w:r>
            <w:r>
              <w:rPr>
                <w:noProof/>
                <w:webHidden/>
              </w:rPr>
              <w:tab/>
            </w:r>
            <w:r>
              <w:rPr>
                <w:noProof/>
                <w:webHidden/>
              </w:rPr>
              <w:fldChar w:fldCharType="begin"/>
            </w:r>
            <w:r>
              <w:rPr>
                <w:noProof/>
                <w:webHidden/>
              </w:rPr>
              <w:instrText xml:space="preserve"> PAGEREF _Toc169782444 \h </w:instrText>
            </w:r>
            <w:r>
              <w:rPr>
                <w:noProof/>
                <w:webHidden/>
              </w:rPr>
            </w:r>
            <w:r>
              <w:rPr>
                <w:noProof/>
                <w:webHidden/>
              </w:rPr>
              <w:fldChar w:fldCharType="separate"/>
            </w:r>
            <w:r w:rsidR="00487E2B">
              <w:rPr>
                <w:noProof/>
                <w:webHidden/>
              </w:rPr>
              <w:t>12</w:t>
            </w:r>
            <w:r>
              <w:rPr>
                <w:noProof/>
                <w:webHidden/>
              </w:rPr>
              <w:fldChar w:fldCharType="end"/>
            </w:r>
          </w:hyperlink>
        </w:p>
        <w:p w14:paraId="452401D9" w14:textId="1932B994" w:rsidR="009400F4" w:rsidRDefault="00FE4F98">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45" w:history="1">
            <w:r>
              <w:rPr>
                <w:rStyle w:val="Hyperkobling"/>
                <w:noProof/>
              </w:rPr>
              <w:t>5</w:t>
            </w:r>
            <w:r w:rsidR="009400F4" w:rsidRPr="0083790F">
              <w:rPr>
                <w:rStyle w:val="Hyperkobling"/>
                <w:noProof/>
              </w:rPr>
              <w:t>.2 LEK</w:t>
            </w:r>
            <w:r w:rsidR="009400F4">
              <w:rPr>
                <w:noProof/>
                <w:webHidden/>
              </w:rPr>
              <w:tab/>
            </w:r>
            <w:r w:rsidR="009400F4">
              <w:rPr>
                <w:noProof/>
                <w:webHidden/>
              </w:rPr>
              <w:fldChar w:fldCharType="begin"/>
            </w:r>
            <w:r w:rsidR="009400F4">
              <w:rPr>
                <w:noProof/>
                <w:webHidden/>
              </w:rPr>
              <w:instrText xml:space="preserve"> PAGEREF _Toc169782445 \h </w:instrText>
            </w:r>
            <w:r w:rsidR="009400F4">
              <w:rPr>
                <w:noProof/>
                <w:webHidden/>
              </w:rPr>
            </w:r>
            <w:r w:rsidR="009400F4">
              <w:rPr>
                <w:noProof/>
                <w:webHidden/>
              </w:rPr>
              <w:fldChar w:fldCharType="separate"/>
            </w:r>
            <w:r w:rsidR="00487E2B">
              <w:rPr>
                <w:noProof/>
                <w:webHidden/>
              </w:rPr>
              <w:t>13</w:t>
            </w:r>
            <w:r w:rsidR="009400F4">
              <w:rPr>
                <w:noProof/>
                <w:webHidden/>
              </w:rPr>
              <w:fldChar w:fldCharType="end"/>
            </w:r>
          </w:hyperlink>
        </w:p>
        <w:p w14:paraId="1167AF3C" w14:textId="66F4B5AB" w:rsidR="009400F4" w:rsidRDefault="00FE4F98">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46" w:history="1">
            <w:r>
              <w:rPr>
                <w:rStyle w:val="Hyperkobling"/>
                <w:noProof/>
              </w:rPr>
              <w:t>5</w:t>
            </w:r>
            <w:r w:rsidR="009400F4" w:rsidRPr="0083790F">
              <w:rPr>
                <w:rStyle w:val="Hyperkobling"/>
                <w:noProof/>
              </w:rPr>
              <w:t>.3 LÆRING</w:t>
            </w:r>
            <w:r w:rsidR="009400F4">
              <w:rPr>
                <w:noProof/>
                <w:webHidden/>
              </w:rPr>
              <w:tab/>
            </w:r>
            <w:r w:rsidR="009400F4">
              <w:rPr>
                <w:noProof/>
                <w:webHidden/>
              </w:rPr>
              <w:fldChar w:fldCharType="begin"/>
            </w:r>
            <w:r w:rsidR="009400F4">
              <w:rPr>
                <w:noProof/>
                <w:webHidden/>
              </w:rPr>
              <w:instrText xml:space="preserve"> PAGEREF _Toc169782446 \h </w:instrText>
            </w:r>
            <w:r w:rsidR="009400F4">
              <w:rPr>
                <w:noProof/>
                <w:webHidden/>
              </w:rPr>
            </w:r>
            <w:r w:rsidR="009400F4">
              <w:rPr>
                <w:noProof/>
                <w:webHidden/>
              </w:rPr>
              <w:fldChar w:fldCharType="separate"/>
            </w:r>
            <w:r w:rsidR="00487E2B">
              <w:rPr>
                <w:noProof/>
                <w:webHidden/>
              </w:rPr>
              <w:t>13</w:t>
            </w:r>
            <w:r w:rsidR="009400F4">
              <w:rPr>
                <w:noProof/>
                <w:webHidden/>
              </w:rPr>
              <w:fldChar w:fldCharType="end"/>
            </w:r>
          </w:hyperlink>
        </w:p>
        <w:p w14:paraId="51BA5CA0" w14:textId="3A3511E9" w:rsidR="009400F4" w:rsidRDefault="00FE4F98">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47" w:history="1">
            <w:r>
              <w:rPr>
                <w:rStyle w:val="Hyperkobling"/>
                <w:noProof/>
              </w:rPr>
              <w:t>5</w:t>
            </w:r>
            <w:r w:rsidR="009400F4" w:rsidRPr="0083790F">
              <w:rPr>
                <w:rStyle w:val="Hyperkobling"/>
                <w:noProof/>
              </w:rPr>
              <w:t>.5</w:t>
            </w:r>
            <w:r w:rsidR="00B14F24">
              <w:rPr>
                <w:rStyle w:val="Hyperkobling"/>
                <w:noProof/>
              </w:rPr>
              <w:t xml:space="preserve"> </w:t>
            </w:r>
            <w:r w:rsidR="009400F4" w:rsidRPr="0083790F">
              <w:rPr>
                <w:rStyle w:val="Hyperkobling"/>
                <w:noProof/>
              </w:rPr>
              <w:t>DANNING med blikk på mangfold</w:t>
            </w:r>
            <w:r w:rsidR="009400F4">
              <w:rPr>
                <w:noProof/>
                <w:webHidden/>
              </w:rPr>
              <w:tab/>
            </w:r>
            <w:r w:rsidR="009400F4">
              <w:rPr>
                <w:noProof/>
                <w:webHidden/>
              </w:rPr>
              <w:fldChar w:fldCharType="begin"/>
            </w:r>
            <w:r w:rsidR="009400F4">
              <w:rPr>
                <w:noProof/>
                <w:webHidden/>
              </w:rPr>
              <w:instrText xml:space="preserve"> PAGEREF _Toc169782447 \h </w:instrText>
            </w:r>
            <w:r w:rsidR="009400F4">
              <w:rPr>
                <w:noProof/>
                <w:webHidden/>
              </w:rPr>
            </w:r>
            <w:r w:rsidR="009400F4">
              <w:rPr>
                <w:noProof/>
                <w:webHidden/>
              </w:rPr>
              <w:fldChar w:fldCharType="separate"/>
            </w:r>
            <w:r w:rsidR="00487E2B">
              <w:rPr>
                <w:noProof/>
                <w:webHidden/>
              </w:rPr>
              <w:t>14</w:t>
            </w:r>
            <w:r w:rsidR="009400F4">
              <w:rPr>
                <w:noProof/>
                <w:webHidden/>
              </w:rPr>
              <w:fldChar w:fldCharType="end"/>
            </w:r>
          </w:hyperlink>
        </w:p>
        <w:p w14:paraId="75803911" w14:textId="1F733A21" w:rsidR="009400F4" w:rsidRDefault="00B14F2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48" w:history="1">
            <w:r>
              <w:rPr>
                <w:rStyle w:val="Hyperkobling"/>
                <w:rFonts w:eastAsia="Times New Roman"/>
                <w:noProof/>
                <w:lang w:eastAsia="nb-NO"/>
              </w:rPr>
              <w:t>6</w:t>
            </w:r>
            <w:r w:rsidR="003B177F">
              <w:rPr>
                <w:rStyle w:val="Hyperkobling"/>
                <w:rFonts w:eastAsia="Times New Roman"/>
                <w:noProof/>
                <w:lang w:eastAsia="nb-NO"/>
              </w:rPr>
              <w:t>.</w:t>
            </w:r>
            <w:r w:rsidR="009400F4" w:rsidRPr="0083790F">
              <w:rPr>
                <w:rStyle w:val="Hyperkobling"/>
                <w:rFonts w:eastAsia="Times New Roman"/>
                <w:noProof/>
                <w:lang w:eastAsia="nb-NO"/>
              </w:rPr>
              <w:t xml:space="preserve"> MANGFOLD</w:t>
            </w:r>
            <w:r w:rsidR="009400F4">
              <w:rPr>
                <w:noProof/>
                <w:webHidden/>
              </w:rPr>
              <w:tab/>
            </w:r>
            <w:r w:rsidR="009400F4">
              <w:rPr>
                <w:noProof/>
                <w:webHidden/>
              </w:rPr>
              <w:fldChar w:fldCharType="begin"/>
            </w:r>
            <w:r w:rsidR="009400F4">
              <w:rPr>
                <w:noProof/>
                <w:webHidden/>
              </w:rPr>
              <w:instrText xml:space="preserve"> PAGEREF _Toc169782448 \h </w:instrText>
            </w:r>
            <w:r w:rsidR="009400F4">
              <w:rPr>
                <w:noProof/>
                <w:webHidden/>
              </w:rPr>
            </w:r>
            <w:r w:rsidR="009400F4">
              <w:rPr>
                <w:noProof/>
                <w:webHidden/>
              </w:rPr>
              <w:fldChar w:fldCharType="separate"/>
            </w:r>
            <w:r w:rsidR="00487E2B">
              <w:rPr>
                <w:noProof/>
                <w:webHidden/>
              </w:rPr>
              <w:t>15</w:t>
            </w:r>
            <w:r w:rsidR="009400F4">
              <w:rPr>
                <w:noProof/>
                <w:webHidden/>
              </w:rPr>
              <w:fldChar w:fldCharType="end"/>
            </w:r>
          </w:hyperlink>
        </w:p>
        <w:p w14:paraId="531A444D" w14:textId="1D71C6CE" w:rsidR="009400F4" w:rsidRDefault="00B36CF6">
          <w:pPr>
            <w:pStyle w:val="INNH1"/>
            <w:tabs>
              <w:tab w:val="right" w:leader="dot" w:pos="9062"/>
            </w:tabs>
            <w:rPr>
              <w:rFonts w:asciiTheme="minorHAnsi" w:eastAsiaTheme="minorEastAsia" w:hAnsiTheme="minorHAnsi" w:cstheme="minorBidi"/>
              <w:noProof/>
              <w:kern w:val="2"/>
              <w:lang w:eastAsia="nb-NO"/>
              <w14:ligatures w14:val="standardContextual"/>
            </w:rPr>
          </w:pPr>
          <w:r>
            <w:rPr>
              <w:rStyle w:val="Hyperkobling"/>
              <w:noProof/>
              <w:u w:val="none"/>
            </w:rPr>
            <w:t xml:space="preserve">    </w:t>
          </w:r>
          <w:hyperlink w:anchor="_Toc169782449" w:history="1">
            <w:r w:rsidR="003B177F">
              <w:rPr>
                <w:rStyle w:val="Hyperkobling"/>
                <w:noProof/>
              </w:rPr>
              <w:t>7</w:t>
            </w:r>
            <w:r w:rsidR="009400F4" w:rsidRPr="0083790F">
              <w:rPr>
                <w:rStyle w:val="Hyperkobling"/>
                <w:noProof/>
              </w:rPr>
              <w:t>. BARNEHAGENS RUTINESITUASJONER</w:t>
            </w:r>
            <w:r w:rsidR="009400F4">
              <w:rPr>
                <w:noProof/>
                <w:webHidden/>
              </w:rPr>
              <w:tab/>
            </w:r>
            <w:r w:rsidR="009400F4">
              <w:rPr>
                <w:noProof/>
                <w:webHidden/>
              </w:rPr>
              <w:fldChar w:fldCharType="begin"/>
            </w:r>
            <w:r w:rsidR="009400F4">
              <w:rPr>
                <w:noProof/>
                <w:webHidden/>
              </w:rPr>
              <w:instrText xml:space="preserve"> PAGEREF _Toc169782449 \h </w:instrText>
            </w:r>
            <w:r w:rsidR="009400F4">
              <w:rPr>
                <w:noProof/>
                <w:webHidden/>
              </w:rPr>
            </w:r>
            <w:r w:rsidR="009400F4">
              <w:rPr>
                <w:noProof/>
                <w:webHidden/>
              </w:rPr>
              <w:fldChar w:fldCharType="separate"/>
            </w:r>
            <w:r w:rsidR="00487E2B">
              <w:rPr>
                <w:noProof/>
                <w:webHidden/>
              </w:rPr>
              <w:t>15</w:t>
            </w:r>
            <w:r w:rsidR="009400F4">
              <w:rPr>
                <w:noProof/>
                <w:webHidden/>
              </w:rPr>
              <w:fldChar w:fldCharType="end"/>
            </w:r>
          </w:hyperlink>
        </w:p>
        <w:p w14:paraId="31BB1304" w14:textId="4882F597"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50" w:history="1">
            <w:r>
              <w:rPr>
                <w:rStyle w:val="Hyperkobling"/>
                <w:noProof/>
              </w:rPr>
              <w:t>7</w:t>
            </w:r>
            <w:r w:rsidR="009400F4" w:rsidRPr="0083790F">
              <w:rPr>
                <w:rStyle w:val="Hyperkobling"/>
                <w:noProof/>
              </w:rPr>
              <w:t>.1 LEVERING OG HENTING</w:t>
            </w:r>
            <w:r w:rsidR="009400F4">
              <w:rPr>
                <w:noProof/>
                <w:webHidden/>
              </w:rPr>
              <w:tab/>
            </w:r>
            <w:r w:rsidR="009400F4">
              <w:rPr>
                <w:noProof/>
                <w:webHidden/>
              </w:rPr>
              <w:fldChar w:fldCharType="begin"/>
            </w:r>
            <w:r w:rsidR="009400F4">
              <w:rPr>
                <w:noProof/>
                <w:webHidden/>
              </w:rPr>
              <w:instrText xml:space="preserve"> PAGEREF _Toc169782450 \h </w:instrText>
            </w:r>
            <w:r w:rsidR="009400F4">
              <w:rPr>
                <w:noProof/>
                <w:webHidden/>
              </w:rPr>
            </w:r>
            <w:r w:rsidR="009400F4">
              <w:rPr>
                <w:noProof/>
                <w:webHidden/>
              </w:rPr>
              <w:fldChar w:fldCharType="separate"/>
            </w:r>
            <w:r w:rsidR="00487E2B">
              <w:rPr>
                <w:noProof/>
                <w:webHidden/>
              </w:rPr>
              <w:t>15</w:t>
            </w:r>
            <w:r w:rsidR="009400F4">
              <w:rPr>
                <w:noProof/>
                <w:webHidden/>
              </w:rPr>
              <w:fldChar w:fldCharType="end"/>
            </w:r>
          </w:hyperlink>
        </w:p>
        <w:p w14:paraId="70D56082" w14:textId="2205A26B"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51" w:history="1">
            <w:r>
              <w:rPr>
                <w:rStyle w:val="Hyperkobling"/>
                <w:noProof/>
              </w:rPr>
              <w:t>7</w:t>
            </w:r>
            <w:r w:rsidR="009400F4" w:rsidRPr="0083790F">
              <w:rPr>
                <w:rStyle w:val="Hyperkobling"/>
                <w:noProof/>
              </w:rPr>
              <w:t>.2 MÅLTIDER</w:t>
            </w:r>
            <w:r w:rsidR="009400F4">
              <w:rPr>
                <w:noProof/>
                <w:webHidden/>
              </w:rPr>
              <w:tab/>
            </w:r>
            <w:r w:rsidR="009400F4">
              <w:rPr>
                <w:noProof/>
                <w:webHidden/>
              </w:rPr>
              <w:fldChar w:fldCharType="begin"/>
            </w:r>
            <w:r w:rsidR="009400F4">
              <w:rPr>
                <w:noProof/>
                <w:webHidden/>
              </w:rPr>
              <w:instrText xml:space="preserve"> PAGEREF _Toc169782451 \h </w:instrText>
            </w:r>
            <w:r w:rsidR="009400F4">
              <w:rPr>
                <w:noProof/>
                <w:webHidden/>
              </w:rPr>
            </w:r>
            <w:r w:rsidR="009400F4">
              <w:rPr>
                <w:noProof/>
                <w:webHidden/>
              </w:rPr>
              <w:fldChar w:fldCharType="separate"/>
            </w:r>
            <w:r w:rsidR="00487E2B">
              <w:rPr>
                <w:noProof/>
                <w:webHidden/>
              </w:rPr>
              <w:t>16</w:t>
            </w:r>
            <w:r w:rsidR="009400F4">
              <w:rPr>
                <w:noProof/>
                <w:webHidden/>
              </w:rPr>
              <w:fldChar w:fldCharType="end"/>
            </w:r>
          </w:hyperlink>
        </w:p>
        <w:p w14:paraId="44E4562F" w14:textId="7855A506"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52" w:history="1">
            <w:r>
              <w:rPr>
                <w:rStyle w:val="Hyperkobling"/>
                <w:noProof/>
              </w:rPr>
              <w:t>7</w:t>
            </w:r>
            <w:r w:rsidR="009400F4" w:rsidRPr="0083790F">
              <w:rPr>
                <w:rStyle w:val="Hyperkobling"/>
                <w:noProof/>
              </w:rPr>
              <w:t>.3</w:t>
            </w:r>
            <w:r>
              <w:rPr>
                <w:rStyle w:val="Hyperkobling"/>
                <w:noProof/>
              </w:rPr>
              <w:t xml:space="preserve"> </w:t>
            </w:r>
            <w:r w:rsidR="009400F4" w:rsidRPr="0083790F">
              <w:rPr>
                <w:rStyle w:val="Hyperkobling"/>
                <w:noProof/>
              </w:rPr>
              <w:t>GARDEROBESITUASJONEN</w:t>
            </w:r>
            <w:r w:rsidR="009400F4">
              <w:rPr>
                <w:noProof/>
                <w:webHidden/>
              </w:rPr>
              <w:tab/>
            </w:r>
            <w:r w:rsidR="009400F4">
              <w:rPr>
                <w:noProof/>
                <w:webHidden/>
              </w:rPr>
              <w:fldChar w:fldCharType="begin"/>
            </w:r>
            <w:r w:rsidR="009400F4">
              <w:rPr>
                <w:noProof/>
                <w:webHidden/>
              </w:rPr>
              <w:instrText xml:space="preserve"> PAGEREF _Toc169782452 \h </w:instrText>
            </w:r>
            <w:r w:rsidR="009400F4">
              <w:rPr>
                <w:noProof/>
                <w:webHidden/>
              </w:rPr>
            </w:r>
            <w:r w:rsidR="009400F4">
              <w:rPr>
                <w:noProof/>
                <w:webHidden/>
              </w:rPr>
              <w:fldChar w:fldCharType="separate"/>
            </w:r>
            <w:r w:rsidR="00487E2B">
              <w:rPr>
                <w:noProof/>
                <w:webHidden/>
              </w:rPr>
              <w:t>16</w:t>
            </w:r>
            <w:r w:rsidR="009400F4">
              <w:rPr>
                <w:noProof/>
                <w:webHidden/>
              </w:rPr>
              <w:fldChar w:fldCharType="end"/>
            </w:r>
          </w:hyperlink>
        </w:p>
        <w:p w14:paraId="06CB25C4" w14:textId="4E08970B"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53" w:history="1">
            <w:r>
              <w:rPr>
                <w:rStyle w:val="Hyperkobling"/>
                <w:noProof/>
              </w:rPr>
              <w:t>7</w:t>
            </w:r>
            <w:r w:rsidR="009400F4" w:rsidRPr="0083790F">
              <w:rPr>
                <w:rStyle w:val="Hyperkobling"/>
                <w:noProof/>
              </w:rPr>
              <w:t>.4</w:t>
            </w:r>
            <w:r>
              <w:rPr>
                <w:rStyle w:val="Hyperkobling"/>
                <w:noProof/>
              </w:rPr>
              <w:t xml:space="preserve"> </w:t>
            </w:r>
            <w:r w:rsidR="009400F4" w:rsidRPr="0083790F">
              <w:rPr>
                <w:rStyle w:val="Hyperkobling"/>
                <w:noProof/>
              </w:rPr>
              <w:t>BLEIESKIFT/ TOALETT</w:t>
            </w:r>
            <w:r w:rsidR="009400F4">
              <w:rPr>
                <w:noProof/>
                <w:webHidden/>
              </w:rPr>
              <w:tab/>
            </w:r>
            <w:r w:rsidR="009400F4">
              <w:rPr>
                <w:noProof/>
                <w:webHidden/>
              </w:rPr>
              <w:fldChar w:fldCharType="begin"/>
            </w:r>
            <w:r w:rsidR="009400F4">
              <w:rPr>
                <w:noProof/>
                <w:webHidden/>
              </w:rPr>
              <w:instrText xml:space="preserve"> PAGEREF _Toc169782453 \h </w:instrText>
            </w:r>
            <w:r w:rsidR="009400F4">
              <w:rPr>
                <w:noProof/>
                <w:webHidden/>
              </w:rPr>
            </w:r>
            <w:r w:rsidR="009400F4">
              <w:rPr>
                <w:noProof/>
                <w:webHidden/>
              </w:rPr>
              <w:fldChar w:fldCharType="separate"/>
            </w:r>
            <w:r w:rsidR="00487E2B">
              <w:rPr>
                <w:noProof/>
                <w:webHidden/>
              </w:rPr>
              <w:t>16</w:t>
            </w:r>
            <w:r w:rsidR="009400F4">
              <w:rPr>
                <w:noProof/>
                <w:webHidden/>
              </w:rPr>
              <w:fldChar w:fldCharType="end"/>
            </w:r>
          </w:hyperlink>
        </w:p>
        <w:p w14:paraId="3A7477C4" w14:textId="5CCF268A" w:rsidR="009400F4" w:rsidRDefault="003B177F">
          <w:pPr>
            <w:pStyle w:val="INNH1"/>
            <w:tabs>
              <w:tab w:val="right" w:leader="dot" w:pos="9062"/>
            </w:tabs>
            <w:rPr>
              <w:rFonts w:asciiTheme="minorHAnsi" w:eastAsiaTheme="minorEastAsia" w:hAnsiTheme="minorHAnsi" w:cstheme="minorBidi"/>
              <w:noProof/>
              <w:kern w:val="2"/>
              <w:lang w:eastAsia="nb-NO"/>
              <w14:ligatures w14:val="standardContextual"/>
            </w:rPr>
          </w:pPr>
          <w:hyperlink w:anchor="_Toc169782454" w:history="1">
            <w:r>
              <w:rPr>
                <w:rStyle w:val="Hyperkobling"/>
                <w:noProof/>
              </w:rPr>
              <w:t>8</w:t>
            </w:r>
            <w:r w:rsidR="009400F4" w:rsidRPr="0083790F">
              <w:rPr>
                <w:rStyle w:val="Hyperkobling"/>
                <w:noProof/>
              </w:rPr>
              <w:t>.STORE OVERGANGER FOR BARN</w:t>
            </w:r>
            <w:r w:rsidR="009400F4">
              <w:rPr>
                <w:noProof/>
                <w:webHidden/>
              </w:rPr>
              <w:tab/>
            </w:r>
            <w:r w:rsidR="009400F4">
              <w:rPr>
                <w:noProof/>
                <w:webHidden/>
              </w:rPr>
              <w:fldChar w:fldCharType="begin"/>
            </w:r>
            <w:r w:rsidR="009400F4">
              <w:rPr>
                <w:noProof/>
                <w:webHidden/>
              </w:rPr>
              <w:instrText xml:space="preserve"> PAGEREF _Toc169782454 \h </w:instrText>
            </w:r>
            <w:r w:rsidR="009400F4">
              <w:rPr>
                <w:noProof/>
                <w:webHidden/>
              </w:rPr>
            </w:r>
            <w:r w:rsidR="009400F4">
              <w:rPr>
                <w:noProof/>
                <w:webHidden/>
              </w:rPr>
              <w:fldChar w:fldCharType="separate"/>
            </w:r>
            <w:r w:rsidR="00487E2B">
              <w:rPr>
                <w:noProof/>
                <w:webHidden/>
              </w:rPr>
              <w:t>17</w:t>
            </w:r>
            <w:r w:rsidR="009400F4">
              <w:rPr>
                <w:noProof/>
                <w:webHidden/>
              </w:rPr>
              <w:fldChar w:fldCharType="end"/>
            </w:r>
          </w:hyperlink>
        </w:p>
        <w:p w14:paraId="21237073" w14:textId="1BC3391A"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55" w:history="1">
            <w:r>
              <w:rPr>
                <w:rStyle w:val="Hyperkobling"/>
                <w:noProof/>
              </w:rPr>
              <w:t>8</w:t>
            </w:r>
            <w:r w:rsidR="009400F4" w:rsidRPr="0083790F">
              <w:rPr>
                <w:rStyle w:val="Hyperkobling"/>
                <w:noProof/>
              </w:rPr>
              <w:t>.1TILVENNING</w:t>
            </w:r>
            <w:r w:rsidR="009400F4">
              <w:rPr>
                <w:noProof/>
                <w:webHidden/>
              </w:rPr>
              <w:tab/>
            </w:r>
            <w:r w:rsidR="009400F4">
              <w:rPr>
                <w:noProof/>
                <w:webHidden/>
              </w:rPr>
              <w:fldChar w:fldCharType="begin"/>
            </w:r>
            <w:r w:rsidR="009400F4">
              <w:rPr>
                <w:noProof/>
                <w:webHidden/>
              </w:rPr>
              <w:instrText xml:space="preserve"> PAGEREF _Toc169782455 \h </w:instrText>
            </w:r>
            <w:r w:rsidR="009400F4">
              <w:rPr>
                <w:noProof/>
                <w:webHidden/>
              </w:rPr>
            </w:r>
            <w:r w:rsidR="009400F4">
              <w:rPr>
                <w:noProof/>
                <w:webHidden/>
              </w:rPr>
              <w:fldChar w:fldCharType="separate"/>
            </w:r>
            <w:r w:rsidR="00487E2B">
              <w:rPr>
                <w:noProof/>
                <w:webHidden/>
              </w:rPr>
              <w:t>17</w:t>
            </w:r>
            <w:r w:rsidR="009400F4">
              <w:rPr>
                <w:noProof/>
                <w:webHidden/>
              </w:rPr>
              <w:fldChar w:fldCharType="end"/>
            </w:r>
          </w:hyperlink>
        </w:p>
        <w:p w14:paraId="679DA1E0" w14:textId="5B94435C"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56" w:history="1">
            <w:r>
              <w:rPr>
                <w:rStyle w:val="Hyperkobling"/>
                <w:noProof/>
              </w:rPr>
              <w:t>8</w:t>
            </w:r>
            <w:r w:rsidR="009400F4" w:rsidRPr="0083790F">
              <w:rPr>
                <w:rStyle w:val="Hyperkobling"/>
                <w:noProof/>
              </w:rPr>
              <w:t>.2OVERGANGER INNAD I BARNEHAGEN</w:t>
            </w:r>
            <w:r w:rsidR="009400F4">
              <w:rPr>
                <w:noProof/>
                <w:webHidden/>
              </w:rPr>
              <w:tab/>
            </w:r>
            <w:r w:rsidR="009400F4">
              <w:rPr>
                <w:noProof/>
                <w:webHidden/>
              </w:rPr>
              <w:fldChar w:fldCharType="begin"/>
            </w:r>
            <w:r w:rsidR="009400F4">
              <w:rPr>
                <w:noProof/>
                <w:webHidden/>
              </w:rPr>
              <w:instrText xml:space="preserve"> PAGEREF _Toc169782456 \h </w:instrText>
            </w:r>
            <w:r w:rsidR="009400F4">
              <w:rPr>
                <w:noProof/>
                <w:webHidden/>
              </w:rPr>
            </w:r>
            <w:r w:rsidR="009400F4">
              <w:rPr>
                <w:noProof/>
                <w:webHidden/>
              </w:rPr>
              <w:fldChar w:fldCharType="separate"/>
            </w:r>
            <w:r w:rsidR="00487E2B">
              <w:rPr>
                <w:noProof/>
                <w:webHidden/>
              </w:rPr>
              <w:t>17</w:t>
            </w:r>
            <w:r w:rsidR="009400F4">
              <w:rPr>
                <w:noProof/>
                <w:webHidden/>
              </w:rPr>
              <w:fldChar w:fldCharType="end"/>
            </w:r>
          </w:hyperlink>
        </w:p>
        <w:p w14:paraId="2557EDC3" w14:textId="466D591E"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57" w:history="1">
            <w:r>
              <w:rPr>
                <w:rStyle w:val="Hyperkobling"/>
                <w:noProof/>
              </w:rPr>
              <w:t>8</w:t>
            </w:r>
            <w:r w:rsidR="009400F4" w:rsidRPr="0083790F">
              <w:rPr>
                <w:rStyle w:val="Hyperkobling"/>
                <w:noProof/>
              </w:rPr>
              <w:t>.3 OVERGANG BARNEHAGE SKOLE</w:t>
            </w:r>
            <w:r w:rsidR="009400F4">
              <w:rPr>
                <w:noProof/>
                <w:webHidden/>
              </w:rPr>
              <w:tab/>
            </w:r>
            <w:r w:rsidR="009400F4">
              <w:rPr>
                <w:noProof/>
                <w:webHidden/>
              </w:rPr>
              <w:fldChar w:fldCharType="begin"/>
            </w:r>
            <w:r w:rsidR="009400F4">
              <w:rPr>
                <w:noProof/>
                <w:webHidden/>
              </w:rPr>
              <w:instrText xml:space="preserve"> PAGEREF _Toc169782457 \h </w:instrText>
            </w:r>
            <w:r w:rsidR="009400F4">
              <w:rPr>
                <w:noProof/>
                <w:webHidden/>
              </w:rPr>
            </w:r>
            <w:r w:rsidR="009400F4">
              <w:rPr>
                <w:noProof/>
                <w:webHidden/>
              </w:rPr>
              <w:fldChar w:fldCharType="separate"/>
            </w:r>
            <w:r w:rsidR="00487E2B">
              <w:rPr>
                <w:noProof/>
                <w:webHidden/>
              </w:rPr>
              <w:t>18</w:t>
            </w:r>
            <w:r w:rsidR="009400F4">
              <w:rPr>
                <w:noProof/>
                <w:webHidden/>
              </w:rPr>
              <w:fldChar w:fldCharType="end"/>
            </w:r>
          </w:hyperlink>
        </w:p>
        <w:p w14:paraId="39490E15" w14:textId="716399D6" w:rsidR="009400F4" w:rsidRDefault="003B177F">
          <w:pPr>
            <w:pStyle w:val="INNH1"/>
            <w:tabs>
              <w:tab w:val="right" w:leader="dot" w:pos="9062"/>
            </w:tabs>
            <w:rPr>
              <w:rFonts w:asciiTheme="minorHAnsi" w:eastAsiaTheme="minorEastAsia" w:hAnsiTheme="minorHAnsi" w:cstheme="minorBidi"/>
              <w:noProof/>
              <w:kern w:val="2"/>
              <w:lang w:eastAsia="nb-NO"/>
              <w14:ligatures w14:val="standardContextual"/>
            </w:rPr>
          </w:pPr>
          <w:hyperlink w:anchor="_Toc169782458" w:history="1">
            <w:r>
              <w:rPr>
                <w:rStyle w:val="Hyperkobling"/>
                <w:noProof/>
              </w:rPr>
              <w:t>9</w:t>
            </w:r>
            <w:r w:rsidR="009400F4" w:rsidRPr="0083790F">
              <w:rPr>
                <w:rStyle w:val="Hyperkobling"/>
                <w:noProof/>
              </w:rPr>
              <w:t>.BARNEHAGEN SOM PEDAGOGISK VIRKSOMHET OG LÆRENDE ORGANISASJON</w:t>
            </w:r>
            <w:r w:rsidR="009400F4">
              <w:rPr>
                <w:noProof/>
                <w:webHidden/>
              </w:rPr>
              <w:tab/>
            </w:r>
            <w:r w:rsidR="009400F4">
              <w:rPr>
                <w:noProof/>
                <w:webHidden/>
              </w:rPr>
              <w:fldChar w:fldCharType="begin"/>
            </w:r>
            <w:r w:rsidR="009400F4">
              <w:rPr>
                <w:noProof/>
                <w:webHidden/>
              </w:rPr>
              <w:instrText xml:space="preserve"> PAGEREF _Toc169782458 \h </w:instrText>
            </w:r>
            <w:r w:rsidR="009400F4">
              <w:rPr>
                <w:noProof/>
                <w:webHidden/>
              </w:rPr>
            </w:r>
            <w:r w:rsidR="009400F4">
              <w:rPr>
                <w:noProof/>
                <w:webHidden/>
              </w:rPr>
              <w:fldChar w:fldCharType="separate"/>
            </w:r>
            <w:r w:rsidR="00487E2B">
              <w:rPr>
                <w:noProof/>
                <w:webHidden/>
              </w:rPr>
              <w:t>18</w:t>
            </w:r>
            <w:r w:rsidR="009400F4">
              <w:rPr>
                <w:noProof/>
                <w:webHidden/>
              </w:rPr>
              <w:fldChar w:fldCharType="end"/>
            </w:r>
          </w:hyperlink>
        </w:p>
        <w:p w14:paraId="42AE16F7" w14:textId="61C29DB6" w:rsidR="009400F4" w:rsidRDefault="009400F4">
          <w:pPr>
            <w:pStyle w:val="INNH1"/>
            <w:tabs>
              <w:tab w:val="right" w:leader="dot" w:pos="9062"/>
            </w:tabs>
            <w:rPr>
              <w:rFonts w:asciiTheme="minorHAnsi" w:eastAsiaTheme="minorEastAsia" w:hAnsiTheme="minorHAnsi" w:cstheme="minorBidi"/>
              <w:noProof/>
              <w:kern w:val="2"/>
              <w:lang w:eastAsia="nb-NO"/>
              <w14:ligatures w14:val="standardContextual"/>
            </w:rPr>
          </w:pPr>
          <w:hyperlink w:anchor="_Toc169782459" w:history="1">
            <w:r w:rsidRPr="0083790F">
              <w:rPr>
                <w:rStyle w:val="Hyperkobling"/>
                <w:noProof/>
              </w:rPr>
              <w:t>Det pedagogiske arbeidet</w:t>
            </w:r>
            <w:r>
              <w:rPr>
                <w:noProof/>
                <w:webHidden/>
              </w:rPr>
              <w:tab/>
            </w:r>
            <w:r>
              <w:rPr>
                <w:noProof/>
                <w:webHidden/>
              </w:rPr>
              <w:fldChar w:fldCharType="begin"/>
            </w:r>
            <w:r>
              <w:rPr>
                <w:noProof/>
                <w:webHidden/>
              </w:rPr>
              <w:instrText xml:space="preserve"> PAGEREF _Toc169782459 \h </w:instrText>
            </w:r>
            <w:r>
              <w:rPr>
                <w:noProof/>
                <w:webHidden/>
              </w:rPr>
            </w:r>
            <w:r>
              <w:rPr>
                <w:noProof/>
                <w:webHidden/>
              </w:rPr>
              <w:fldChar w:fldCharType="separate"/>
            </w:r>
            <w:r w:rsidR="00487E2B">
              <w:rPr>
                <w:noProof/>
                <w:webHidden/>
              </w:rPr>
              <w:t>19</w:t>
            </w:r>
            <w:r>
              <w:rPr>
                <w:noProof/>
                <w:webHidden/>
              </w:rPr>
              <w:fldChar w:fldCharType="end"/>
            </w:r>
          </w:hyperlink>
        </w:p>
        <w:p w14:paraId="2BB3EBAE" w14:textId="0165618C"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60" w:history="1">
            <w:r w:rsidRPr="0083790F">
              <w:rPr>
                <w:rStyle w:val="Hyperkobling"/>
                <w:noProof/>
              </w:rPr>
              <w:t>¤ Barns trivsel og barns allsidige utvikling, både individuell og i gruppe.</w:t>
            </w:r>
            <w:r>
              <w:rPr>
                <w:noProof/>
                <w:webHidden/>
              </w:rPr>
              <w:tab/>
            </w:r>
            <w:r>
              <w:rPr>
                <w:noProof/>
                <w:webHidden/>
              </w:rPr>
              <w:fldChar w:fldCharType="begin"/>
            </w:r>
            <w:r>
              <w:rPr>
                <w:noProof/>
                <w:webHidden/>
              </w:rPr>
              <w:instrText xml:space="preserve"> PAGEREF _Toc169782460 \h </w:instrText>
            </w:r>
            <w:r>
              <w:rPr>
                <w:noProof/>
                <w:webHidden/>
              </w:rPr>
            </w:r>
            <w:r>
              <w:rPr>
                <w:noProof/>
                <w:webHidden/>
              </w:rPr>
              <w:fldChar w:fldCharType="separate"/>
            </w:r>
            <w:r w:rsidR="00487E2B">
              <w:rPr>
                <w:noProof/>
                <w:webHidden/>
              </w:rPr>
              <w:t>19</w:t>
            </w:r>
            <w:r>
              <w:rPr>
                <w:noProof/>
                <w:webHidden/>
              </w:rPr>
              <w:fldChar w:fldCharType="end"/>
            </w:r>
          </w:hyperlink>
        </w:p>
        <w:p w14:paraId="306545E8" w14:textId="48CA2F1B"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61" w:history="1">
            <w:r w:rsidRPr="0083790F">
              <w:rPr>
                <w:rStyle w:val="Hyperkobling"/>
                <w:noProof/>
              </w:rPr>
              <w:t>¤ Observasjon</w:t>
            </w:r>
            <w:r>
              <w:rPr>
                <w:noProof/>
                <w:webHidden/>
              </w:rPr>
              <w:tab/>
            </w:r>
            <w:r>
              <w:rPr>
                <w:noProof/>
                <w:webHidden/>
              </w:rPr>
              <w:fldChar w:fldCharType="begin"/>
            </w:r>
            <w:r>
              <w:rPr>
                <w:noProof/>
                <w:webHidden/>
              </w:rPr>
              <w:instrText xml:space="preserve"> PAGEREF _Toc169782461 \h </w:instrText>
            </w:r>
            <w:r>
              <w:rPr>
                <w:noProof/>
                <w:webHidden/>
              </w:rPr>
            </w:r>
            <w:r>
              <w:rPr>
                <w:noProof/>
                <w:webHidden/>
              </w:rPr>
              <w:fldChar w:fldCharType="separate"/>
            </w:r>
            <w:r w:rsidR="00487E2B">
              <w:rPr>
                <w:noProof/>
                <w:webHidden/>
              </w:rPr>
              <w:t>19</w:t>
            </w:r>
            <w:r>
              <w:rPr>
                <w:noProof/>
                <w:webHidden/>
              </w:rPr>
              <w:fldChar w:fldCharType="end"/>
            </w:r>
          </w:hyperlink>
        </w:p>
        <w:p w14:paraId="3837AB00" w14:textId="6FA02F87"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62" w:history="1">
            <w:r w:rsidRPr="0083790F">
              <w:rPr>
                <w:rStyle w:val="Hyperkobling"/>
                <w:noProof/>
              </w:rPr>
              <w:t>¤ Dokumentasjon-Refleksjon-Systematisk vurdering-Samtaler med foreldre og barn</w:t>
            </w:r>
            <w:r>
              <w:rPr>
                <w:noProof/>
                <w:webHidden/>
              </w:rPr>
              <w:tab/>
            </w:r>
            <w:r>
              <w:rPr>
                <w:noProof/>
                <w:webHidden/>
              </w:rPr>
              <w:fldChar w:fldCharType="begin"/>
            </w:r>
            <w:r>
              <w:rPr>
                <w:noProof/>
                <w:webHidden/>
              </w:rPr>
              <w:instrText xml:space="preserve"> PAGEREF _Toc169782462 \h </w:instrText>
            </w:r>
            <w:r>
              <w:rPr>
                <w:noProof/>
                <w:webHidden/>
              </w:rPr>
            </w:r>
            <w:r>
              <w:rPr>
                <w:noProof/>
                <w:webHidden/>
              </w:rPr>
              <w:fldChar w:fldCharType="separate"/>
            </w:r>
            <w:r w:rsidR="00487E2B">
              <w:rPr>
                <w:noProof/>
                <w:webHidden/>
              </w:rPr>
              <w:t>20</w:t>
            </w:r>
            <w:r>
              <w:rPr>
                <w:noProof/>
                <w:webHidden/>
              </w:rPr>
              <w:fldChar w:fldCharType="end"/>
            </w:r>
          </w:hyperlink>
        </w:p>
        <w:p w14:paraId="4AA7F10C" w14:textId="5912CA4B" w:rsidR="009400F4" w:rsidRDefault="003B177F">
          <w:pPr>
            <w:pStyle w:val="INNH1"/>
            <w:tabs>
              <w:tab w:val="right" w:leader="dot" w:pos="9062"/>
            </w:tabs>
            <w:rPr>
              <w:rFonts w:asciiTheme="minorHAnsi" w:eastAsiaTheme="minorEastAsia" w:hAnsiTheme="minorHAnsi" w:cstheme="minorBidi"/>
              <w:noProof/>
              <w:kern w:val="2"/>
              <w:lang w:eastAsia="nb-NO"/>
              <w14:ligatures w14:val="standardContextual"/>
            </w:rPr>
          </w:pPr>
          <w:hyperlink w:anchor="_Toc169782463" w:history="1">
            <w:r>
              <w:rPr>
                <w:rStyle w:val="Hyperkobling"/>
                <w:noProof/>
              </w:rPr>
              <w:t>10</w:t>
            </w:r>
            <w:r w:rsidR="009400F4" w:rsidRPr="0083790F">
              <w:rPr>
                <w:rStyle w:val="Hyperkobling"/>
                <w:noProof/>
              </w:rPr>
              <w:t>. SAMARBEID MELLOM BARNEHAGE OG HJEM</w:t>
            </w:r>
            <w:r w:rsidR="009400F4">
              <w:rPr>
                <w:noProof/>
                <w:webHidden/>
              </w:rPr>
              <w:tab/>
            </w:r>
            <w:r w:rsidR="009400F4">
              <w:rPr>
                <w:noProof/>
                <w:webHidden/>
              </w:rPr>
              <w:fldChar w:fldCharType="begin"/>
            </w:r>
            <w:r w:rsidR="009400F4">
              <w:rPr>
                <w:noProof/>
                <w:webHidden/>
              </w:rPr>
              <w:instrText xml:space="preserve"> PAGEREF _Toc169782463 \h </w:instrText>
            </w:r>
            <w:r w:rsidR="009400F4">
              <w:rPr>
                <w:noProof/>
                <w:webHidden/>
              </w:rPr>
            </w:r>
            <w:r w:rsidR="009400F4">
              <w:rPr>
                <w:noProof/>
                <w:webHidden/>
              </w:rPr>
              <w:fldChar w:fldCharType="separate"/>
            </w:r>
            <w:r w:rsidR="00487E2B">
              <w:rPr>
                <w:noProof/>
                <w:webHidden/>
              </w:rPr>
              <w:t>20</w:t>
            </w:r>
            <w:r w:rsidR="009400F4">
              <w:rPr>
                <w:noProof/>
                <w:webHidden/>
              </w:rPr>
              <w:fldChar w:fldCharType="end"/>
            </w:r>
          </w:hyperlink>
        </w:p>
        <w:p w14:paraId="27D72F3B" w14:textId="0D89F6BC"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64" w:history="1">
            <w:r>
              <w:rPr>
                <w:rStyle w:val="Hyperkobling"/>
                <w:noProof/>
              </w:rPr>
              <w:t>10</w:t>
            </w:r>
            <w:r w:rsidR="009400F4" w:rsidRPr="0083790F">
              <w:rPr>
                <w:rStyle w:val="Hyperkobling"/>
                <w:noProof/>
              </w:rPr>
              <w:t>.1 FORELDREMØTER</w:t>
            </w:r>
            <w:r w:rsidR="009400F4">
              <w:rPr>
                <w:noProof/>
                <w:webHidden/>
              </w:rPr>
              <w:tab/>
            </w:r>
            <w:r w:rsidR="009400F4">
              <w:rPr>
                <w:noProof/>
                <w:webHidden/>
              </w:rPr>
              <w:fldChar w:fldCharType="begin"/>
            </w:r>
            <w:r w:rsidR="009400F4">
              <w:rPr>
                <w:noProof/>
                <w:webHidden/>
              </w:rPr>
              <w:instrText xml:space="preserve"> PAGEREF _Toc169782464 \h </w:instrText>
            </w:r>
            <w:r w:rsidR="009400F4">
              <w:rPr>
                <w:noProof/>
                <w:webHidden/>
              </w:rPr>
            </w:r>
            <w:r w:rsidR="009400F4">
              <w:rPr>
                <w:noProof/>
                <w:webHidden/>
              </w:rPr>
              <w:fldChar w:fldCharType="separate"/>
            </w:r>
            <w:r w:rsidR="00487E2B">
              <w:rPr>
                <w:noProof/>
                <w:webHidden/>
              </w:rPr>
              <w:t>20</w:t>
            </w:r>
            <w:r w:rsidR="009400F4">
              <w:rPr>
                <w:noProof/>
                <w:webHidden/>
              </w:rPr>
              <w:fldChar w:fldCharType="end"/>
            </w:r>
          </w:hyperlink>
        </w:p>
        <w:p w14:paraId="053BA40F" w14:textId="0ED174D5"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65" w:history="1">
            <w:r>
              <w:rPr>
                <w:rStyle w:val="Hyperkobling"/>
                <w:noProof/>
              </w:rPr>
              <w:t>10</w:t>
            </w:r>
            <w:r w:rsidR="009400F4" w:rsidRPr="0083790F">
              <w:rPr>
                <w:rStyle w:val="Hyperkobling"/>
                <w:noProof/>
              </w:rPr>
              <w:t>.2 FORELDRESAMTALER</w:t>
            </w:r>
            <w:r w:rsidR="009400F4">
              <w:rPr>
                <w:noProof/>
                <w:webHidden/>
              </w:rPr>
              <w:tab/>
            </w:r>
            <w:r w:rsidR="009400F4">
              <w:rPr>
                <w:noProof/>
                <w:webHidden/>
              </w:rPr>
              <w:fldChar w:fldCharType="begin"/>
            </w:r>
            <w:r w:rsidR="009400F4">
              <w:rPr>
                <w:noProof/>
                <w:webHidden/>
              </w:rPr>
              <w:instrText xml:space="preserve"> PAGEREF _Toc169782465 \h </w:instrText>
            </w:r>
            <w:r w:rsidR="009400F4">
              <w:rPr>
                <w:noProof/>
                <w:webHidden/>
              </w:rPr>
            </w:r>
            <w:r w:rsidR="009400F4">
              <w:rPr>
                <w:noProof/>
                <w:webHidden/>
              </w:rPr>
              <w:fldChar w:fldCharType="separate"/>
            </w:r>
            <w:r w:rsidR="00487E2B">
              <w:rPr>
                <w:noProof/>
                <w:webHidden/>
              </w:rPr>
              <w:t>21</w:t>
            </w:r>
            <w:r w:rsidR="009400F4">
              <w:rPr>
                <w:noProof/>
                <w:webHidden/>
              </w:rPr>
              <w:fldChar w:fldCharType="end"/>
            </w:r>
          </w:hyperlink>
        </w:p>
        <w:p w14:paraId="5C117AB6" w14:textId="69CFB5AA"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66" w:history="1">
            <w:r>
              <w:rPr>
                <w:rStyle w:val="Hyperkobling"/>
                <w:noProof/>
              </w:rPr>
              <w:t>10</w:t>
            </w:r>
            <w:r w:rsidR="009400F4" w:rsidRPr="0083790F">
              <w:rPr>
                <w:rStyle w:val="Hyperkobling"/>
                <w:noProof/>
              </w:rPr>
              <w:t>.3 SOSIALE ARRANGEMENTER</w:t>
            </w:r>
            <w:r w:rsidR="009400F4">
              <w:rPr>
                <w:noProof/>
                <w:webHidden/>
              </w:rPr>
              <w:tab/>
            </w:r>
            <w:r w:rsidR="009400F4">
              <w:rPr>
                <w:noProof/>
                <w:webHidden/>
              </w:rPr>
              <w:fldChar w:fldCharType="begin"/>
            </w:r>
            <w:r w:rsidR="009400F4">
              <w:rPr>
                <w:noProof/>
                <w:webHidden/>
              </w:rPr>
              <w:instrText xml:space="preserve"> PAGEREF _Toc169782466 \h </w:instrText>
            </w:r>
            <w:r w:rsidR="009400F4">
              <w:rPr>
                <w:noProof/>
                <w:webHidden/>
              </w:rPr>
            </w:r>
            <w:r w:rsidR="009400F4">
              <w:rPr>
                <w:noProof/>
                <w:webHidden/>
              </w:rPr>
              <w:fldChar w:fldCharType="separate"/>
            </w:r>
            <w:r w:rsidR="00487E2B">
              <w:rPr>
                <w:noProof/>
                <w:webHidden/>
              </w:rPr>
              <w:t>21</w:t>
            </w:r>
            <w:r w:rsidR="009400F4">
              <w:rPr>
                <w:noProof/>
                <w:webHidden/>
              </w:rPr>
              <w:fldChar w:fldCharType="end"/>
            </w:r>
          </w:hyperlink>
        </w:p>
        <w:p w14:paraId="259D78DA" w14:textId="20BD4BDB"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67" w:history="1">
            <w:r>
              <w:rPr>
                <w:rStyle w:val="Hyperkobling"/>
                <w:noProof/>
              </w:rPr>
              <w:t>10</w:t>
            </w:r>
            <w:r w:rsidR="009400F4" w:rsidRPr="0083790F">
              <w:rPr>
                <w:rStyle w:val="Hyperkobling"/>
                <w:noProof/>
              </w:rPr>
              <w:t>.4 INFORMASJONSSIDER</w:t>
            </w:r>
            <w:r w:rsidR="009400F4">
              <w:rPr>
                <w:noProof/>
                <w:webHidden/>
              </w:rPr>
              <w:tab/>
            </w:r>
            <w:r w:rsidR="009400F4">
              <w:rPr>
                <w:noProof/>
                <w:webHidden/>
              </w:rPr>
              <w:fldChar w:fldCharType="begin"/>
            </w:r>
            <w:r w:rsidR="009400F4">
              <w:rPr>
                <w:noProof/>
                <w:webHidden/>
              </w:rPr>
              <w:instrText xml:space="preserve"> PAGEREF _Toc169782467 \h </w:instrText>
            </w:r>
            <w:r w:rsidR="009400F4">
              <w:rPr>
                <w:noProof/>
                <w:webHidden/>
              </w:rPr>
            </w:r>
            <w:r w:rsidR="009400F4">
              <w:rPr>
                <w:noProof/>
                <w:webHidden/>
              </w:rPr>
              <w:fldChar w:fldCharType="separate"/>
            </w:r>
            <w:r w:rsidR="00487E2B">
              <w:rPr>
                <w:noProof/>
                <w:webHidden/>
              </w:rPr>
              <w:t>21</w:t>
            </w:r>
            <w:r w:rsidR="009400F4">
              <w:rPr>
                <w:noProof/>
                <w:webHidden/>
              </w:rPr>
              <w:fldChar w:fldCharType="end"/>
            </w:r>
          </w:hyperlink>
        </w:p>
        <w:p w14:paraId="253209C8" w14:textId="2B846332"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68" w:history="1">
            <w:r w:rsidRPr="0083790F">
              <w:rPr>
                <w:rStyle w:val="Hyperkobling"/>
                <w:noProof/>
              </w:rPr>
              <w:t>Kidplan</w:t>
            </w:r>
            <w:r>
              <w:rPr>
                <w:noProof/>
                <w:webHidden/>
              </w:rPr>
              <w:tab/>
            </w:r>
            <w:r>
              <w:rPr>
                <w:noProof/>
                <w:webHidden/>
              </w:rPr>
              <w:fldChar w:fldCharType="begin"/>
            </w:r>
            <w:r>
              <w:rPr>
                <w:noProof/>
                <w:webHidden/>
              </w:rPr>
              <w:instrText xml:space="preserve"> PAGEREF _Toc169782468 \h </w:instrText>
            </w:r>
            <w:r>
              <w:rPr>
                <w:noProof/>
                <w:webHidden/>
              </w:rPr>
            </w:r>
            <w:r>
              <w:rPr>
                <w:noProof/>
                <w:webHidden/>
              </w:rPr>
              <w:fldChar w:fldCharType="separate"/>
            </w:r>
            <w:r w:rsidR="00487E2B">
              <w:rPr>
                <w:noProof/>
                <w:webHidden/>
              </w:rPr>
              <w:t>21</w:t>
            </w:r>
            <w:r>
              <w:rPr>
                <w:noProof/>
                <w:webHidden/>
              </w:rPr>
              <w:fldChar w:fldCharType="end"/>
            </w:r>
          </w:hyperlink>
        </w:p>
        <w:p w14:paraId="0BADF52E" w14:textId="37DAD574"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69" w:history="1">
            <w:r w:rsidRPr="0083790F">
              <w:rPr>
                <w:rStyle w:val="Hyperkobling"/>
                <w:noProof/>
              </w:rPr>
              <w:t>Hjemmeside</w:t>
            </w:r>
            <w:r>
              <w:rPr>
                <w:noProof/>
                <w:webHidden/>
              </w:rPr>
              <w:tab/>
            </w:r>
            <w:r>
              <w:rPr>
                <w:noProof/>
                <w:webHidden/>
              </w:rPr>
              <w:fldChar w:fldCharType="begin"/>
            </w:r>
            <w:r>
              <w:rPr>
                <w:noProof/>
                <w:webHidden/>
              </w:rPr>
              <w:instrText xml:space="preserve"> PAGEREF _Toc169782469 \h </w:instrText>
            </w:r>
            <w:r>
              <w:rPr>
                <w:noProof/>
                <w:webHidden/>
              </w:rPr>
            </w:r>
            <w:r>
              <w:rPr>
                <w:noProof/>
                <w:webHidden/>
              </w:rPr>
              <w:fldChar w:fldCharType="separate"/>
            </w:r>
            <w:r w:rsidR="00487E2B">
              <w:rPr>
                <w:noProof/>
                <w:webHidden/>
              </w:rPr>
              <w:t>21</w:t>
            </w:r>
            <w:r>
              <w:rPr>
                <w:noProof/>
                <w:webHidden/>
              </w:rPr>
              <w:fldChar w:fldCharType="end"/>
            </w:r>
          </w:hyperlink>
        </w:p>
        <w:p w14:paraId="2BA3B00B" w14:textId="4849CC1D" w:rsidR="009400F4" w:rsidRDefault="009400F4">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70" w:history="1">
            <w:r w:rsidRPr="0083790F">
              <w:rPr>
                <w:rStyle w:val="Hyperkobling"/>
                <w:noProof/>
              </w:rPr>
              <w:t>Sosiale media</w:t>
            </w:r>
            <w:r>
              <w:rPr>
                <w:noProof/>
                <w:webHidden/>
              </w:rPr>
              <w:tab/>
            </w:r>
            <w:r>
              <w:rPr>
                <w:noProof/>
                <w:webHidden/>
              </w:rPr>
              <w:fldChar w:fldCharType="begin"/>
            </w:r>
            <w:r>
              <w:rPr>
                <w:noProof/>
                <w:webHidden/>
              </w:rPr>
              <w:instrText xml:space="preserve"> PAGEREF _Toc169782470 \h </w:instrText>
            </w:r>
            <w:r>
              <w:rPr>
                <w:noProof/>
                <w:webHidden/>
              </w:rPr>
            </w:r>
            <w:r>
              <w:rPr>
                <w:noProof/>
                <w:webHidden/>
              </w:rPr>
              <w:fldChar w:fldCharType="separate"/>
            </w:r>
            <w:r w:rsidR="00487E2B">
              <w:rPr>
                <w:noProof/>
                <w:webHidden/>
              </w:rPr>
              <w:t>22</w:t>
            </w:r>
            <w:r>
              <w:rPr>
                <w:noProof/>
                <w:webHidden/>
              </w:rPr>
              <w:fldChar w:fldCharType="end"/>
            </w:r>
          </w:hyperlink>
        </w:p>
        <w:p w14:paraId="41A550AA" w14:textId="6DD81B9E"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71" w:history="1">
            <w:r>
              <w:rPr>
                <w:rStyle w:val="Hyperkobling"/>
                <w:noProof/>
              </w:rPr>
              <w:t>10</w:t>
            </w:r>
            <w:r w:rsidR="009400F4" w:rsidRPr="0083790F">
              <w:rPr>
                <w:rStyle w:val="Hyperkobling"/>
                <w:noProof/>
              </w:rPr>
              <w:t>.5 BRUKERUNDERSØKELSE</w:t>
            </w:r>
            <w:r w:rsidR="009400F4">
              <w:rPr>
                <w:noProof/>
                <w:webHidden/>
              </w:rPr>
              <w:tab/>
            </w:r>
            <w:r w:rsidR="009400F4">
              <w:rPr>
                <w:noProof/>
                <w:webHidden/>
              </w:rPr>
              <w:fldChar w:fldCharType="begin"/>
            </w:r>
            <w:r w:rsidR="009400F4">
              <w:rPr>
                <w:noProof/>
                <w:webHidden/>
              </w:rPr>
              <w:instrText xml:space="preserve"> PAGEREF _Toc169782471 \h </w:instrText>
            </w:r>
            <w:r w:rsidR="009400F4">
              <w:rPr>
                <w:noProof/>
                <w:webHidden/>
              </w:rPr>
            </w:r>
            <w:r w:rsidR="009400F4">
              <w:rPr>
                <w:noProof/>
                <w:webHidden/>
              </w:rPr>
              <w:fldChar w:fldCharType="separate"/>
            </w:r>
            <w:r w:rsidR="00487E2B">
              <w:rPr>
                <w:noProof/>
                <w:webHidden/>
              </w:rPr>
              <w:t>22</w:t>
            </w:r>
            <w:r w:rsidR="009400F4">
              <w:rPr>
                <w:noProof/>
                <w:webHidden/>
              </w:rPr>
              <w:fldChar w:fldCharType="end"/>
            </w:r>
          </w:hyperlink>
        </w:p>
        <w:p w14:paraId="7E146C36" w14:textId="53F868C9"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72" w:history="1">
            <w:r>
              <w:rPr>
                <w:rStyle w:val="Hyperkobling"/>
                <w:noProof/>
              </w:rPr>
              <w:t>10</w:t>
            </w:r>
            <w:r w:rsidR="009400F4" w:rsidRPr="0083790F">
              <w:rPr>
                <w:rStyle w:val="Hyperkobling"/>
                <w:noProof/>
              </w:rPr>
              <w:t>.6 STYRET</w:t>
            </w:r>
            <w:r w:rsidR="009400F4">
              <w:rPr>
                <w:noProof/>
                <w:webHidden/>
              </w:rPr>
              <w:tab/>
            </w:r>
            <w:r w:rsidR="009400F4">
              <w:rPr>
                <w:noProof/>
                <w:webHidden/>
              </w:rPr>
              <w:fldChar w:fldCharType="begin"/>
            </w:r>
            <w:r w:rsidR="009400F4">
              <w:rPr>
                <w:noProof/>
                <w:webHidden/>
              </w:rPr>
              <w:instrText xml:space="preserve"> PAGEREF _Toc169782472 \h </w:instrText>
            </w:r>
            <w:r w:rsidR="009400F4">
              <w:rPr>
                <w:noProof/>
                <w:webHidden/>
              </w:rPr>
            </w:r>
            <w:r w:rsidR="009400F4">
              <w:rPr>
                <w:noProof/>
                <w:webHidden/>
              </w:rPr>
              <w:fldChar w:fldCharType="separate"/>
            </w:r>
            <w:r w:rsidR="00487E2B">
              <w:rPr>
                <w:noProof/>
                <w:webHidden/>
              </w:rPr>
              <w:t>22</w:t>
            </w:r>
            <w:r w:rsidR="009400F4">
              <w:rPr>
                <w:noProof/>
                <w:webHidden/>
              </w:rPr>
              <w:fldChar w:fldCharType="end"/>
            </w:r>
          </w:hyperlink>
        </w:p>
        <w:p w14:paraId="70884761" w14:textId="4506EE1F"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73" w:history="1">
            <w:r>
              <w:rPr>
                <w:rStyle w:val="Hyperkobling"/>
                <w:noProof/>
              </w:rPr>
              <w:t>10</w:t>
            </w:r>
            <w:r w:rsidR="009400F4" w:rsidRPr="0083790F">
              <w:rPr>
                <w:rStyle w:val="Hyperkobling"/>
                <w:noProof/>
              </w:rPr>
              <w:t>.7 FORELDRERÅD</w:t>
            </w:r>
            <w:r w:rsidR="009400F4">
              <w:rPr>
                <w:noProof/>
                <w:webHidden/>
              </w:rPr>
              <w:tab/>
            </w:r>
            <w:r w:rsidR="009400F4">
              <w:rPr>
                <w:noProof/>
                <w:webHidden/>
              </w:rPr>
              <w:fldChar w:fldCharType="begin"/>
            </w:r>
            <w:r w:rsidR="009400F4">
              <w:rPr>
                <w:noProof/>
                <w:webHidden/>
              </w:rPr>
              <w:instrText xml:space="preserve"> PAGEREF _Toc169782473 \h </w:instrText>
            </w:r>
            <w:r w:rsidR="009400F4">
              <w:rPr>
                <w:noProof/>
                <w:webHidden/>
              </w:rPr>
            </w:r>
            <w:r w:rsidR="009400F4">
              <w:rPr>
                <w:noProof/>
                <w:webHidden/>
              </w:rPr>
              <w:fldChar w:fldCharType="separate"/>
            </w:r>
            <w:r w:rsidR="00487E2B">
              <w:rPr>
                <w:noProof/>
                <w:webHidden/>
              </w:rPr>
              <w:t>22</w:t>
            </w:r>
            <w:r w:rsidR="009400F4">
              <w:rPr>
                <w:noProof/>
                <w:webHidden/>
              </w:rPr>
              <w:fldChar w:fldCharType="end"/>
            </w:r>
          </w:hyperlink>
        </w:p>
        <w:p w14:paraId="37274681" w14:textId="69FCC8AB" w:rsidR="009400F4" w:rsidRDefault="003B177F">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74" w:history="1">
            <w:r>
              <w:rPr>
                <w:rStyle w:val="Hyperkobling"/>
                <w:noProof/>
              </w:rPr>
              <w:t>10</w:t>
            </w:r>
            <w:r w:rsidR="009400F4" w:rsidRPr="0083790F">
              <w:rPr>
                <w:rStyle w:val="Hyperkobling"/>
                <w:noProof/>
              </w:rPr>
              <w:t>.8 SAMARBEIDSUTVALG</w:t>
            </w:r>
            <w:r w:rsidR="009400F4">
              <w:rPr>
                <w:noProof/>
                <w:webHidden/>
              </w:rPr>
              <w:tab/>
            </w:r>
            <w:r w:rsidR="009400F4">
              <w:rPr>
                <w:noProof/>
                <w:webHidden/>
              </w:rPr>
              <w:fldChar w:fldCharType="begin"/>
            </w:r>
            <w:r w:rsidR="009400F4">
              <w:rPr>
                <w:noProof/>
                <w:webHidden/>
              </w:rPr>
              <w:instrText xml:space="preserve"> PAGEREF _Toc169782474 \h </w:instrText>
            </w:r>
            <w:r w:rsidR="009400F4">
              <w:rPr>
                <w:noProof/>
                <w:webHidden/>
              </w:rPr>
            </w:r>
            <w:r w:rsidR="009400F4">
              <w:rPr>
                <w:noProof/>
                <w:webHidden/>
              </w:rPr>
              <w:fldChar w:fldCharType="separate"/>
            </w:r>
            <w:r w:rsidR="00487E2B">
              <w:rPr>
                <w:noProof/>
                <w:webHidden/>
              </w:rPr>
              <w:t>22</w:t>
            </w:r>
            <w:r w:rsidR="009400F4">
              <w:rPr>
                <w:noProof/>
                <w:webHidden/>
              </w:rPr>
              <w:fldChar w:fldCharType="end"/>
            </w:r>
          </w:hyperlink>
        </w:p>
        <w:p w14:paraId="78C89CD9" w14:textId="41813B27" w:rsidR="009400F4" w:rsidRDefault="003B177F">
          <w:pPr>
            <w:pStyle w:val="INNH1"/>
            <w:tabs>
              <w:tab w:val="right" w:leader="dot" w:pos="9062"/>
            </w:tabs>
            <w:rPr>
              <w:rFonts w:asciiTheme="minorHAnsi" w:eastAsiaTheme="minorEastAsia" w:hAnsiTheme="minorHAnsi" w:cstheme="minorBidi"/>
              <w:noProof/>
              <w:kern w:val="2"/>
              <w:lang w:eastAsia="nb-NO"/>
              <w14:ligatures w14:val="standardContextual"/>
            </w:rPr>
          </w:pPr>
          <w:r>
            <w:rPr>
              <w:rStyle w:val="Hyperkobling"/>
              <w:noProof/>
              <w:u w:val="none"/>
            </w:rPr>
            <w:t xml:space="preserve">    </w:t>
          </w:r>
          <w:hyperlink w:anchor="_Toc169782475" w:history="1">
            <w:r w:rsidR="008B280D">
              <w:rPr>
                <w:rStyle w:val="Hyperkobling"/>
                <w:noProof/>
              </w:rPr>
              <w:t>1</w:t>
            </w:r>
            <w:r>
              <w:rPr>
                <w:rStyle w:val="Hyperkobling"/>
                <w:noProof/>
              </w:rPr>
              <w:t>1</w:t>
            </w:r>
            <w:r w:rsidR="009400F4" w:rsidRPr="0083790F">
              <w:rPr>
                <w:rStyle w:val="Hyperkobling"/>
                <w:noProof/>
              </w:rPr>
              <w:t>. SAMARBEID MED ANDRE INSTANSER</w:t>
            </w:r>
            <w:r w:rsidR="009400F4">
              <w:rPr>
                <w:noProof/>
                <w:webHidden/>
              </w:rPr>
              <w:tab/>
            </w:r>
            <w:r w:rsidR="009400F4">
              <w:rPr>
                <w:noProof/>
                <w:webHidden/>
              </w:rPr>
              <w:fldChar w:fldCharType="begin"/>
            </w:r>
            <w:r w:rsidR="009400F4">
              <w:rPr>
                <w:noProof/>
                <w:webHidden/>
              </w:rPr>
              <w:instrText xml:space="preserve"> PAGEREF _Toc169782475 \h </w:instrText>
            </w:r>
            <w:r w:rsidR="009400F4">
              <w:rPr>
                <w:noProof/>
                <w:webHidden/>
              </w:rPr>
            </w:r>
            <w:r w:rsidR="009400F4">
              <w:rPr>
                <w:noProof/>
                <w:webHidden/>
              </w:rPr>
              <w:fldChar w:fldCharType="separate"/>
            </w:r>
            <w:r w:rsidR="00487E2B">
              <w:rPr>
                <w:noProof/>
                <w:webHidden/>
              </w:rPr>
              <w:t>23</w:t>
            </w:r>
            <w:r w:rsidR="009400F4">
              <w:rPr>
                <w:noProof/>
                <w:webHidden/>
              </w:rPr>
              <w:fldChar w:fldCharType="end"/>
            </w:r>
          </w:hyperlink>
        </w:p>
        <w:p w14:paraId="433636CE" w14:textId="157D820E" w:rsidR="009400F4" w:rsidRDefault="003B177F">
          <w:pPr>
            <w:pStyle w:val="INNH1"/>
            <w:tabs>
              <w:tab w:val="right" w:leader="dot" w:pos="9062"/>
            </w:tabs>
            <w:rPr>
              <w:rFonts w:asciiTheme="minorHAnsi" w:eastAsiaTheme="minorEastAsia" w:hAnsiTheme="minorHAnsi" w:cstheme="minorBidi"/>
              <w:noProof/>
              <w:kern w:val="2"/>
              <w:lang w:eastAsia="nb-NO"/>
              <w14:ligatures w14:val="standardContextual"/>
            </w:rPr>
          </w:pPr>
          <w:r>
            <w:rPr>
              <w:rStyle w:val="Hyperkobling"/>
              <w:noProof/>
              <w:u w:val="none"/>
            </w:rPr>
            <w:t xml:space="preserve">    </w:t>
          </w:r>
          <w:hyperlink w:anchor="_Toc169782476" w:history="1">
            <w:r w:rsidR="008B280D">
              <w:rPr>
                <w:rStyle w:val="Hyperkobling"/>
                <w:noProof/>
              </w:rPr>
              <w:t>1</w:t>
            </w:r>
            <w:r>
              <w:rPr>
                <w:rStyle w:val="Hyperkobling"/>
                <w:noProof/>
              </w:rPr>
              <w:t>2</w:t>
            </w:r>
            <w:r w:rsidR="009400F4" w:rsidRPr="0083790F">
              <w:rPr>
                <w:rStyle w:val="Hyperkobling"/>
                <w:noProof/>
              </w:rPr>
              <w:t>BARNEHAGENS FOREBYGGENDE ARBEID</w:t>
            </w:r>
            <w:r w:rsidR="009400F4">
              <w:rPr>
                <w:noProof/>
                <w:webHidden/>
              </w:rPr>
              <w:tab/>
            </w:r>
            <w:r w:rsidR="009400F4">
              <w:rPr>
                <w:noProof/>
                <w:webHidden/>
              </w:rPr>
              <w:fldChar w:fldCharType="begin"/>
            </w:r>
            <w:r w:rsidR="009400F4">
              <w:rPr>
                <w:noProof/>
                <w:webHidden/>
              </w:rPr>
              <w:instrText xml:space="preserve"> PAGEREF _Toc169782476 \h </w:instrText>
            </w:r>
            <w:r w:rsidR="009400F4">
              <w:rPr>
                <w:noProof/>
                <w:webHidden/>
              </w:rPr>
            </w:r>
            <w:r w:rsidR="009400F4">
              <w:rPr>
                <w:noProof/>
                <w:webHidden/>
              </w:rPr>
              <w:fldChar w:fldCharType="separate"/>
            </w:r>
            <w:r w:rsidR="00487E2B">
              <w:rPr>
                <w:noProof/>
                <w:webHidden/>
              </w:rPr>
              <w:t>23</w:t>
            </w:r>
            <w:r w:rsidR="009400F4">
              <w:rPr>
                <w:noProof/>
                <w:webHidden/>
              </w:rPr>
              <w:fldChar w:fldCharType="end"/>
            </w:r>
          </w:hyperlink>
        </w:p>
        <w:p w14:paraId="11E14DFD" w14:textId="27EDD862" w:rsidR="009400F4" w:rsidRDefault="008B280D">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77" w:history="1">
            <w:r>
              <w:rPr>
                <w:rStyle w:val="Hyperkobling"/>
                <w:noProof/>
              </w:rPr>
              <w:t>1</w:t>
            </w:r>
            <w:r w:rsidR="003B177F">
              <w:rPr>
                <w:rStyle w:val="Hyperkobling"/>
                <w:noProof/>
              </w:rPr>
              <w:t>2</w:t>
            </w:r>
            <w:r w:rsidR="009400F4" w:rsidRPr="0083790F">
              <w:rPr>
                <w:rStyle w:val="Hyperkobling"/>
                <w:noProof/>
              </w:rPr>
              <w:t>.1 AKTIVITETSPLIKTEN</w:t>
            </w:r>
            <w:r w:rsidR="009400F4">
              <w:rPr>
                <w:noProof/>
                <w:webHidden/>
              </w:rPr>
              <w:tab/>
            </w:r>
            <w:r w:rsidR="009400F4">
              <w:rPr>
                <w:noProof/>
                <w:webHidden/>
              </w:rPr>
              <w:fldChar w:fldCharType="begin"/>
            </w:r>
            <w:r w:rsidR="009400F4">
              <w:rPr>
                <w:noProof/>
                <w:webHidden/>
              </w:rPr>
              <w:instrText xml:space="preserve"> PAGEREF _Toc169782477 \h </w:instrText>
            </w:r>
            <w:r w:rsidR="009400F4">
              <w:rPr>
                <w:noProof/>
                <w:webHidden/>
              </w:rPr>
            </w:r>
            <w:r w:rsidR="009400F4">
              <w:rPr>
                <w:noProof/>
                <w:webHidden/>
              </w:rPr>
              <w:fldChar w:fldCharType="separate"/>
            </w:r>
            <w:r w:rsidR="00487E2B">
              <w:rPr>
                <w:noProof/>
                <w:webHidden/>
              </w:rPr>
              <w:t>23</w:t>
            </w:r>
            <w:r w:rsidR="009400F4">
              <w:rPr>
                <w:noProof/>
                <w:webHidden/>
              </w:rPr>
              <w:fldChar w:fldCharType="end"/>
            </w:r>
          </w:hyperlink>
        </w:p>
        <w:p w14:paraId="0B798B86" w14:textId="229A3585" w:rsidR="009400F4" w:rsidRDefault="008B280D">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78" w:history="1">
            <w:r>
              <w:rPr>
                <w:rStyle w:val="Hyperkobling"/>
                <w:noProof/>
              </w:rPr>
              <w:t>1</w:t>
            </w:r>
            <w:r w:rsidR="003B177F">
              <w:rPr>
                <w:rStyle w:val="Hyperkobling"/>
                <w:noProof/>
              </w:rPr>
              <w:t>2</w:t>
            </w:r>
            <w:r w:rsidR="009400F4" w:rsidRPr="0083790F">
              <w:rPr>
                <w:rStyle w:val="Hyperkobling"/>
                <w:noProof/>
              </w:rPr>
              <w:t>.2 TRYGGHETSSIRKELEN</w:t>
            </w:r>
            <w:r w:rsidR="009400F4">
              <w:rPr>
                <w:noProof/>
                <w:webHidden/>
              </w:rPr>
              <w:tab/>
            </w:r>
            <w:r w:rsidR="009400F4">
              <w:rPr>
                <w:noProof/>
                <w:webHidden/>
              </w:rPr>
              <w:fldChar w:fldCharType="begin"/>
            </w:r>
            <w:r w:rsidR="009400F4">
              <w:rPr>
                <w:noProof/>
                <w:webHidden/>
              </w:rPr>
              <w:instrText xml:space="preserve"> PAGEREF _Toc169782478 \h </w:instrText>
            </w:r>
            <w:r w:rsidR="009400F4">
              <w:rPr>
                <w:noProof/>
                <w:webHidden/>
              </w:rPr>
            </w:r>
            <w:r w:rsidR="009400F4">
              <w:rPr>
                <w:noProof/>
                <w:webHidden/>
              </w:rPr>
              <w:fldChar w:fldCharType="separate"/>
            </w:r>
            <w:r w:rsidR="00487E2B">
              <w:rPr>
                <w:noProof/>
                <w:webHidden/>
              </w:rPr>
              <w:t>23</w:t>
            </w:r>
            <w:r w:rsidR="009400F4">
              <w:rPr>
                <w:noProof/>
                <w:webHidden/>
              </w:rPr>
              <w:fldChar w:fldCharType="end"/>
            </w:r>
          </w:hyperlink>
        </w:p>
        <w:p w14:paraId="50EA5863" w14:textId="6175E57F" w:rsidR="009400F4" w:rsidRDefault="008B280D">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79" w:history="1">
            <w:r>
              <w:rPr>
                <w:rStyle w:val="Hyperkobling"/>
                <w:noProof/>
              </w:rPr>
              <w:t>1</w:t>
            </w:r>
            <w:r w:rsidR="003B177F">
              <w:rPr>
                <w:rStyle w:val="Hyperkobling"/>
                <w:noProof/>
              </w:rPr>
              <w:t>2</w:t>
            </w:r>
            <w:r w:rsidR="009400F4" w:rsidRPr="0083790F">
              <w:rPr>
                <w:rStyle w:val="Hyperkobling"/>
                <w:noProof/>
              </w:rPr>
              <w:t>.3 BARNAS VERNEOMBUD</w:t>
            </w:r>
            <w:r w:rsidR="009400F4">
              <w:rPr>
                <w:noProof/>
                <w:webHidden/>
              </w:rPr>
              <w:tab/>
            </w:r>
            <w:r w:rsidR="009400F4">
              <w:rPr>
                <w:noProof/>
                <w:webHidden/>
              </w:rPr>
              <w:fldChar w:fldCharType="begin"/>
            </w:r>
            <w:r w:rsidR="009400F4">
              <w:rPr>
                <w:noProof/>
                <w:webHidden/>
              </w:rPr>
              <w:instrText xml:space="preserve"> PAGEREF _Toc169782479 \h </w:instrText>
            </w:r>
            <w:r w:rsidR="009400F4">
              <w:rPr>
                <w:noProof/>
                <w:webHidden/>
              </w:rPr>
            </w:r>
            <w:r w:rsidR="009400F4">
              <w:rPr>
                <w:noProof/>
                <w:webHidden/>
              </w:rPr>
              <w:fldChar w:fldCharType="separate"/>
            </w:r>
            <w:r w:rsidR="00487E2B">
              <w:rPr>
                <w:noProof/>
                <w:webHidden/>
              </w:rPr>
              <w:t>24</w:t>
            </w:r>
            <w:r w:rsidR="009400F4">
              <w:rPr>
                <w:noProof/>
                <w:webHidden/>
              </w:rPr>
              <w:fldChar w:fldCharType="end"/>
            </w:r>
          </w:hyperlink>
        </w:p>
        <w:p w14:paraId="494DBD75" w14:textId="1ED12FD6" w:rsidR="009400F4" w:rsidRDefault="008B280D">
          <w:pPr>
            <w:pStyle w:val="INNH2"/>
            <w:tabs>
              <w:tab w:val="right" w:leader="dot" w:pos="9062"/>
            </w:tabs>
            <w:rPr>
              <w:rFonts w:asciiTheme="minorHAnsi" w:eastAsiaTheme="minorEastAsia" w:hAnsiTheme="minorHAnsi" w:cstheme="minorBidi"/>
              <w:noProof/>
              <w:kern w:val="2"/>
              <w:lang w:eastAsia="nb-NO"/>
              <w14:ligatures w14:val="standardContextual"/>
            </w:rPr>
          </w:pPr>
          <w:hyperlink w:anchor="_Toc169782480" w:history="1">
            <w:r>
              <w:rPr>
                <w:rStyle w:val="Hyperkobling"/>
                <w:noProof/>
              </w:rPr>
              <w:t>1</w:t>
            </w:r>
            <w:r w:rsidR="003B177F">
              <w:rPr>
                <w:rStyle w:val="Hyperkobling"/>
                <w:noProof/>
              </w:rPr>
              <w:t>2</w:t>
            </w:r>
            <w:r w:rsidR="009400F4" w:rsidRPr="0083790F">
              <w:rPr>
                <w:rStyle w:val="Hyperkobling"/>
                <w:noProof/>
              </w:rPr>
              <w:t>.4 JEG VET</w:t>
            </w:r>
            <w:r w:rsidR="009400F4">
              <w:rPr>
                <w:noProof/>
                <w:webHidden/>
              </w:rPr>
              <w:tab/>
            </w:r>
            <w:r w:rsidR="009400F4">
              <w:rPr>
                <w:noProof/>
                <w:webHidden/>
              </w:rPr>
              <w:fldChar w:fldCharType="begin"/>
            </w:r>
            <w:r w:rsidR="009400F4">
              <w:rPr>
                <w:noProof/>
                <w:webHidden/>
              </w:rPr>
              <w:instrText xml:space="preserve"> PAGEREF _Toc169782480 \h </w:instrText>
            </w:r>
            <w:r w:rsidR="009400F4">
              <w:rPr>
                <w:noProof/>
                <w:webHidden/>
              </w:rPr>
            </w:r>
            <w:r w:rsidR="009400F4">
              <w:rPr>
                <w:noProof/>
                <w:webHidden/>
              </w:rPr>
              <w:fldChar w:fldCharType="separate"/>
            </w:r>
            <w:r w:rsidR="00487E2B">
              <w:rPr>
                <w:noProof/>
                <w:webHidden/>
              </w:rPr>
              <w:t>24</w:t>
            </w:r>
            <w:r w:rsidR="009400F4">
              <w:rPr>
                <w:noProof/>
                <w:webHidden/>
              </w:rPr>
              <w:fldChar w:fldCharType="end"/>
            </w:r>
          </w:hyperlink>
        </w:p>
        <w:p w14:paraId="4EB245C3" w14:textId="466A1622" w:rsidR="007D3A46" w:rsidRDefault="007D3A46">
          <w:r>
            <w:rPr>
              <w:b/>
              <w:bCs/>
            </w:rPr>
            <w:fldChar w:fldCharType="end"/>
          </w:r>
        </w:p>
      </w:sdtContent>
    </w:sdt>
    <w:p w14:paraId="0CE01DA7" w14:textId="77777777" w:rsidR="002113BB" w:rsidRDefault="002113BB" w:rsidP="002113BB">
      <w:pPr>
        <w:pStyle w:val="Overskrift1"/>
      </w:pPr>
    </w:p>
    <w:p w14:paraId="4424C6BC" w14:textId="77777777" w:rsidR="002113BB" w:rsidRDefault="002113BB">
      <w:pPr>
        <w:rPr>
          <w:rFonts w:asciiTheme="majorHAnsi" w:eastAsiaTheme="majorEastAsia" w:hAnsiTheme="majorHAnsi" w:cstheme="majorBidi"/>
          <w:b/>
          <w:bCs/>
          <w:color w:val="2F5496" w:themeColor="accent1" w:themeShade="BF"/>
          <w:sz w:val="28"/>
          <w:szCs w:val="28"/>
          <w:lang w:eastAsia="nb-NO"/>
        </w:rPr>
      </w:pPr>
      <w:r>
        <w:br w:type="page"/>
      </w:r>
    </w:p>
    <w:p w14:paraId="0CE3A8E9" w14:textId="0CDE385C" w:rsidR="00465A73" w:rsidRPr="003956F9" w:rsidRDefault="00465A73" w:rsidP="003956F9">
      <w:pPr>
        <w:pStyle w:val="Overskrift1"/>
      </w:pPr>
      <w:bookmarkStart w:id="0" w:name="_Toc169782421"/>
      <w:r w:rsidRPr="003956F9">
        <w:lastRenderedPageBreak/>
        <w:t>VELKOMMEN TIL MELGÅRD BARNEHAGE SA</w:t>
      </w:r>
      <w:bookmarkEnd w:id="0"/>
    </w:p>
    <w:p w14:paraId="15D575D3" w14:textId="77777777" w:rsidR="00D83F30" w:rsidRDefault="00D83F30" w:rsidP="00D83F30">
      <w:pPr>
        <w:jc w:val="center"/>
      </w:pPr>
      <w:r>
        <w:rPr>
          <w:noProof/>
        </w:rPr>
        <w:drawing>
          <wp:inline distT="0" distB="0" distL="0" distR="0" wp14:anchorId="26A7544C" wp14:editId="03EB4438">
            <wp:extent cx="4017645" cy="3639820"/>
            <wp:effectExtent l="0" t="0" r="1905"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17645" cy="3639820"/>
                    </a:xfrm>
                    <a:prstGeom prst="rect">
                      <a:avLst/>
                    </a:prstGeom>
                    <a:ln>
                      <a:noFill/>
                    </a:ln>
                    <a:effectLst>
                      <a:softEdge rad="112500"/>
                    </a:effectLst>
                  </pic:spPr>
                </pic:pic>
              </a:graphicData>
            </a:graphic>
          </wp:inline>
        </w:drawing>
      </w:r>
    </w:p>
    <w:p w14:paraId="14D3ACB8" w14:textId="43BF4B4E" w:rsidR="00465A73" w:rsidRDefault="00465A73" w:rsidP="00050A7A">
      <w:pPr>
        <w:spacing w:line="360" w:lineRule="auto"/>
      </w:pPr>
      <w:r w:rsidRPr="00D14A1B">
        <w:t xml:space="preserve">Barnehagen åpnet i august 2002, og er organisert som et samvirkeforetak. Det vil si at foreldrene er eiere av barnehagen og kjøper en andel for hvert barn </w:t>
      </w:r>
      <w:r w:rsidR="005B62EB">
        <w:t>som har plass i barnehagen</w:t>
      </w:r>
      <w:r w:rsidRPr="00D14A1B">
        <w:t>. Samvirkeforetaket er underlagt vedtekter for Melgård barnehage SA. Årsmøte for alle medlemmene i samvirkeforetaket avholdes årlig, og behandler saker satt i vedtektene og</w:t>
      </w:r>
      <w:r>
        <w:t xml:space="preserve"> velger representanter til eier</w:t>
      </w:r>
      <w:r w:rsidRPr="00D14A1B">
        <w:t xml:space="preserve">styret. Styret er barnehagens øverste organ mellom årsmøtene og har arbeidsgiveransvar, ansvar for økonomi, drift og vedlikehold i samsvar med de til enhver tid gjeldende regelverk. Styret behandler vedtektene for Melgård barnehage etter barnehagelovens § </w:t>
      </w:r>
      <w:r w:rsidR="0059596E">
        <w:t>8</w:t>
      </w:r>
      <w:r w:rsidRPr="00D14A1B">
        <w:t>.</w:t>
      </w:r>
    </w:p>
    <w:p w14:paraId="5F78E503" w14:textId="31E73B3E" w:rsidR="005B62EB" w:rsidRPr="00D14A1B" w:rsidRDefault="005B62EB" w:rsidP="00050A7A">
      <w:pPr>
        <w:spacing w:line="360" w:lineRule="auto"/>
      </w:pPr>
      <w:r w:rsidRPr="00D14A1B">
        <w:t>Barnehagen har 3 avdelinger, med plass til ca. 60 barn. Avdelingene er aldersinndelt</w:t>
      </w:r>
      <w:r>
        <w:t>e</w:t>
      </w:r>
      <w:r w:rsidRPr="00D14A1B">
        <w:t xml:space="preserve">. </w:t>
      </w:r>
    </w:p>
    <w:p w14:paraId="3BF68041" w14:textId="7DFA9096" w:rsidR="005B62EB" w:rsidRPr="00D14A1B" w:rsidRDefault="005B62EB" w:rsidP="00050A7A">
      <w:pPr>
        <w:spacing w:line="360" w:lineRule="auto"/>
      </w:pPr>
      <w:r w:rsidRPr="00D14A1B">
        <w:t xml:space="preserve">Brumlemann </w:t>
      </w:r>
      <w:r>
        <w:t>har barn i alderen 1-2 år, Klatremus har barn i alderen 2-3 år</w:t>
      </w:r>
      <w:r w:rsidRPr="00D14A1B">
        <w:t xml:space="preserve">, mens Knerten har barn i alderen </w:t>
      </w:r>
      <w:r w:rsidR="009E6AB0">
        <w:t>3</w:t>
      </w:r>
      <w:r w:rsidRPr="00D14A1B">
        <w:t>-6 år</w:t>
      </w:r>
      <w:r>
        <w:t>.</w:t>
      </w:r>
      <w:r w:rsidRPr="00D14A1B">
        <w:t xml:space="preserve"> Barnehagen har åpningstid fra 06:45 til 17:15. </w:t>
      </w:r>
    </w:p>
    <w:p w14:paraId="7AA3011F" w14:textId="2E96D8CA" w:rsidR="005B62EB" w:rsidRDefault="005B62EB" w:rsidP="00050A7A">
      <w:pPr>
        <w:spacing w:line="360" w:lineRule="auto"/>
      </w:pPr>
      <w:r w:rsidRPr="00D14A1B">
        <w:t>Barnehagen har steng</w:t>
      </w:r>
      <w:r>
        <w:t>t de to midterste ukene i juli, og stengt i romjulen</w:t>
      </w:r>
      <w:r w:rsidR="00487E2B">
        <w:t xml:space="preserve"> og påskeferien.</w:t>
      </w:r>
      <w:r>
        <w:t xml:space="preserve"> </w:t>
      </w:r>
      <w:r w:rsidRPr="00D14A1B">
        <w:t>Barnehagen er i tillegg stengt fem</w:t>
      </w:r>
      <w:r>
        <w:t xml:space="preserve"> planleggingsdager</w:t>
      </w:r>
      <w:r w:rsidRPr="00D14A1B">
        <w:t xml:space="preserve"> i løpet av barnehageåret.</w:t>
      </w:r>
      <w:r>
        <w:t xml:space="preserve"> Så langt det lar seg gjøre, følger vi skoleruta til Enebakk kommune når det gjelder avvikling av planleggingsdager. </w:t>
      </w:r>
    </w:p>
    <w:p w14:paraId="63269773" w14:textId="77777777" w:rsidR="009E6AB0" w:rsidRDefault="009E6AB0" w:rsidP="00050A7A">
      <w:pPr>
        <w:spacing w:line="360" w:lineRule="auto"/>
      </w:pPr>
    </w:p>
    <w:p w14:paraId="6D959C72" w14:textId="77777777" w:rsidR="009E6AB0" w:rsidRDefault="009E6AB0" w:rsidP="00244B61"/>
    <w:p w14:paraId="4C107BF5" w14:textId="77777777" w:rsidR="009E6AB0" w:rsidRDefault="009E6AB0" w:rsidP="00244B61"/>
    <w:p w14:paraId="2232C8AA" w14:textId="77777777" w:rsidR="009E6AB0" w:rsidRDefault="009E6AB0" w:rsidP="00244B61"/>
    <w:p w14:paraId="76075177" w14:textId="7266B242" w:rsidR="009E6AB0" w:rsidRPr="00D14A1B" w:rsidRDefault="009E6AB0" w:rsidP="003956F9">
      <w:pPr>
        <w:pStyle w:val="Overskrift1"/>
      </w:pPr>
      <w:bookmarkStart w:id="1" w:name="_Toc169782422"/>
      <w:r>
        <w:t>1.1 STYRINGSDOKUMENTER OG PLANER</w:t>
      </w:r>
      <w:bookmarkEnd w:id="1"/>
    </w:p>
    <w:p w14:paraId="335573F6" w14:textId="77777777" w:rsidR="00D83F30" w:rsidRDefault="009E6AB0" w:rsidP="009E6AB0">
      <w:pPr>
        <w:ind w:left="720"/>
        <w:rPr>
          <w:b/>
          <w:u w:val="single"/>
        </w:rPr>
      </w:pPr>
      <w:r>
        <w:rPr>
          <w:b/>
          <w:noProof/>
          <w:color w:val="4472C4" w:themeColor="accent1"/>
          <w:sz w:val="28"/>
        </w:rPr>
        <w:drawing>
          <wp:inline distT="0" distB="0" distL="0" distR="0" wp14:anchorId="0AB17C39" wp14:editId="489E4E85">
            <wp:extent cx="3771900" cy="2045970"/>
            <wp:effectExtent l="0" t="57150" r="0" b="4953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9E4E37D" w14:textId="77777777" w:rsidR="004D0D1C" w:rsidRDefault="004D0D1C" w:rsidP="00D83F30">
      <w:pPr>
        <w:rPr>
          <w:b/>
          <w:u w:val="single"/>
        </w:rPr>
      </w:pPr>
    </w:p>
    <w:p w14:paraId="099D181C" w14:textId="2B1D9B8B" w:rsidR="009E6AB0" w:rsidRPr="00D83F30" w:rsidRDefault="009E6AB0" w:rsidP="00050A7A">
      <w:pPr>
        <w:spacing w:line="360" w:lineRule="auto"/>
        <w:rPr>
          <w:rStyle w:val="Hyperkobling"/>
          <w:color w:val="auto"/>
          <w:u w:val="none"/>
        </w:rPr>
      </w:pPr>
      <w:r w:rsidRPr="00244B61">
        <w:rPr>
          <w:b/>
          <w:u w:val="single"/>
        </w:rPr>
        <w:t xml:space="preserve">Barnehageloven </w:t>
      </w:r>
      <w:r w:rsidRPr="00244B61">
        <w:t>og forskriften ligger til grunn for alle offentlig godkjente barnehager, sammen med forskriften til loven tar den for seg barnehagens formål og innhold.</w:t>
      </w:r>
      <w:r>
        <w:t xml:space="preserve"> </w:t>
      </w:r>
      <w:hyperlink r:id="rId16" w:history="1">
        <w:r w:rsidR="00D83F30" w:rsidRPr="009449A4">
          <w:rPr>
            <w:rStyle w:val="Hyperkobling"/>
          </w:rPr>
          <w:t>https://lovdata.no/dokument/NL/lov/2005-06-17-64</w:t>
        </w:r>
      </w:hyperlink>
    </w:p>
    <w:p w14:paraId="6AB28F2F" w14:textId="77777777" w:rsidR="009E6AB0" w:rsidRPr="0074255B" w:rsidRDefault="009E6AB0" w:rsidP="00050A7A">
      <w:pPr>
        <w:pStyle w:val="Listeavsnitt"/>
      </w:pPr>
    </w:p>
    <w:p w14:paraId="6B12F18E" w14:textId="77777777" w:rsidR="00D83F30" w:rsidRDefault="009E6AB0" w:rsidP="00050A7A">
      <w:pPr>
        <w:spacing w:line="360" w:lineRule="auto"/>
      </w:pPr>
      <w:r w:rsidRPr="003332CE">
        <w:rPr>
          <w:b/>
          <w:u w:val="single"/>
        </w:rPr>
        <w:t>Rammeplanen</w:t>
      </w:r>
      <w:r w:rsidRPr="0074255B">
        <w:t xml:space="preserve"> er hjemlet i barnehageloven</w:t>
      </w:r>
      <w:r>
        <w:t>s</w:t>
      </w:r>
      <w:r w:rsidRPr="0074255B">
        <w:t xml:space="preserve"> § 2. Denne gir retningslinjer for barnehages verdigrunnlag, innhold og oppgaver. Rammeplanen er</w:t>
      </w:r>
      <w:r>
        <w:t xml:space="preserve"> lovforskrift og derfor</w:t>
      </w:r>
      <w:r w:rsidRPr="0074255B">
        <w:t xml:space="preserve"> et forpliktende arbeidsverktøy. Denne gir personalet en ramme å arbeide etter når de skal planlegge, gjennomføre, evaluere og dokumentere innholdet i barnehagen.</w:t>
      </w:r>
    </w:p>
    <w:p w14:paraId="321D88B6" w14:textId="014F6B53" w:rsidR="009E6AB0" w:rsidRDefault="00D83F30" w:rsidP="00050A7A">
      <w:pPr>
        <w:spacing w:line="360" w:lineRule="auto"/>
      </w:pPr>
      <w:hyperlink r:id="rId17" w:history="1">
        <w:r w:rsidRPr="009449A4">
          <w:rPr>
            <w:rStyle w:val="Hyperkobling"/>
          </w:rPr>
          <w:t>https://www.udir.no/laring-og-trivsel/rammeplan-for-barnehagen/</w:t>
        </w:r>
      </w:hyperlink>
      <w:r w:rsidR="003332CE">
        <w:t xml:space="preserve"> </w:t>
      </w:r>
    </w:p>
    <w:p w14:paraId="32126F02" w14:textId="77777777" w:rsidR="009E6AB0" w:rsidRPr="00D83F30" w:rsidRDefault="009E6AB0" w:rsidP="00050A7A">
      <w:pPr>
        <w:spacing w:line="360" w:lineRule="auto"/>
        <w:rPr>
          <w:b/>
          <w:u w:val="single"/>
        </w:rPr>
      </w:pPr>
      <w:r w:rsidRPr="00D83F30">
        <w:rPr>
          <w:b/>
          <w:u w:val="single"/>
        </w:rPr>
        <w:t>Årsplanen</w:t>
      </w:r>
      <w:r>
        <w:t xml:space="preserve"> har flere funksjoner:</w:t>
      </w:r>
    </w:p>
    <w:p w14:paraId="08395EBF" w14:textId="77777777" w:rsidR="009E6AB0" w:rsidRPr="00433850" w:rsidRDefault="009E6AB0" w:rsidP="00050A7A">
      <w:pPr>
        <w:pStyle w:val="Listeavsnitt"/>
        <w:numPr>
          <w:ilvl w:val="1"/>
          <w:numId w:val="2"/>
        </w:numPr>
        <w:rPr>
          <w:b/>
          <w:u w:val="single"/>
        </w:rPr>
      </w:pPr>
      <w:r>
        <w:t>Den er arbeidsredskap for barnehagens personal.</w:t>
      </w:r>
    </w:p>
    <w:p w14:paraId="1BF46FA6" w14:textId="77777777" w:rsidR="009E6AB0" w:rsidRPr="00433850" w:rsidRDefault="009E6AB0" w:rsidP="00050A7A">
      <w:pPr>
        <w:pStyle w:val="Listeavsnitt"/>
        <w:numPr>
          <w:ilvl w:val="1"/>
          <w:numId w:val="2"/>
        </w:numPr>
        <w:rPr>
          <w:b/>
          <w:u w:val="single"/>
        </w:rPr>
      </w:pPr>
      <w:r>
        <w:t>Den er utgangspunkt for foreldrenes mulighet til å kunne påvirke innholdet i barnehagen.</w:t>
      </w:r>
    </w:p>
    <w:p w14:paraId="3A3E07EC" w14:textId="0B0598EA" w:rsidR="00401A2C" w:rsidRDefault="002943EF" w:rsidP="00050A7A">
      <w:pPr>
        <w:pStyle w:val="Listeavsnitt"/>
        <w:numPr>
          <w:ilvl w:val="1"/>
          <w:numId w:val="2"/>
        </w:numPr>
        <w:rPr>
          <w:b/>
          <w:u w:val="single"/>
        </w:rPr>
      </w:pPr>
      <w:r>
        <w:t>Den er g</w:t>
      </w:r>
      <w:r w:rsidR="009E6AB0">
        <w:t>runnlag for kommunens tilsyn med barnehagen.</w:t>
      </w:r>
    </w:p>
    <w:p w14:paraId="42AF7869" w14:textId="77777777" w:rsidR="00401A2C" w:rsidRPr="00401A2C" w:rsidRDefault="00401A2C" w:rsidP="00050A7A">
      <w:pPr>
        <w:spacing w:line="360" w:lineRule="auto"/>
        <w:ind w:left="1080"/>
        <w:rPr>
          <w:b/>
          <w:u w:val="single"/>
        </w:rPr>
      </w:pPr>
    </w:p>
    <w:p w14:paraId="44DCB6FA" w14:textId="2A297754" w:rsidR="009E6AB0" w:rsidRDefault="009E6AB0" w:rsidP="00050A7A">
      <w:pPr>
        <w:spacing w:line="360" w:lineRule="auto"/>
        <w:rPr>
          <w:bCs/>
        </w:rPr>
      </w:pPr>
      <w:r w:rsidRPr="009E6AB0">
        <w:rPr>
          <w:b/>
          <w:u w:val="single"/>
        </w:rPr>
        <w:t>Progresjonsplaner</w:t>
      </w:r>
      <w:r>
        <w:rPr>
          <w:bCs/>
        </w:rPr>
        <w:t xml:space="preserve"> utfyller barneh</w:t>
      </w:r>
      <w:r w:rsidR="00244B61">
        <w:rPr>
          <w:bCs/>
        </w:rPr>
        <w:t xml:space="preserve">agens årsplan og beskriver barns forventede utvikling </w:t>
      </w:r>
      <w:r w:rsidR="002113BB">
        <w:rPr>
          <w:bCs/>
        </w:rPr>
        <w:t xml:space="preserve">på ulike områder </w:t>
      </w:r>
      <w:r w:rsidR="00244B61">
        <w:rPr>
          <w:bCs/>
        </w:rPr>
        <w:t>gjennom barnehagetiden. Progresjonsplanene er vedlegg til årsplanen.</w:t>
      </w:r>
    </w:p>
    <w:p w14:paraId="0DE2BF32" w14:textId="77777777" w:rsidR="007F03FC" w:rsidRDefault="007F03FC" w:rsidP="00050A7A">
      <w:pPr>
        <w:spacing w:line="360" w:lineRule="auto"/>
        <w:rPr>
          <w:bCs/>
        </w:rPr>
      </w:pPr>
    </w:p>
    <w:p w14:paraId="53AEF95B" w14:textId="10D638D3" w:rsidR="009E6AB0" w:rsidRPr="00985015" w:rsidRDefault="009E6AB0" w:rsidP="00050A7A">
      <w:pPr>
        <w:spacing w:line="360" w:lineRule="auto"/>
        <w:rPr>
          <w:b/>
          <w:u w:val="single"/>
        </w:rPr>
      </w:pPr>
      <w:r w:rsidRPr="00D83F30">
        <w:rPr>
          <w:b/>
          <w:u w:val="single"/>
        </w:rPr>
        <w:t>Ukeplaner</w:t>
      </w:r>
      <w:r w:rsidRPr="00D83F30">
        <w:rPr>
          <w:bCs/>
        </w:rPr>
        <w:t xml:space="preserve"> ligger på Kidplan.</w:t>
      </w:r>
      <w:r>
        <w:t xml:space="preserve"> Her finner dere også ukesrapport over uka som har gått og et lite frempek mot hva som skal gjøres neste uke.</w:t>
      </w:r>
    </w:p>
    <w:p w14:paraId="110401F8" w14:textId="77777777" w:rsidR="002113BB" w:rsidRPr="009A5E86" w:rsidRDefault="002113BB" w:rsidP="000B5EB6">
      <w:pPr>
        <w:pStyle w:val="rsplan"/>
        <w:numPr>
          <w:ilvl w:val="0"/>
          <w:numId w:val="0"/>
        </w:numPr>
        <w:ind w:left="360"/>
      </w:pPr>
      <w:bookmarkStart w:id="2" w:name="_Toc114652109"/>
      <w:bookmarkStart w:id="3" w:name="_Toc169782423"/>
      <w:r w:rsidRPr="009A5E86">
        <w:t>1.2 MELGÅRD BARNEHAGES VISJON</w:t>
      </w:r>
      <w:bookmarkEnd w:id="2"/>
      <w:bookmarkEnd w:id="3"/>
    </w:p>
    <w:p w14:paraId="61CC3CBE" w14:textId="77777777" w:rsidR="002113BB" w:rsidRPr="0068603F" w:rsidRDefault="002113BB" w:rsidP="00050A7A">
      <w:pPr>
        <w:spacing w:line="360" w:lineRule="auto"/>
        <w:rPr>
          <w:i/>
          <w:color w:val="2F5496" w:themeColor="accent1" w:themeShade="BF"/>
        </w:rPr>
      </w:pPr>
      <w:r w:rsidRPr="0068603F">
        <w:rPr>
          <w:i/>
          <w:color w:val="2F5496" w:themeColor="accent1" w:themeShade="BF"/>
        </w:rPr>
        <w:t>«Vi ser verden gjennom barnas øyne»</w:t>
      </w:r>
    </w:p>
    <w:p w14:paraId="4C59F135" w14:textId="6CCA878F" w:rsidR="000C29A2" w:rsidRDefault="002113BB" w:rsidP="00050A7A">
      <w:pPr>
        <w:spacing w:line="360" w:lineRule="auto"/>
      </w:pPr>
      <w:r w:rsidRPr="000C44A6">
        <w:t>Vi ønsker å ha en visjon som sier noe om hvordan vi jobber i barnehagen.</w:t>
      </w:r>
      <w:r>
        <w:t xml:space="preserve"> Visjonen og verdiene skal speile alt vi gjør i barnehagen, fra ord til handlinger.</w:t>
      </w:r>
    </w:p>
    <w:p w14:paraId="31F9AE8E" w14:textId="77777777" w:rsidR="000C29A2" w:rsidRPr="009A5E86" w:rsidRDefault="000C29A2" w:rsidP="00203A4B">
      <w:pPr>
        <w:pStyle w:val="rsplan"/>
        <w:numPr>
          <w:ilvl w:val="0"/>
          <w:numId w:val="0"/>
        </w:numPr>
        <w:ind w:left="360"/>
      </w:pPr>
      <w:bookmarkStart w:id="4" w:name="_Toc114652110"/>
      <w:bookmarkStart w:id="5" w:name="_Toc169782424"/>
      <w:r w:rsidRPr="009A5E86">
        <w:t>1.3 MELGÅRD BARNEHAGES VERDIGRUNNLAG</w:t>
      </w:r>
      <w:bookmarkEnd w:id="4"/>
      <w:bookmarkEnd w:id="5"/>
    </w:p>
    <w:p w14:paraId="698D1D6D" w14:textId="6293F23E" w:rsidR="000C29A2" w:rsidRPr="00891222" w:rsidRDefault="000C29A2" w:rsidP="00050A7A">
      <w:pPr>
        <w:spacing w:line="360" w:lineRule="auto"/>
        <w:rPr>
          <w:rStyle w:val="Utheving"/>
          <w:color w:val="333333"/>
        </w:rPr>
      </w:pPr>
      <w:r>
        <w:rPr>
          <w:rStyle w:val="Utheving"/>
          <w:color w:val="333333"/>
        </w:rPr>
        <w:t>Vi skal</w:t>
      </w:r>
      <w:r w:rsidRPr="000C44A6">
        <w:rPr>
          <w:rStyle w:val="Utheving"/>
          <w:color w:val="333333"/>
        </w:rPr>
        <w:t xml:space="preserve"> </w:t>
      </w:r>
      <w:r w:rsidRPr="000C44A6">
        <w:rPr>
          <w:rStyle w:val="Utheving"/>
          <w:b/>
          <w:color w:val="333333"/>
        </w:rPr>
        <w:t>anerkjenne</w:t>
      </w:r>
      <w:r w:rsidRPr="000C44A6">
        <w:rPr>
          <w:rStyle w:val="Utheving"/>
          <w:color w:val="333333"/>
        </w:rPr>
        <w:t xml:space="preserve"> og </w:t>
      </w:r>
      <w:r w:rsidRPr="000C44A6">
        <w:rPr>
          <w:rStyle w:val="Utheving"/>
          <w:b/>
          <w:color w:val="333333"/>
        </w:rPr>
        <w:t>ivareta</w:t>
      </w:r>
      <w:r w:rsidRPr="000C44A6">
        <w:rPr>
          <w:rStyle w:val="Utheving"/>
          <w:color w:val="333333"/>
        </w:rPr>
        <w:t xml:space="preserve"> hverandre og skape dager fylt med </w:t>
      </w:r>
      <w:r w:rsidRPr="000C44A6">
        <w:rPr>
          <w:rStyle w:val="Utheving"/>
          <w:b/>
          <w:color w:val="333333"/>
        </w:rPr>
        <w:t>glede</w:t>
      </w:r>
      <w:r w:rsidRPr="000C44A6">
        <w:rPr>
          <w:rStyle w:val="Utheving"/>
          <w:color w:val="333333"/>
        </w:rPr>
        <w:t>.</w:t>
      </w:r>
    </w:p>
    <w:p w14:paraId="65AECD6A" w14:textId="77777777" w:rsidR="000C29A2" w:rsidRPr="00BD7FD9" w:rsidRDefault="000C29A2" w:rsidP="00050A7A">
      <w:pPr>
        <w:spacing w:line="360" w:lineRule="auto"/>
        <w:rPr>
          <w:rStyle w:val="Utheving"/>
          <w:i w:val="0"/>
          <w:iCs w:val="0"/>
          <w:color w:val="333333"/>
        </w:rPr>
      </w:pPr>
    </w:p>
    <w:tbl>
      <w:tblPr>
        <w:tblStyle w:val="Rutenettabell3uthevingsfarge1"/>
        <w:tblW w:w="9498" w:type="dxa"/>
        <w:tblLook w:val="04A0" w:firstRow="1" w:lastRow="0" w:firstColumn="1" w:lastColumn="0" w:noHBand="0" w:noVBand="1"/>
      </w:tblPr>
      <w:tblGrid>
        <w:gridCol w:w="1550"/>
        <w:gridCol w:w="4090"/>
        <w:gridCol w:w="3858"/>
      </w:tblGrid>
      <w:tr w:rsidR="000C29A2" w:rsidRPr="000C44A6" w14:paraId="761C6152" w14:textId="77777777" w:rsidTr="00E46C4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0" w:type="dxa"/>
          </w:tcPr>
          <w:p w14:paraId="7E0B4E25" w14:textId="77777777" w:rsidR="000C29A2" w:rsidRPr="000C44A6" w:rsidRDefault="000C29A2" w:rsidP="00050A7A">
            <w:pPr>
              <w:spacing w:line="360" w:lineRule="auto"/>
              <w:rPr>
                <w:rStyle w:val="Utheving"/>
                <w:i/>
                <w:color w:val="333333"/>
              </w:rPr>
            </w:pPr>
            <w:r w:rsidRPr="000C44A6">
              <w:rPr>
                <w:rStyle w:val="Utheving"/>
                <w:color w:val="333333"/>
              </w:rPr>
              <w:t>Verdi</w:t>
            </w:r>
          </w:p>
        </w:tc>
        <w:tc>
          <w:tcPr>
            <w:tcW w:w="4090" w:type="dxa"/>
          </w:tcPr>
          <w:p w14:paraId="12C1DE33" w14:textId="77777777" w:rsidR="000C29A2" w:rsidRPr="000C44A6" w:rsidRDefault="000C29A2" w:rsidP="00050A7A">
            <w:pPr>
              <w:pStyle w:val="Ingenmellomrom"/>
              <w:spacing w:line="360" w:lineRule="auto"/>
              <w:ind w:left="720"/>
              <w:cnfStyle w:val="100000000000" w:firstRow="1" w:lastRow="0" w:firstColumn="0" w:lastColumn="0" w:oddVBand="0" w:evenVBand="0" w:oddHBand="0" w:evenHBand="0" w:firstRowFirstColumn="0" w:firstRowLastColumn="0" w:lastRowFirstColumn="0" w:lastRowLastColumn="0"/>
              <w:rPr>
                <w:rStyle w:val="Utheving"/>
                <w:rFonts w:ascii="Times New Roman" w:hAnsi="Times New Roman" w:cs="Times New Roman"/>
                <w:i w:val="0"/>
                <w:color w:val="333333"/>
                <w:sz w:val="24"/>
                <w:szCs w:val="24"/>
              </w:rPr>
            </w:pPr>
            <w:r>
              <w:rPr>
                <w:rStyle w:val="Utheving"/>
                <w:rFonts w:ascii="Times New Roman" w:hAnsi="Times New Roman" w:cs="Times New Roman"/>
                <w:color w:val="333333"/>
                <w:sz w:val="24"/>
                <w:szCs w:val="24"/>
              </w:rPr>
              <w:t>Vi:</w:t>
            </w:r>
          </w:p>
        </w:tc>
        <w:tc>
          <w:tcPr>
            <w:tcW w:w="3858" w:type="dxa"/>
          </w:tcPr>
          <w:p w14:paraId="32760EA3" w14:textId="77777777" w:rsidR="000C29A2" w:rsidRPr="000C44A6" w:rsidRDefault="000C29A2" w:rsidP="00050A7A">
            <w:pPr>
              <w:pStyle w:val="Ingenmellomrom"/>
              <w:spacing w:line="360" w:lineRule="auto"/>
              <w:cnfStyle w:val="100000000000" w:firstRow="1" w:lastRow="0" w:firstColumn="0" w:lastColumn="0" w:oddVBand="0" w:evenVBand="0" w:oddHBand="0" w:evenHBand="0" w:firstRowFirstColumn="0" w:firstRowLastColumn="0" w:lastRowFirstColumn="0" w:lastRowLastColumn="0"/>
              <w:rPr>
                <w:rStyle w:val="Utheving"/>
                <w:rFonts w:ascii="Times New Roman" w:hAnsi="Times New Roman" w:cs="Times New Roman"/>
                <w:i w:val="0"/>
                <w:color w:val="333333"/>
                <w:sz w:val="24"/>
                <w:szCs w:val="24"/>
              </w:rPr>
            </w:pPr>
            <w:r>
              <w:rPr>
                <w:rStyle w:val="Utheving"/>
                <w:rFonts w:ascii="Times New Roman" w:hAnsi="Times New Roman" w:cs="Times New Roman"/>
                <w:color w:val="333333"/>
                <w:sz w:val="24"/>
                <w:szCs w:val="24"/>
              </w:rPr>
              <w:t>Vi gjør:</w:t>
            </w:r>
          </w:p>
        </w:tc>
      </w:tr>
      <w:tr w:rsidR="000C29A2" w:rsidRPr="000C44A6" w14:paraId="4E98B26C" w14:textId="77777777" w:rsidTr="00E46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14:paraId="39CE8C63" w14:textId="77777777" w:rsidR="000C29A2" w:rsidRPr="000C44A6" w:rsidRDefault="000C29A2" w:rsidP="00050A7A">
            <w:pPr>
              <w:spacing w:line="360" w:lineRule="auto"/>
              <w:rPr>
                <w:rStyle w:val="Utheving"/>
                <w:i/>
                <w:color w:val="333333"/>
              </w:rPr>
            </w:pPr>
            <w:r w:rsidRPr="000C44A6">
              <w:rPr>
                <w:rStyle w:val="Utheving"/>
                <w:color w:val="333333"/>
              </w:rPr>
              <w:t>Anerkjenne</w:t>
            </w:r>
          </w:p>
        </w:tc>
        <w:tc>
          <w:tcPr>
            <w:tcW w:w="4090" w:type="dxa"/>
          </w:tcPr>
          <w:p w14:paraId="43EC86B5" w14:textId="77777777" w:rsidR="000C29A2" w:rsidRPr="000C44A6" w:rsidRDefault="000C29A2" w:rsidP="00050A7A">
            <w:pPr>
              <w:pStyle w:val="Ingenmellomrom"/>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Style w:val="Utheving"/>
                <w:rFonts w:ascii="Times New Roman" w:hAnsi="Times New Roman" w:cs="Times New Roman"/>
                <w:i w:val="0"/>
                <w:color w:val="333333"/>
                <w:sz w:val="24"/>
                <w:szCs w:val="24"/>
              </w:rPr>
            </w:pPr>
            <w:r>
              <w:rPr>
                <w:rStyle w:val="Utheving"/>
                <w:rFonts w:ascii="Times New Roman" w:hAnsi="Times New Roman" w:cs="Times New Roman"/>
                <w:color w:val="333333"/>
                <w:sz w:val="24"/>
                <w:szCs w:val="24"/>
              </w:rPr>
              <w:t>Er i</w:t>
            </w:r>
            <w:r w:rsidRPr="000C44A6">
              <w:rPr>
                <w:rStyle w:val="Utheving"/>
                <w:rFonts w:ascii="Times New Roman" w:hAnsi="Times New Roman" w:cs="Times New Roman"/>
                <w:color w:val="333333"/>
                <w:sz w:val="24"/>
                <w:szCs w:val="24"/>
              </w:rPr>
              <w:t>nkluderende og imøtekommende</w:t>
            </w:r>
          </w:p>
          <w:p w14:paraId="63F8B84D" w14:textId="77777777" w:rsidR="000C29A2" w:rsidRPr="000C44A6" w:rsidRDefault="000C29A2" w:rsidP="00050A7A">
            <w:pPr>
              <w:pStyle w:val="Ingenmellomrom"/>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Style w:val="Utheving"/>
                <w:rFonts w:ascii="Times New Roman" w:hAnsi="Times New Roman" w:cs="Times New Roman"/>
                <w:i w:val="0"/>
                <w:color w:val="333333"/>
                <w:sz w:val="24"/>
                <w:szCs w:val="24"/>
              </w:rPr>
            </w:pPr>
            <w:r>
              <w:rPr>
                <w:rStyle w:val="Utheving"/>
                <w:rFonts w:ascii="Times New Roman" w:hAnsi="Times New Roman" w:cs="Times New Roman"/>
                <w:color w:val="333333"/>
                <w:sz w:val="24"/>
                <w:szCs w:val="24"/>
              </w:rPr>
              <w:t>Er t</w:t>
            </w:r>
            <w:r w:rsidRPr="000C44A6">
              <w:rPr>
                <w:rStyle w:val="Utheving"/>
                <w:rFonts w:ascii="Times New Roman" w:hAnsi="Times New Roman" w:cs="Times New Roman"/>
                <w:color w:val="333333"/>
                <w:sz w:val="24"/>
                <w:szCs w:val="24"/>
              </w:rPr>
              <w:t>olerante ovenfor ulikheter</w:t>
            </w:r>
          </w:p>
          <w:p w14:paraId="57C3470D" w14:textId="77777777" w:rsidR="000C29A2" w:rsidRPr="000C44A6" w:rsidRDefault="000C29A2" w:rsidP="00050A7A">
            <w:pPr>
              <w:pStyle w:val="Ingenmellomrom"/>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Style w:val="Utheving"/>
                <w:rFonts w:ascii="Times New Roman" w:hAnsi="Times New Roman" w:cs="Times New Roman"/>
                <w:i w:val="0"/>
                <w:color w:val="333333"/>
                <w:sz w:val="24"/>
                <w:szCs w:val="24"/>
              </w:rPr>
            </w:pPr>
            <w:r w:rsidRPr="000C44A6">
              <w:rPr>
                <w:rStyle w:val="Utheving"/>
                <w:rFonts w:ascii="Times New Roman" w:hAnsi="Times New Roman" w:cs="Times New Roman"/>
                <w:color w:val="333333"/>
                <w:sz w:val="24"/>
                <w:szCs w:val="24"/>
              </w:rPr>
              <w:t>Ha</w:t>
            </w:r>
            <w:r>
              <w:rPr>
                <w:rStyle w:val="Utheving"/>
                <w:rFonts w:ascii="Times New Roman" w:hAnsi="Times New Roman" w:cs="Times New Roman"/>
                <w:color w:val="333333"/>
                <w:sz w:val="24"/>
                <w:szCs w:val="24"/>
              </w:rPr>
              <w:t>r</w:t>
            </w:r>
            <w:r w:rsidRPr="000C44A6">
              <w:rPr>
                <w:rStyle w:val="Utheving"/>
                <w:rFonts w:ascii="Times New Roman" w:hAnsi="Times New Roman" w:cs="Times New Roman"/>
                <w:color w:val="333333"/>
                <w:sz w:val="24"/>
                <w:szCs w:val="24"/>
              </w:rPr>
              <w:t xml:space="preserve"> et godt selvbilde</w:t>
            </w:r>
          </w:p>
          <w:p w14:paraId="798998D5" w14:textId="77777777" w:rsidR="000C29A2" w:rsidRPr="000C44A6" w:rsidRDefault="000C29A2" w:rsidP="00050A7A">
            <w:pPr>
              <w:spacing w:line="360" w:lineRule="auto"/>
              <w:cnfStyle w:val="000000100000" w:firstRow="0" w:lastRow="0" w:firstColumn="0" w:lastColumn="0" w:oddVBand="0" w:evenVBand="0" w:oddHBand="1" w:evenHBand="0" w:firstRowFirstColumn="0" w:firstRowLastColumn="0" w:lastRowFirstColumn="0" w:lastRowLastColumn="0"/>
              <w:rPr>
                <w:rStyle w:val="Utheving"/>
                <w:i w:val="0"/>
                <w:color w:val="333333"/>
              </w:rPr>
            </w:pPr>
          </w:p>
        </w:tc>
        <w:tc>
          <w:tcPr>
            <w:tcW w:w="3858" w:type="dxa"/>
          </w:tcPr>
          <w:p w14:paraId="2EB91ECA" w14:textId="77777777" w:rsidR="000C29A2" w:rsidRPr="000C44A6" w:rsidRDefault="000C29A2" w:rsidP="00050A7A">
            <w:pPr>
              <w:pStyle w:val="Listeavsnitt"/>
              <w:numPr>
                <w:ilvl w:val="0"/>
                <w:numId w:val="9"/>
              </w:numPr>
              <w:spacing w:after="200"/>
              <w:cnfStyle w:val="000000100000" w:firstRow="0" w:lastRow="0" w:firstColumn="0" w:lastColumn="0" w:oddVBand="0" w:evenVBand="0" w:oddHBand="1" w:evenHBand="0" w:firstRowFirstColumn="0" w:firstRowLastColumn="0" w:lastRowFirstColumn="0" w:lastRowLastColumn="0"/>
            </w:pPr>
            <w:r w:rsidRPr="000C44A6">
              <w:t>Alle møtes med åpenhet, omsorg og engasjement</w:t>
            </w:r>
          </w:p>
          <w:p w14:paraId="0EDEE528" w14:textId="77777777" w:rsidR="000C29A2" w:rsidRPr="000C44A6" w:rsidRDefault="000C29A2" w:rsidP="00050A7A">
            <w:pPr>
              <w:pStyle w:val="Listeavsnitt"/>
              <w:numPr>
                <w:ilvl w:val="0"/>
                <w:numId w:val="9"/>
              </w:numPr>
              <w:spacing w:after="200"/>
              <w:cnfStyle w:val="000000100000" w:firstRow="0" w:lastRow="0" w:firstColumn="0" w:lastColumn="0" w:oddVBand="0" w:evenVBand="0" w:oddHBand="1" w:evenHBand="0" w:firstRowFirstColumn="0" w:firstRowLastColumn="0" w:lastRowFirstColumn="0" w:lastRowLastColumn="0"/>
            </w:pPr>
            <w:r w:rsidRPr="000C44A6">
              <w:t>Vi ser enkeltbarnet i gruppa</w:t>
            </w:r>
          </w:p>
          <w:p w14:paraId="1809E4BC" w14:textId="77777777" w:rsidR="000C29A2" w:rsidRPr="000C44A6" w:rsidRDefault="000C29A2" w:rsidP="00050A7A">
            <w:pPr>
              <w:pStyle w:val="Listeavsnitt"/>
              <w:numPr>
                <w:ilvl w:val="0"/>
                <w:numId w:val="9"/>
              </w:numPr>
              <w:spacing w:after="200"/>
              <w:cnfStyle w:val="000000100000" w:firstRow="0" w:lastRow="0" w:firstColumn="0" w:lastColumn="0" w:oddVBand="0" w:evenVBand="0" w:oddHBand="1" w:evenHBand="0" w:firstRowFirstColumn="0" w:firstRowLastColumn="0" w:lastRowFirstColumn="0" w:lastRowLastColumn="0"/>
              <w:rPr>
                <w:rStyle w:val="Utheving"/>
                <w:i w:val="0"/>
                <w:iCs w:val="0"/>
              </w:rPr>
            </w:pPr>
            <w:r w:rsidRPr="000C44A6">
              <w:t xml:space="preserve">Vi </w:t>
            </w:r>
            <w:r>
              <w:t>viser interesse for og er</w:t>
            </w:r>
            <w:r w:rsidRPr="000C44A6">
              <w:t xml:space="preserve"> opptatt av alle barna i barnehagen</w:t>
            </w:r>
          </w:p>
        </w:tc>
      </w:tr>
      <w:tr w:rsidR="000C29A2" w:rsidRPr="000C44A6" w14:paraId="7710BBBC" w14:textId="77777777" w:rsidTr="00E46C4F">
        <w:tc>
          <w:tcPr>
            <w:cnfStyle w:val="001000000000" w:firstRow="0" w:lastRow="0" w:firstColumn="1" w:lastColumn="0" w:oddVBand="0" w:evenVBand="0" w:oddHBand="0" w:evenHBand="0" w:firstRowFirstColumn="0" w:firstRowLastColumn="0" w:lastRowFirstColumn="0" w:lastRowLastColumn="0"/>
            <w:tcW w:w="1550" w:type="dxa"/>
          </w:tcPr>
          <w:p w14:paraId="5301C6EE" w14:textId="77777777" w:rsidR="000C29A2" w:rsidRPr="000C44A6" w:rsidRDefault="000C29A2" w:rsidP="00050A7A">
            <w:pPr>
              <w:spacing w:line="360" w:lineRule="auto"/>
              <w:rPr>
                <w:rStyle w:val="Utheving"/>
                <w:i/>
                <w:color w:val="333333"/>
              </w:rPr>
            </w:pPr>
            <w:r w:rsidRPr="000C44A6">
              <w:rPr>
                <w:rStyle w:val="Utheving"/>
                <w:color w:val="333333"/>
              </w:rPr>
              <w:t>Ivareta</w:t>
            </w:r>
          </w:p>
        </w:tc>
        <w:tc>
          <w:tcPr>
            <w:tcW w:w="4090" w:type="dxa"/>
          </w:tcPr>
          <w:p w14:paraId="06396F4F" w14:textId="77777777" w:rsidR="000C29A2" w:rsidRPr="000C44A6" w:rsidRDefault="000C29A2" w:rsidP="00050A7A">
            <w:pPr>
              <w:pStyle w:val="Ingenmellomrom"/>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r omsorgsfulle oven</w:t>
            </w:r>
            <w:r w:rsidRPr="000C44A6">
              <w:rPr>
                <w:rFonts w:ascii="Times New Roman" w:hAnsi="Times New Roman" w:cs="Times New Roman"/>
                <w:sz w:val="24"/>
                <w:szCs w:val="24"/>
              </w:rPr>
              <w:t>for hverandre</w:t>
            </w:r>
          </w:p>
          <w:p w14:paraId="646FCAD1" w14:textId="77777777" w:rsidR="000C29A2" w:rsidRPr="000C44A6" w:rsidRDefault="000C29A2" w:rsidP="00050A7A">
            <w:pPr>
              <w:pStyle w:val="Ingenmellomrom"/>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0C44A6">
              <w:rPr>
                <w:rFonts w:ascii="Times New Roman" w:hAnsi="Times New Roman" w:cs="Times New Roman"/>
                <w:sz w:val="24"/>
                <w:szCs w:val="24"/>
              </w:rPr>
              <w:t>espekt</w:t>
            </w:r>
            <w:r>
              <w:rPr>
                <w:rFonts w:ascii="Times New Roman" w:hAnsi="Times New Roman" w:cs="Times New Roman"/>
                <w:sz w:val="24"/>
                <w:szCs w:val="24"/>
              </w:rPr>
              <w:t>erer egne</w:t>
            </w:r>
            <w:r w:rsidRPr="000C44A6">
              <w:rPr>
                <w:rFonts w:ascii="Times New Roman" w:hAnsi="Times New Roman" w:cs="Times New Roman"/>
                <w:sz w:val="24"/>
                <w:szCs w:val="24"/>
              </w:rPr>
              <w:t xml:space="preserve"> og andres eiendeler og </w:t>
            </w:r>
            <w:r>
              <w:rPr>
                <w:rFonts w:ascii="Times New Roman" w:hAnsi="Times New Roman" w:cs="Times New Roman"/>
                <w:sz w:val="24"/>
                <w:szCs w:val="24"/>
              </w:rPr>
              <w:t>konstruksjoner</w:t>
            </w:r>
          </w:p>
          <w:p w14:paraId="2FC498B5" w14:textId="77777777" w:rsidR="000C29A2" w:rsidRPr="000C44A6" w:rsidRDefault="000C29A2" w:rsidP="00050A7A">
            <w:pPr>
              <w:pStyle w:val="Ingenmellomrom"/>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Style w:val="Utheving"/>
                <w:rFonts w:ascii="Times New Roman" w:hAnsi="Times New Roman" w:cs="Times New Roman"/>
                <w:i w:val="0"/>
                <w:iCs w:val="0"/>
                <w:sz w:val="24"/>
                <w:szCs w:val="24"/>
              </w:rPr>
            </w:pPr>
            <w:r w:rsidRPr="000C44A6">
              <w:rPr>
                <w:rFonts w:ascii="Times New Roman" w:hAnsi="Times New Roman" w:cs="Times New Roman"/>
                <w:sz w:val="24"/>
                <w:szCs w:val="24"/>
              </w:rPr>
              <w:t>Tar vare på naturen og miljøet rundt oss</w:t>
            </w:r>
          </w:p>
        </w:tc>
        <w:tc>
          <w:tcPr>
            <w:tcW w:w="3858" w:type="dxa"/>
          </w:tcPr>
          <w:p w14:paraId="242316FF" w14:textId="77777777" w:rsidR="000C29A2" w:rsidRPr="000C44A6" w:rsidRDefault="000C29A2" w:rsidP="00050A7A">
            <w:pPr>
              <w:pStyle w:val="Ingenmellomrom"/>
              <w:numPr>
                <w:ilvl w:val="0"/>
                <w:numId w:val="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44A6">
              <w:rPr>
                <w:rFonts w:ascii="Times New Roman" w:hAnsi="Times New Roman" w:cs="Times New Roman"/>
                <w:sz w:val="24"/>
                <w:szCs w:val="24"/>
              </w:rPr>
              <w:t>Vi ser på barna som likeverdige</w:t>
            </w:r>
          </w:p>
          <w:p w14:paraId="7135F3CC" w14:textId="77777777" w:rsidR="000C29A2" w:rsidRPr="000C44A6" w:rsidRDefault="000C29A2" w:rsidP="00050A7A">
            <w:pPr>
              <w:pStyle w:val="Ingenmellomrom"/>
              <w:numPr>
                <w:ilvl w:val="0"/>
                <w:numId w:val="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44A6">
              <w:rPr>
                <w:rFonts w:ascii="Times New Roman" w:hAnsi="Times New Roman" w:cs="Times New Roman"/>
                <w:sz w:val="24"/>
                <w:szCs w:val="24"/>
              </w:rPr>
              <w:t>Vi viser empati og veileder barna i hverdagen</w:t>
            </w:r>
          </w:p>
          <w:p w14:paraId="3DD6DE08" w14:textId="77777777" w:rsidR="000C29A2" w:rsidRPr="000C44A6" w:rsidRDefault="000C29A2" w:rsidP="00050A7A">
            <w:pPr>
              <w:pStyle w:val="Ingenmellomrom"/>
              <w:numPr>
                <w:ilvl w:val="0"/>
                <w:numId w:val="6"/>
              </w:numPr>
              <w:spacing w:line="360" w:lineRule="auto"/>
              <w:cnfStyle w:val="000000000000" w:firstRow="0" w:lastRow="0" w:firstColumn="0" w:lastColumn="0" w:oddVBand="0" w:evenVBand="0" w:oddHBand="0" w:evenHBand="0" w:firstRowFirstColumn="0" w:firstRowLastColumn="0" w:lastRowFirstColumn="0" w:lastRowLastColumn="0"/>
              <w:rPr>
                <w:rStyle w:val="Utheving"/>
                <w:rFonts w:ascii="Times New Roman" w:hAnsi="Times New Roman" w:cs="Times New Roman"/>
                <w:i w:val="0"/>
                <w:iCs w:val="0"/>
                <w:sz w:val="24"/>
                <w:szCs w:val="24"/>
              </w:rPr>
            </w:pPr>
            <w:r w:rsidRPr="000C44A6">
              <w:rPr>
                <w:rFonts w:ascii="Times New Roman" w:hAnsi="Times New Roman" w:cs="Times New Roman"/>
                <w:sz w:val="24"/>
                <w:szCs w:val="24"/>
              </w:rPr>
              <w:t>Oppmuntrer</w:t>
            </w:r>
            <w:r>
              <w:rPr>
                <w:rFonts w:ascii="Times New Roman" w:hAnsi="Times New Roman" w:cs="Times New Roman"/>
                <w:sz w:val="24"/>
                <w:szCs w:val="24"/>
              </w:rPr>
              <w:t>,</w:t>
            </w:r>
            <w:r w:rsidRPr="000C44A6">
              <w:rPr>
                <w:rFonts w:ascii="Times New Roman" w:hAnsi="Times New Roman" w:cs="Times New Roman"/>
                <w:sz w:val="24"/>
                <w:szCs w:val="24"/>
              </w:rPr>
              <w:t xml:space="preserve"> bekrefter </w:t>
            </w:r>
            <w:r>
              <w:rPr>
                <w:rFonts w:ascii="Times New Roman" w:hAnsi="Times New Roman" w:cs="Times New Roman"/>
                <w:sz w:val="24"/>
                <w:szCs w:val="24"/>
              </w:rPr>
              <w:t xml:space="preserve">og forsterker </w:t>
            </w:r>
            <w:r w:rsidRPr="000C44A6">
              <w:rPr>
                <w:rFonts w:ascii="Times New Roman" w:hAnsi="Times New Roman" w:cs="Times New Roman"/>
                <w:sz w:val="24"/>
                <w:szCs w:val="24"/>
              </w:rPr>
              <w:t>positiv atferd</w:t>
            </w:r>
          </w:p>
        </w:tc>
      </w:tr>
      <w:tr w:rsidR="000C29A2" w:rsidRPr="000C44A6" w14:paraId="75CFBCA5" w14:textId="77777777" w:rsidTr="00E46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14:paraId="57FF0B8A" w14:textId="77777777" w:rsidR="000C29A2" w:rsidRPr="000C44A6" w:rsidRDefault="000C29A2" w:rsidP="00050A7A">
            <w:pPr>
              <w:spacing w:line="360" w:lineRule="auto"/>
              <w:rPr>
                <w:rStyle w:val="Utheving"/>
                <w:i/>
                <w:color w:val="333333"/>
              </w:rPr>
            </w:pPr>
            <w:r w:rsidRPr="000C44A6">
              <w:rPr>
                <w:rStyle w:val="Utheving"/>
                <w:color w:val="333333"/>
              </w:rPr>
              <w:t>Glede</w:t>
            </w:r>
          </w:p>
        </w:tc>
        <w:tc>
          <w:tcPr>
            <w:tcW w:w="4090" w:type="dxa"/>
          </w:tcPr>
          <w:p w14:paraId="6E6A8ADE" w14:textId="77777777" w:rsidR="000C29A2" w:rsidRPr="000C44A6" w:rsidRDefault="000C29A2" w:rsidP="00050A7A">
            <w:pPr>
              <w:pStyle w:val="Ingenmellomrom"/>
              <w:numPr>
                <w:ilvl w:val="0"/>
                <w:numId w:val="7"/>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44A6">
              <w:rPr>
                <w:rFonts w:ascii="Times New Roman" w:hAnsi="Times New Roman" w:cs="Times New Roman"/>
                <w:sz w:val="24"/>
                <w:szCs w:val="24"/>
              </w:rPr>
              <w:t>Er trygge</w:t>
            </w:r>
          </w:p>
          <w:p w14:paraId="085E4968" w14:textId="77777777" w:rsidR="000C29A2" w:rsidRPr="000C44A6" w:rsidRDefault="000C29A2" w:rsidP="00050A7A">
            <w:pPr>
              <w:pStyle w:val="Ingenmellomrom"/>
              <w:numPr>
                <w:ilvl w:val="0"/>
                <w:numId w:val="7"/>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44A6">
              <w:rPr>
                <w:rFonts w:ascii="Times New Roman" w:hAnsi="Times New Roman" w:cs="Times New Roman"/>
                <w:sz w:val="24"/>
                <w:szCs w:val="24"/>
              </w:rPr>
              <w:t>Oppleve</w:t>
            </w:r>
            <w:r>
              <w:rPr>
                <w:rFonts w:ascii="Times New Roman" w:hAnsi="Times New Roman" w:cs="Times New Roman"/>
                <w:sz w:val="24"/>
                <w:szCs w:val="24"/>
              </w:rPr>
              <w:t>r</w:t>
            </w:r>
            <w:r w:rsidRPr="000C44A6">
              <w:rPr>
                <w:rFonts w:ascii="Times New Roman" w:hAnsi="Times New Roman" w:cs="Times New Roman"/>
                <w:sz w:val="24"/>
                <w:szCs w:val="24"/>
              </w:rPr>
              <w:t xml:space="preserve"> mestring</w:t>
            </w:r>
          </w:p>
          <w:p w14:paraId="2432DDD8" w14:textId="77777777" w:rsidR="000C29A2" w:rsidRPr="000C44A6" w:rsidRDefault="000C29A2" w:rsidP="00050A7A">
            <w:pPr>
              <w:pStyle w:val="Ingenmellomrom"/>
              <w:numPr>
                <w:ilvl w:val="0"/>
                <w:numId w:val="7"/>
              </w:numPr>
              <w:spacing w:line="360" w:lineRule="auto"/>
              <w:cnfStyle w:val="000000100000" w:firstRow="0" w:lastRow="0" w:firstColumn="0" w:lastColumn="0" w:oddVBand="0" w:evenVBand="0" w:oddHBand="1" w:evenHBand="0" w:firstRowFirstColumn="0" w:firstRowLastColumn="0" w:lastRowFirstColumn="0" w:lastRowLastColumn="0"/>
              <w:rPr>
                <w:rStyle w:val="Utheving"/>
                <w:rFonts w:ascii="Times New Roman" w:hAnsi="Times New Roman" w:cs="Times New Roman"/>
                <w:i w:val="0"/>
                <w:iCs w:val="0"/>
                <w:sz w:val="24"/>
                <w:szCs w:val="24"/>
              </w:rPr>
            </w:pPr>
            <w:r w:rsidRPr="000C44A6">
              <w:rPr>
                <w:rFonts w:ascii="Times New Roman" w:hAnsi="Times New Roman" w:cs="Times New Roman"/>
                <w:sz w:val="24"/>
                <w:szCs w:val="24"/>
              </w:rPr>
              <w:t>Latter og humor</w:t>
            </w:r>
          </w:p>
        </w:tc>
        <w:tc>
          <w:tcPr>
            <w:tcW w:w="3858" w:type="dxa"/>
          </w:tcPr>
          <w:p w14:paraId="4E7570C0" w14:textId="77777777" w:rsidR="000C29A2" w:rsidRPr="000C44A6" w:rsidRDefault="000C29A2" w:rsidP="00050A7A">
            <w:pPr>
              <w:pStyle w:val="Ingenmellomrom"/>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44A6">
              <w:rPr>
                <w:rFonts w:ascii="Times New Roman" w:hAnsi="Times New Roman" w:cs="Times New Roman"/>
                <w:sz w:val="24"/>
                <w:szCs w:val="24"/>
              </w:rPr>
              <w:t xml:space="preserve">Vi er positive </w:t>
            </w:r>
          </w:p>
          <w:p w14:paraId="0A7341F5" w14:textId="77777777" w:rsidR="000C29A2" w:rsidRPr="000C44A6" w:rsidRDefault="000C29A2" w:rsidP="00050A7A">
            <w:pPr>
              <w:pStyle w:val="Ingenmellomrom"/>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44A6">
              <w:rPr>
                <w:rFonts w:ascii="Times New Roman" w:hAnsi="Times New Roman" w:cs="Times New Roman"/>
                <w:sz w:val="24"/>
                <w:szCs w:val="24"/>
              </w:rPr>
              <w:t>Vi er engasjerte</w:t>
            </w:r>
          </w:p>
          <w:p w14:paraId="02B5FD12" w14:textId="77777777" w:rsidR="000C29A2" w:rsidRDefault="000C29A2" w:rsidP="00050A7A">
            <w:pPr>
              <w:pStyle w:val="Ingenmellomrom"/>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44A6">
              <w:rPr>
                <w:rFonts w:ascii="Times New Roman" w:hAnsi="Times New Roman" w:cs="Times New Roman"/>
                <w:sz w:val="24"/>
                <w:szCs w:val="24"/>
              </w:rPr>
              <w:t>Vi byr på oss selv</w:t>
            </w:r>
          </w:p>
          <w:p w14:paraId="1ABA3D56" w14:textId="77777777" w:rsidR="000C29A2" w:rsidRPr="000C44A6" w:rsidRDefault="000C29A2" w:rsidP="00050A7A">
            <w:pPr>
              <w:pStyle w:val="Ingenmellomrom"/>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rStyle w:val="Utheving"/>
                <w:rFonts w:ascii="Times New Roman" w:hAnsi="Times New Roman" w:cs="Times New Roman"/>
                <w:i w:val="0"/>
                <w:iCs w:val="0"/>
                <w:sz w:val="24"/>
                <w:szCs w:val="24"/>
              </w:rPr>
            </w:pPr>
            <w:r>
              <w:rPr>
                <w:rStyle w:val="Utheving"/>
                <w:rFonts w:ascii="Times New Roman" w:hAnsi="Times New Roman" w:cs="Times New Roman"/>
                <w:sz w:val="24"/>
                <w:szCs w:val="24"/>
              </w:rPr>
              <w:t>Vi er rause</w:t>
            </w:r>
          </w:p>
        </w:tc>
      </w:tr>
    </w:tbl>
    <w:p w14:paraId="0779C393" w14:textId="77777777" w:rsidR="00FE3B23" w:rsidRDefault="00FE3B23" w:rsidP="00050A7A">
      <w:pPr>
        <w:spacing w:line="360" w:lineRule="auto"/>
      </w:pPr>
    </w:p>
    <w:p w14:paraId="27C98A9E" w14:textId="317D4818" w:rsidR="002564D9" w:rsidRPr="00DB6037" w:rsidRDefault="00F31806" w:rsidP="00F31806">
      <w:pPr>
        <w:pStyle w:val="rsplan"/>
        <w:numPr>
          <w:ilvl w:val="0"/>
          <w:numId w:val="0"/>
        </w:numPr>
      </w:pPr>
      <w:bookmarkStart w:id="6" w:name="_Toc114652112"/>
      <w:bookmarkStart w:id="7" w:name="_Toc169782425"/>
      <w:r>
        <w:lastRenderedPageBreak/>
        <w:t xml:space="preserve">2. </w:t>
      </w:r>
      <w:r w:rsidR="002564D9" w:rsidRPr="00DB6037">
        <w:t>FOKUSOMRÅDE 20</w:t>
      </w:r>
      <w:r w:rsidR="002564D9">
        <w:t>23</w:t>
      </w:r>
      <w:r w:rsidR="002564D9" w:rsidRPr="00DB6037">
        <w:t>-202</w:t>
      </w:r>
      <w:r w:rsidR="002564D9">
        <w:t>5</w:t>
      </w:r>
      <w:r w:rsidR="002564D9" w:rsidRPr="00DB6037">
        <w:t xml:space="preserve">: </w:t>
      </w:r>
      <w:bookmarkEnd w:id="6"/>
      <w:r w:rsidR="002564D9">
        <w:t>PSYKOSOSIALT BARNEH</w:t>
      </w:r>
      <w:r w:rsidR="00ED04BB">
        <w:t>A</w:t>
      </w:r>
      <w:r w:rsidR="002564D9">
        <w:t>GEMILJØ</w:t>
      </w:r>
      <w:bookmarkEnd w:id="7"/>
    </w:p>
    <w:p w14:paraId="240BAAD0" w14:textId="5C6CA274" w:rsidR="00184BEF" w:rsidRDefault="002564D9" w:rsidP="00050A7A">
      <w:pPr>
        <w:spacing w:line="360" w:lineRule="auto"/>
      </w:pPr>
      <w:r>
        <w:t xml:space="preserve">Fra nyttår 2023 ble nytt fokusområde innført. Psykososialt barnehagemiljø handler om å ivareta </w:t>
      </w:r>
      <w:r w:rsidR="005A1511">
        <w:t xml:space="preserve">barnas </w:t>
      </w:r>
      <w:r>
        <w:t>psykisk</w:t>
      </w:r>
      <w:r w:rsidR="005A1511">
        <w:t>e</w:t>
      </w:r>
      <w:r>
        <w:t xml:space="preserve"> helse og utvikling. </w:t>
      </w:r>
      <w:r w:rsidR="00184BEF">
        <w:t>Fokuset er på barns psykiske utvikling i det daglige barnehagelivet, forebygging av mobbing, krenkelser og utestengelse samt rutiner for å oppdage omsorgssvikt og overgrep.</w:t>
      </w:r>
    </w:p>
    <w:p w14:paraId="79D78FE9" w14:textId="101BE401" w:rsidR="002564D9" w:rsidRDefault="002564D9" w:rsidP="00050A7A">
      <w:pPr>
        <w:spacing w:line="360" w:lineRule="auto"/>
      </w:pPr>
      <w:r>
        <w:t>Barnehageåret 202</w:t>
      </w:r>
      <w:r w:rsidR="0078083F">
        <w:t>2</w:t>
      </w:r>
      <w:r>
        <w:t>/2</w:t>
      </w:r>
      <w:r w:rsidR="0078083F">
        <w:t>3</w:t>
      </w:r>
      <w:r>
        <w:t xml:space="preserve"> </w:t>
      </w:r>
      <w:r w:rsidR="00AC2A51">
        <w:t>jobbet vi</w:t>
      </w:r>
      <w:r>
        <w:t xml:space="preserve"> med kursing </w:t>
      </w:r>
      <w:r w:rsidR="00ED04BB">
        <w:t xml:space="preserve">av personalet i modellen </w:t>
      </w:r>
      <w:r w:rsidR="00ED04BB">
        <w:rPr>
          <w:i/>
          <w:iCs/>
        </w:rPr>
        <w:t>Trygghetssirkelen.</w:t>
      </w:r>
      <w:r w:rsidR="00ED04BB">
        <w:t xml:space="preserve"> Modellen tar utgangspunkt i forskning og erfaringer med </w:t>
      </w:r>
      <w:r w:rsidR="001D4BB5">
        <w:t>tilknytning</w:t>
      </w:r>
      <w:r w:rsidR="00ED04BB">
        <w:t>spsykologi gjennom de siste 60 årene og tar for seg hvordan man som voksen omsorgsperson forstår og møter barns følelsesuttrykk, samt hvordan man tar ledelsen på en måte der barnet lærer seg hvordan man går inn i- og vedlikeholder relasjoner i eget liv, som f.eks. vennskap.</w:t>
      </w:r>
    </w:p>
    <w:p w14:paraId="04235BFC" w14:textId="4EA1293C" w:rsidR="00ED04BB" w:rsidRDefault="00ED04BB" w:rsidP="00050A7A">
      <w:pPr>
        <w:spacing w:line="360" w:lineRule="auto"/>
      </w:pPr>
      <w:r>
        <w:t>Fra høsten 2023 vil vi fortsatt ha fokus på Trygghetssirkelen i daglig drift gjennom drøftinger på avdelingsmøter, personalmøter og plandager.</w:t>
      </w:r>
    </w:p>
    <w:p w14:paraId="17B7CE9F" w14:textId="1A69EBA3" w:rsidR="00184BEF" w:rsidRDefault="00184BEF" w:rsidP="00050A7A">
      <w:pPr>
        <w:spacing w:line="360" w:lineRule="auto"/>
      </w:pPr>
      <w:r>
        <w:t>Paral</w:t>
      </w:r>
      <w:r w:rsidR="00A44E67">
        <w:t>l</w:t>
      </w:r>
      <w:r>
        <w:t>elt jobber vi med barn</w:t>
      </w:r>
      <w:r w:rsidR="00A44E67">
        <w:t>a</w:t>
      </w:r>
      <w:r>
        <w:t>s verneombud. Se punkt</w:t>
      </w:r>
      <w:r w:rsidR="003B38EC">
        <w:t xml:space="preserve"> 9.3</w:t>
      </w:r>
      <w:r w:rsidR="00BB4841">
        <w:t>.</w:t>
      </w:r>
    </w:p>
    <w:p w14:paraId="3F402ECF" w14:textId="28257DDF" w:rsidR="00E728F7" w:rsidRDefault="00ED04BB" w:rsidP="00FF6C12">
      <w:pPr>
        <w:spacing w:line="360" w:lineRule="auto"/>
        <w:rPr>
          <w:color w:val="0000FF"/>
          <w:u w:val="single"/>
        </w:rPr>
      </w:pPr>
      <w:r>
        <w:t xml:space="preserve">Vi vil også starte opp et nytt utviklingsprosjekt som har </w:t>
      </w:r>
      <w:proofErr w:type="gramStart"/>
      <w:r>
        <w:t>fokus</w:t>
      </w:r>
      <w:proofErr w:type="gramEnd"/>
      <w:r>
        <w:t xml:space="preserve"> på barnas lek og lekemiljøer. </w:t>
      </w:r>
      <w:r w:rsidR="005A1511">
        <w:t>Vi har leid inn ekstern veileder fra STYD (</w:t>
      </w:r>
      <w:proofErr w:type="spellStart"/>
      <w:r w:rsidR="005A1511">
        <w:t>STolt</w:t>
      </w:r>
      <w:proofErr w:type="spellEnd"/>
      <w:r w:rsidR="005A1511">
        <w:t xml:space="preserve"> og </w:t>
      </w:r>
      <w:proofErr w:type="spellStart"/>
      <w:r w:rsidR="005A1511">
        <w:t>Y</w:t>
      </w:r>
      <w:r w:rsidR="00CF7DBE">
        <w:t>D</w:t>
      </w:r>
      <w:r w:rsidR="005A1511">
        <w:t>myk</w:t>
      </w:r>
      <w:proofErr w:type="spellEnd"/>
      <w:r w:rsidR="005A1511">
        <w:t>) som vil guide oss gjennom utvikl</w:t>
      </w:r>
      <w:r w:rsidR="00BB4841">
        <w:t>ing</w:t>
      </w:r>
      <w:r w:rsidR="005A1511">
        <w:t xml:space="preserve"> av det fysiske lekemiljøet</w:t>
      </w:r>
      <w:r w:rsidR="00BB4841">
        <w:t xml:space="preserve"> til </w:t>
      </w:r>
      <w:r w:rsidR="005A2C43">
        <w:t>fordel for barns psykiske helse</w:t>
      </w:r>
      <w:r w:rsidR="005A1511">
        <w:t xml:space="preserve"> og hvordan ivareta vår rolle som gode tilretteleggere og veiledere i barns lek. Prosjektet har navnet </w:t>
      </w:r>
      <w:r w:rsidR="005A1511">
        <w:rPr>
          <w:i/>
          <w:iCs/>
        </w:rPr>
        <w:t>Utvikling av psykisk helsefremmende lekemiljøer.</w:t>
      </w:r>
      <w:r w:rsidR="0076328A">
        <w:rPr>
          <w:i/>
          <w:iCs/>
        </w:rPr>
        <w:t xml:space="preserve"> </w:t>
      </w:r>
      <w:r w:rsidR="005A1511">
        <w:t xml:space="preserve">Les mer om STYD her: </w:t>
      </w:r>
      <w:hyperlink r:id="rId18" w:history="1">
        <w:proofErr w:type="spellStart"/>
        <w:r w:rsidR="0049040D" w:rsidRPr="0049040D">
          <w:rPr>
            <w:color w:val="0000FF"/>
            <w:u w:val="single"/>
          </w:rPr>
          <w:t>Styd</w:t>
        </w:r>
        <w:proofErr w:type="spellEnd"/>
      </w:hyperlink>
      <w:bookmarkStart w:id="8" w:name="_Toc114652113"/>
      <w:bookmarkStart w:id="9" w:name="_Toc169782426"/>
    </w:p>
    <w:p w14:paraId="467C55D4" w14:textId="77777777" w:rsidR="00FF6C12" w:rsidRDefault="00FF6C12" w:rsidP="00FF6C12">
      <w:pPr>
        <w:spacing w:line="360" w:lineRule="auto"/>
        <w:rPr>
          <w:color w:val="0000FF"/>
          <w:u w:val="single"/>
        </w:rPr>
      </w:pPr>
    </w:p>
    <w:p w14:paraId="684F9FE2" w14:textId="77777777" w:rsidR="00FF6C12" w:rsidRPr="00FF6C12" w:rsidRDefault="00FF6C12" w:rsidP="00FF6C12">
      <w:pPr>
        <w:spacing w:line="360" w:lineRule="auto"/>
        <w:rPr>
          <w:i/>
          <w:iCs/>
        </w:rPr>
      </w:pPr>
    </w:p>
    <w:p w14:paraId="4FA35239" w14:textId="751EF23E" w:rsidR="008F720B" w:rsidRDefault="00ED558B" w:rsidP="00061720">
      <w:pPr>
        <w:pStyle w:val="rsplan"/>
        <w:numPr>
          <w:ilvl w:val="0"/>
          <w:numId w:val="0"/>
        </w:numPr>
      </w:pPr>
      <w:r>
        <w:rPr>
          <w:noProof/>
        </w:rPr>
        <w:lastRenderedPageBreak/>
        <mc:AlternateContent>
          <mc:Choice Requires="wps">
            <w:drawing>
              <wp:anchor distT="0" distB="0" distL="114300" distR="114300" simplePos="0" relativeHeight="251660288" behindDoc="1" locked="0" layoutInCell="1" allowOverlap="1" wp14:anchorId="6A4C67DE" wp14:editId="69D303BC">
                <wp:simplePos x="0" y="0"/>
                <wp:positionH relativeFrom="column">
                  <wp:posOffset>-184785</wp:posOffset>
                </wp:positionH>
                <wp:positionV relativeFrom="paragraph">
                  <wp:posOffset>323215</wp:posOffset>
                </wp:positionV>
                <wp:extent cx="6294755" cy="1287780"/>
                <wp:effectExtent l="38100" t="57150" r="29845" b="64770"/>
                <wp:wrapTight wrapText="bothSides">
                  <wp:wrapPolygon edited="0">
                    <wp:start x="18303" y="-959"/>
                    <wp:lineTo x="-131" y="-959"/>
                    <wp:lineTo x="-131" y="21408"/>
                    <wp:lineTo x="9805" y="22367"/>
                    <wp:lineTo x="10524" y="22367"/>
                    <wp:lineTo x="17323" y="22367"/>
                    <wp:lineTo x="21637" y="21408"/>
                    <wp:lineTo x="21637" y="-959"/>
                    <wp:lineTo x="19088" y="-959"/>
                    <wp:lineTo x="18303" y="-959"/>
                  </wp:wrapPolygon>
                </wp:wrapTight>
                <wp:docPr id="389265987" name="Tekstboks 1"/>
                <wp:cNvGraphicFramePr/>
                <a:graphic xmlns:a="http://schemas.openxmlformats.org/drawingml/2006/main">
                  <a:graphicData uri="http://schemas.microsoft.com/office/word/2010/wordprocessingShape">
                    <wps:wsp>
                      <wps:cNvSpPr txBox="1"/>
                      <wps:spPr>
                        <a:xfrm>
                          <a:off x="0" y="0"/>
                          <a:ext cx="6294755" cy="1287780"/>
                        </a:xfrm>
                        <a:custGeom>
                          <a:avLst/>
                          <a:gdLst>
                            <a:gd name="connsiteX0" fmla="*/ 0 w 6294755"/>
                            <a:gd name="connsiteY0" fmla="*/ 0 h 1287780"/>
                            <a:gd name="connsiteX1" fmla="*/ 446355 w 6294755"/>
                            <a:gd name="connsiteY1" fmla="*/ 0 h 1287780"/>
                            <a:gd name="connsiteX2" fmla="*/ 829763 w 6294755"/>
                            <a:gd name="connsiteY2" fmla="*/ 0 h 1287780"/>
                            <a:gd name="connsiteX3" fmla="*/ 1402014 w 6294755"/>
                            <a:gd name="connsiteY3" fmla="*/ 0 h 1287780"/>
                            <a:gd name="connsiteX4" fmla="*/ 1848369 w 6294755"/>
                            <a:gd name="connsiteY4" fmla="*/ 0 h 1287780"/>
                            <a:gd name="connsiteX5" fmla="*/ 2483567 w 6294755"/>
                            <a:gd name="connsiteY5" fmla="*/ 0 h 1287780"/>
                            <a:gd name="connsiteX6" fmla="*/ 2992870 w 6294755"/>
                            <a:gd name="connsiteY6" fmla="*/ 0 h 1287780"/>
                            <a:gd name="connsiteX7" fmla="*/ 3502173 w 6294755"/>
                            <a:gd name="connsiteY7" fmla="*/ 0 h 1287780"/>
                            <a:gd name="connsiteX8" fmla="*/ 4200318 w 6294755"/>
                            <a:gd name="connsiteY8" fmla="*/ 0 h 1287780"/>
                            <a:gd name="connsiteX9" fmla="*/ 4646674 w 6294755"/>
                            <a:gd name="connsiteY9" fmla="*/ 0 h 1287780"/>
                            <a:gd name="connsiteX10" fmla="*/ 5281872 w 6294755"/>
                            <a:gd name="connsiteY10" fmla="*/ 0 h 1287780"/>
                            <a:gd name="connsiteX11" fmla="*/ 5728227 w 6294755"/>
                            <a:gd name="connsiteY11" fmla="*/ 0 h 1287780"/>
                            <a:gd name="connsiteX12" fmla="*/ 6294755 w 6294755"/>
                            <a:gd name="connsiteY12" fmla="*/ 0 h 1287780"/>
                            <a:gd name="connsiteX13" fmla="*/ 6294755 w 6294755"/>
                            <a:gd name="connsiteY13" fmla="*/ 455016 h 1287780"/>
                            <a:gd name="connsiteX14" fmla="*/ 6294755 w 6294755"/>
                            <a:gd name="connsiteY14" fmla="*/ 858520 h 1287780"/>
                            <a:gd name="connsiteX15" fmla="*/ 6294755 w 6294755"/>
                            <a:gd name="connsiteY15" fmla="*/ 1287780 h 1287780"/>
                            <a:gd name="connsiteX16" fmla="*/ 5659557 w 6294755"/>
                            <a:gd name="connsiteY16" fmla="*/ 1287780 h 1287780"/>
                            <a:gd name="connsiteX17" fmla="*/ 4961411 w 6294755"/>
                            <a:gd name="connsiteY17" fmla="*/ 1287780 h 1287780"/>
                            <a:gd name="connsiteX18" fmla="*/ 4452109 w 6294755"/>
                            <a:gd name="connsiteY18" fmla="*/ 1287780 h 1287780"/>
                            <a:gd name="connsiteX19" fmla="*/ 3753963 w 6294755"/>
                            <a:gd name="connsiteY19" fmla="*/ 1287780 h 1287780"/>
                            <a:gd name="connsiteX20" fmla="*/ 3118765 w 6294755"/>
                            <a:gd name="connsiteY20" fmla="*/ 1287780 h 1287780"/>
                            <a:gd name="connsiteX21" fmla="*/ 2483567 w 6294755"/>
                            <a:gd name="connsiteY21" fmla="*/ 1287780 h 1287780"/>
                            <a:gd name="connsiteX22" fmla="*/ 1974264 w 6294755"/>
                            <a:gd name="connsiteY22" fmla="*/ 1287780 h 1287780"/>
                            <a:gd name="connsiteX23" fmla="*/ 1527909 w 6294755"/>
                            <a:gd name="connsiteY23" fmla="*/ 1287780 h 1287780"/>
                            <a:gd name="connsiteX24" fmla="*/ 955658 w 6294755"/>
                            <a:gd name="connsiteY24" fmla="*/ 1287780 h 1287780"/>
                            <a:gd name="connsiteX25" fmla="*/ 0 w 6294755"/>
                            <a:gd name="connsiteY25" fmla="*/ 1287780 h 1287780"/>
                            <a:gd name="connsiteX26" fmla="*/ 0 w 6294755"/>
                            <a:gd name="connsiteY26" fmla="*/ 884276 h 1287780"/>
                            <a:gd name="connsiteX27" fmla="*/ 0 w 6294755"/>
                            <a:gd name="connsiteY27" fmla="*/ 480771 h 1287780"/>
                            <a:gd name="connsiteX28" fmla="*/ 0 w 6294755"/>
                            <a:gd name="connsiteY28" fmla="*/ 0 h 12877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6294755" h="1287780" fill="none" extrusionOk="0">
                              <a:moveTo>
                                <a:pt x="0" y="0"/>
                              </a:moveTo>
                              <a:cubicBezTo>
                                <a:pt x="98034" y="-3830"/>
                                <a:pt x="302670" y="47684"/>
                                <a:pt x="446355" y="0"/>
                              </a:cubicBezTo>
                              <a:cubicBezTo>
                                <a:pt x="590040" y="-47684"/>
                                <a:pt x="670030" y="44264"/>
                                <a:pt x="829763" y="0"/>
                              </a:cubicBezTo>
                              <a:cubicBezTo>
                                <a:pt x="989496" y="-44264"/>
                                <a:pt x="1249180" y="50842"/>
                                <a:pt x="1402014" y="0"/>
                              </a:cubicBezTo>
                              <a:cubicBezTo>
                                <a:pt x="1554848" y="-50842"/>
                                <a:pt x="1698772" y="18743"/>
                                <a:pt x="1848369" y="0"/>
                              </a:cubicBezTo>
                              <a:cubicBezTo>
                                <a:pt x="1997967" y="-18743"/>
                                <a:pt x="2170020" y="7328"/>
                                <a:pt x="2483567" y="0"/>
                              </a:cubicBezTo>
                              <a:cubicBezTo>
                                <a:pt x="2797114" y="-7328"/>
                                <a:pt x="2852372" y="24850"/>
                                <a:pt x="2992870" y="0"/>
                              </a:cubicBezTo>
                              <a:cubicBezTo>
                                <a:pt x="3133368" y="-24850"/>
                                <a:pt x="3283968" y="5327"/>
                                <a:pt x="3502173" y="0"/>
                              </a:cubicBezTo>
                              <a:cubicBezTo>
                                <a:pt x="3720378" y="-5327"/>
                                <a:pt x="3911228" y="21566"/>
                                <a:pt x="4200318" y="0"/>
                              </a:cubicBezTo>
                              <a:cubicBezTo>
                                <a:pt x="4489408" y="-21566"/>
                                <a:pt x="4460213" y="50773"/>
                                <a:pt x="4646674" y="0"/>
                              </a:cubicBezTo>
                              <a:cubicBezTo>
                                <a:pt x="4833135" y="-50773"/>
                                <a:pt x="5022283" y="74110"/>
                                <a:pt x="5281872" y="0"/>
                              </a:cubicBezTo>
                              <a:cubicBezTo>
                                <a:pt x="5541461" y="-74110"/>
                                <a:pt x="5517932" y="1936"/>
                                <a:pt x="5728227" y="0"/>
                              </a:cubicBezTo>
                              <a:cubicBezTo>
                                <a:pt x="5938522" y="-1936"/>
                                <a:pt x="6030651" y="910"/>
                                <a:pt x="6294755" y="0"/>
                              </a:cubicBezTo>
                              <a:cubicBezTo>
                                <a:pt x="6341486" y="204303"/>
                                <a:pt x="6249397" y="272990"/>
                                <a:pt x="6294755" y="455016"/>
                              </a:cubicBezTo>
                              <a:cubicBezTo>
                                <a:pt x="6340113" y="637042"/>
                                <a:pt x="6279578" y="673150"/>
                                <a:pt x="6294755" y="858520"/>
                              </a:cubicBezTo>
                              <a:cubicBezTo>
                                <a:pt x="6309932" y="1043890"/>
                                <a:pt x="6290746" y="1101848"/>
                                <a:pt x="6294755" y="1287780"/>
                              </a:cubicBezTo>
                              <a:cubicBezTo>
                                <a:pt x="5977691" y="1299009"/>
                                <a:pt x="5842085" y="1254285"/>
                                <a:pt x="5659557" y="1287780"/>
                              </a:cubicBezTo>
                              <a:cubicBezTo>
                                <a:pt x="5477029" y="1321275"/>
                                <a:pt x="5263475" y="1260557"/>
                                <a:pt x="4961411" y="1287780"/>
                              </a:cubicBezTo>
                              <a:cubicBezTo>
                                <a:pt x="4659347" y="1315003"/>
                                <a:pt x="4599675" y="1279404"/>
                                <a:pt x="4452109" y="1287780"/>
                              </a:cubicBezTo>
                              <a:cubicBezTo>
                                <a:pt x="4304543" y="1296156"/>
                                <a:pt x="3939603" y="1240178"/>
                                <a:pt x="3753963" y="1287780"/>
                              </a:cubicBezTo>
                              <a:cubicBezTo>
                                <a:pt x="3568323" y="1335382"/>
                                <a:pt x="3276843" y="1224026"/>
                                <a:pt x="3118765" y="1287780"/>
                              </a:cubicBezTo>
                              <a:cubicBezTo>
                                <a:pt x="2960687" y="1351534"/>
                                <a:pt x="2769521" y="1257967"/>
                                <a:pt x="2483567" y="1287780"/>
                              </a:cubicBezTo>
                              <a:cubicBezTo>
                                <a:pt x="2197613" y="1317593"/>
                                <a:pt x="2083698" y="1255116"/>
                                <a:pt x="1974264" y="1287780"/>
                              </a:cubicBezTo>
                              <a:cubicBezTo>
                                <a:pt x="1864830" y="1320444"/>
                                <a:pt x="1750106" y="1244561"/>
                                <a:pt x="1527909" y="1287780"/>
                              </a:cubicBezTo>
                              <a:cubicBezTo>
                                <a:pt x="1305713" y="1330999"/>
                                <a:pt x="1199543" y="1279721"/>
                                <a:pt x="955658" y="1287780"/>
                              </a:cubicBezTo>
                              <a:cubicBezTo>
                                <a:pt x="711773" y="1295839"/>
                                <a:pt x="399605" y="1207645"/>
                                <a:pt x="0" y="1287780"/>
                              </a:cubicBezTo>
                              <a:cubicBezTo>
                                <a:pt x="-1066" y="1167920"/>
                                <a:pt x="26346" y="988272"/>
                                <a:pt x="0" y="884276"/>
                              </a:cubicBezTo>
                              <a:cubicBezTo>
                                <a:pt x="-26346" y="780280"/>
                                <a:pt x="16453" y="577372"/>
                                <a:pt x="0" y="480771"/>
                              </a:cubicBezTo>
                              <a:cubicBezTo>
                                <a:pt x="-16453" y="384170"/>
                                <a:pt x="5830" y="97194"/>
                                <a:pt x="0" y="0"/>
                              </a:cubicBezTo>
                              <a:close/>
                            </a:path>
                            <a:path w="6294755" h="1287780" stroke="0" extrusionOk="0">
                              <a:moveTo>
                                <a:pt x="0" y="0"/>
                              </a:moveTo>
                              <a:cubicBezTo>
                                <a:pt x="195025" y="-23031"/>
                                <a:pt x="371797" y="16483"/>
                                <a:pt x="572250" y="0"/>
                              </a:cubicBezTo>
                              <a:cubicBezTo>
                                <a:pt x="772703" y="-16483"/>
                                <a:pt x="976406" y="16672"/>
                                <a:pt x="1081553" y="0"/>
                              </a:cubicBezTo>
                              <a:cubicBezTo>
                                <a:pt x="1186700" y="-16672"/>
                                <a:pt x="1302377" y="35209"/>
                                <a:pt x="1464961" y="0"/>
                              </a:cubicBezTo>
                              <a:cubicBezTo>
                                <a:pt x="1627545" y="-35209"/>
                                <a:pt x="1784986" y="54517"/>
                                <a:pt x="2037212" y="0"/>
                              </a:cubicBezTo>
                              <a:cubicBezTo>
                                <a:pt x="2289438" y="-54517"/>
                                <a:pt x="2330353" y="20024"/>
                                <a:pt x="2420619" y="0"/>
                              </a:cubicBezTo>
                              <a:cubicBezTo>
                                <a:pt x="2510885" y="-20024"/>
                                <a:pt x="2882869" y="18609"/>
                                <a:pt x="3118765" y="0"/>
                              </a:cubicBezTo>
                              <a:cubicBezTo>
                                <a:pt x="3354661" y="-18609"/>
                                <a:pt x="3340072" y="4912"/>
                                <a:pt x="3502173" y="0"/>
                              </a:cubicBezTo>
                              <a:cubicBezTo>
                                <a:pt x="3664274" y="-4912"/>
                                <a:pt x="3724923" y="19483"/>
                                <a:pt x="3885581" y="0"/>
                              </a:cubicBezTo>
                              <a:cubicBezTo>
                                <a:pt x="4046239" y="-19483"/>
                                <a:pt x="4376967" y="24177"/>
                                <a:pt x="4583726" y="0"/>
                              </a:cubicBezTo>
                              <a:cubicBezTo>
                                <a:pt x="4790485" y="-24177"/>
                                <a:pt x="4890753" y="45464"/>
                                <a:pt x="5155977" y="0"/>
                              </a:cubicBezTo>
                              <a:cubicBezTo>
                                <a:pt x="5421201" y="-45464"/>
                                <a:pt x="6016614" y="111480"/>
                                <a:pt x="6294755" y="0"/>
                              </a:cubicBezTo>
                              <a:cubicBezTo>
                                <a:pt x="6299797" y="132179"/>
                                <a:pt x="6244722" y="361321"/>
                                <a:pt x="6294755" y="455016"/>
                              </a:cubicBezTo>
                              <a:cubicBezTo>
                                <a:pt x="6344788" y="548711"/>
                                <a:pt x="6282662" y="691114"/>
                                <a:pt x="6294755" y="858520"/>
                              </a:cubicBezTo>
                              <a:cubicBezTo>
                                <a:pt x="6306848" y="1025926"/>
                                <a:pt x="6285945" y="1097859"/>
                                <a:pt x="6294755" y="1287780"/>
                              </a:cubicBezTo>
                              <a:cubicBezTo>
                                <a:pt x="6095863" y="1315783"/>
                                <a:pt x="6066156" y="1247380"/>
                                <a:pt x="5848400" y="1287780"/>
                              </a:cubicBezTo>
                              <a:cubicBezTo>
                                <a:pt x="5630644" y="1328180"/>
                                <a:pt x="5583190" y="1284890"/>
                                <a:pt x="5464992" y="1287780"/>
                              </a:cubicBezTo>
                              <a:cubicBezTo>
                                <a:pt x="5346794" y="1290670"/>
                                <a:pt x="5171183" y="1281785"/>
                                <a:pt x="5018636" y="1287780"/>
                              </a:cubicBezTo>
                              <a:cubicBezTo>
                                <a:pt x="4866089" y="1293775"/>
                                <a:pt x="4663241" y="1238632"/>
                                <a:pt x="4572281" y="1287780"/>
                              </a:cubicBezTo>
                              <a:cubicBezTo>
                                <a:pt x="4481321" y="1336928"/>
                                <a:pt x="4092994" y="1246519"/>
                                <a:pt x="3874136" y="1287780"/>
                              </a:cubicBezTo>
                              <a:cubicBezTo>
                                <a:pt x="3655278" y="1329041"/>
                                <a:pt x="3480874" y="1250274"/>
                                <a:pt x="3175990" y="1287780"/>
                              </a:cubicBezTo>
                              <a:cubicBezTo>
                                <a:pt x="2871106" y="1325286"/>
                                <a:pt x="2772975" y="1227959"/>
                                <a:pt x="2477844" y="1287780"/>
                              </a:cubicBezTo>
                              <a:cubicBezTo>
                                <a:pt x="2182713" y="1347601"/>
                                <a:pt x="2096422" y="1247452"/>
                                <a:pt x="1842646" y="1287780"/>
                              </a:cubicBezTo>
                              <a:cubicBezTo>
                                <a:pt x="1588870" y="1328108"/>
                                <a:pt x="1302591" y="1260489"/>
                                <a:pt x="1144501" y="1287780"/>
                              </a:cubicBezTo>
                              <a:cubicBezTo>
                                <a:pt x="986412" y="1315071"/>
                                <a:pt x="811238" y="1225440"/>
                                <a:pt x="572250" y="1287780"/>
                              </a:cubicBezTo>
                              <a:cubicBezTo>
                                <a:pt x="333262" y="1350120"/>
                                <a:pt x="253193" y="1233846"/>
                                <a:pt x="0" y="1287780"/>
                              </a:cubicBezTo>
                              <a:cubicBezTo>
                                <a:pt x="-9971" y="1200475"/>
                                <a:pt x="11506" y="1070617"/>
                                <a:pt x="0" y="871398"/>
                              </a:cubicBezTo>
                              <a:cubicBezTo>
                                <a:pt x="-11506" y="672179"/>
                                <a:pt x="14397" y="589448"/>
                                <a:pt x="0" y="467893"/>
                              </a:cubicBezTo>
                              <a:cubicBezTo>
                                <a:pt x="-14397" y="346339"/>
                                <a:pt x="10230" y="227890"/>
                                <a:pt x="0" y="0"/>
                              </a:cubicBezTo>
                              <a:close/>
                            </a:path>
                          </a:pathLst>
                        </a:custGeom>
                        <a:ln w="38100">
                          <a:solidFill>
                            <a:schemeClr val="accent1">
                              <a:lumMod val="60000"/>
                              <a:lumOff val="40000"/>
                            </a:schemeClr>
                          </a:solidFill>
                          <a:extLst>
                            <a:ext uri="{C807C97D-BFC1-408E-A445-0C87EB9F89A2}">
                              <ask:lineSketchStyleProps xmlns:ask="http://schemas.microsoft.com/office/drawing/2018/sketchyshapes" sd="1025875729">
                                <a:prstGeom prst="rect">
                                  <a:avLst/>
                                </a:prstGeom>
                                <ask:type>
                                  <ask:lineSketchScribbl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7E013624" w14:textId="77777777" w:rsidR="003B08E7" w:rsidRDefault="00ED558B" w:rsidP="00705793">
                            <w:pPr>
                              <w:spacing w:after="0"/>
                            </w:pPr>
                            <w:r w:rsidRPr="00ED558B">
                              <w:t>Barnehagen skal ivareta barnas rett til medvirkning ved å legge til rette for og oppmuntre til at barna kan få gitt uttrykk for sitt syn på barnehagens daglige virksomhet, jf. barnehageloven § 1 og § 3, Grunnloven § 104 og FNs barnekonvensjon art. 12 nr. 1. Barna skal jevnlig få mulighet til aktiv deltakelse i planleggingen og vurderingen av barnehagens virksomhet. Alle barn skal få erfare å få innflytelse på det som skjer i barnehagen.</w:t>
                            </w:r>
                            <w:r w:rsidR="00266197">
                              <w:t xml:space="preserve"> </w:t>
                            </w:r>
                          </w:p>
                          <w:p w14:paraId="2BDCB52C" w14:textId="46034056" w:rsidR="00ED558B" w:rsidRPr="008A350A" w:rsidRDefault="008A350A" w:rsidP="00705793">
                            <w:pPr>
                              <w:spacing w:after="0"/>
                              <w:rPr>
                                <w:i/>
                                <w:iCs/>
                              </w:rPr>
                            </w:pPr>
                            <w:bookmarkStart w:id="10" w:name="_Hlk135129479"/>
                            <w:bookmarkStart w:id="11" w:name="_Hlk135129480"/>
                            <w:r>
                              <w:rPr>
                                <w:i/>
                                <w:iCs/>
                              </w:rPr>
                              <w:t>Rammeplan for barnehagens innhold og oppgaver</w:t>
                            </w:r>
                            <w:r w:rsidR="000E27C5">
                              <w:rPr>
                                <w:i/>
                                <w:iCs/>
                              </w:rPr>
                              <w:t>, kap</w:t>
                            </w:r>
                            <w:r w:rsidR="00EF2EFC">
                              <w:rPr>
                                <w:i/>
                                <w:iCs/>
                              </w:rPr>
                              <w:t>. 4</w:t>
                            </w:r>
                            <w:bookmarkEnd w:id="10"/>
                            <w:bookmarkEnd w:id="1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4C67DE" id="Tekstboks 1" o:spid="_x0000_s1027" type="#_x0000_t202" style="position:absolute;left:0;text-align:left;margin-left:-14.55pt;margin-top:25.45pt;width:495.65pt;height:101.4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" fillcolor="white [3201]" strokecolor="#8eaadb [1940]" strokeweight="3pt">
                <v:textbox>
                  <w:txbxContent>
                    <w:p w14:paraId="7E013624" w14:textId="77777777" w:rsidR="003B08E7" w:rsidRDefault="00ED558B" w:rsidP="00705793">
                      <w:pPr>
                        <w:spacing w:after="0"/>
                      </w:pPr>
                      <w:r w:rsidRPr="00ED558B">
                        <w:t>Barnehagen skal ivareta barnas rett til medvirkning ved å legge til rette for og oppmuntre til at barna kan få gitt uttrykk for sitt syn på barnehagens daglige virksomhet, jf. barnehageloven § 1 og § 3, Grunnloven § 104 og FNs barnekonvensjon art. 12 nr. 1. Barna skal jevnlig få mulighet til aktiv deltakelse i planleggingen og vurderingen av barnehagens virksomhet. Alle barn skal få erfare å få innflytelse på det som skjer i barnehagen.</w:t>
                      </w:r>
                      <w:r w:rsidR="00266197">
                        <w:t xml:space="preserve"> </w:t>
                      </w:r>
                    </w:p>
                    <w:p w14:paraId="2BDCB52C" w14:textId="46034056" w:rsidR="00ED558B" w:rsidRPr="008A350A" w:rsidRDefault="008A350A" w:rsidP="00705793">
                      <w:pPr>
                        <w:spacing w:after="0"/>
                        <w:rPr>
                          <w:i/>
                          <w:iCs/>
                        </w:rPr>
                      </w:pPr>
                      <w:bookmarkStart w:id="12" w:name="_Hlk135129479"/>
                      <w:bookmarkStart w:id="13" w:name="_Hlk135129480"/>
                      <w:r>
                        <w:rPr>
                          <w:i/>
                          <w:iCs/>
                        </w:rPr>
                        <w:t>Rammeplan for barnehagens innhold og oppgaver</w:t>
                      </w:r>
                      <w:r w:rsidR="000E27C5">
                        <w:rPr>
                          <w:i/>
                          <w:iCs/>
                        </w:rPr>
                        <w:t>, kap</w:t>
                      </w:r>
                      <w:r w:rsidR="00EF2EFC">
                        <w:rPr>
                          <w:i/>
                          <w:iCs/>
                        </w:rPr>
                        <w:t>. 4</w:t>
                      </w:r>
                      <w:bookmarkEnd w:id="12"/>
                      <w:bookmarkEnd w:id="13"/>
                    </w:p>
                  </w:txbxContent>
                </v:textbox>
                <w10:wrap type="tight"/>
              </v:shape>
            </w:pict>
          </mc:Fallback>
        </mc:AlternateContent>
      </w:r>
      <w:r w:rsidR="00061720">
        <w:t>3.</w:t>
      </w:r>
      <w:r w:rsidR="00184BEF">
        <w:t>BARNS</w:t>
      </w:r>
      <w:bookmarkEnd w:id="8"/>
      <w:bookmarkEnd w:id="9"/>
      <w:r w:rsidR="00C144D2">
        <w:t xml:space="preserve"> </w:t>
      </w:r>
      <w:r w:rsidR="00E728F7">
        <w:t>MEDVIRKNING</w:t>
      </w:r>
    </w:p>
    <w:p w14:paraId="2484FA9D" w14:textId="60A03CA9" w:rsidR="008F720B" w:rsidRDefault="0013595B" w:rsidP="00050A7A">
      <w:pPr>
        <w:spacing w:line="360" w:lineRule="auto"/>
      </w:pPr>
      <w:r>
        <w:t xml:space="preserve">Det er de voksne omsorgspersonene i barnas liv som har ansvaret for at barn får yte medvirkning på eget liv, samtidig som de </w:t>
      </w:r>
      <w:r w:rsidR="00503C1C">
        <w:t xml:space="preserve">blir fritatt for ansvar de ikke ennå kan bære. </w:t>
      </w:r>
      <w:r w:rsidR="00B44403">
        <w:t xml:space="preserve">Kompetent </w:t>
      </w:r>
      <w:r w:rsidR="00AE0503">
        <w:t xml:space="preserve">personale med gode </w:t>
      </w:r>
      <w:r w:rsidR="00630D58">
        <w:t>kunnskaper</w:t>
      </w:r>
      <w:r w:rsidR="00AE0503">
        <w:t xml:space="preserve"> om barn og barns utvikling vet at atferd er kommunikasjon</w:t>
      </w:r>
      <w:r w:rsidR="00F262EB">
        <w:t>. Barn i forskjellig alder har ulik måte å kommunisere sine ønsker og behov på, og</w:t>
      </w:r>
      <w:r w:rsidR="001F6445">
        <w:t xml:space="preserve"> omsorgspersonenes viktigste rolle er å gi barn innflytelse på egen hverdag</w:t>
      </w:r>
      <w:r w:rsidR="00CE2847">
        <w:t xml:space="preserve">, samtidig som man </w:t>
      </w:r>
      <w:r w:rsidR="00D5725B">
        <w:t xml:space="preserve">vurderer hvor stort ansvar barnet er </w:t>
      </w:r>
      <w:r w:rsidR="00BA20A5">
        <w:t xml:space="preserve">rede til å ta i eget liv. Gjennom </w:t>
      </w:r>
      <w:r w:rsidR="007E1700">
        <w:t>å støtte barna i disse prosessene</w:t>
      </w:r>
      <w:r w:rsidR="009B59C0">
        <w:t>,</w:t>
      </w:r>
      <w:r w:rsidR="00BA20A5">
        <w:t xml:space="preserve"> vil barnehagen legge til rette for at barn </w:t>
      </w:r>
      <w:r w:rsidR="00D14065">
        <w:t xml:space="preserve">utvikler seg til å bli </w:t>
      </w:r>
      <w:r w:rsidR="00361C81">
        <w:t xml:space="preserve">trygge, </w:t>
      </w:r>
      <w:r w:rsidR="00D14065">
        <w:t>ansvarsfulle og reflekterte mennesker.</w:t>
      </w:r>
    </w:p>
    <w:p w14:paraId="3BA750CC" w14:textId="77777777" w:rsidR="00FF6C12" w:rsidRDefault="00FF6C12" w:rsidP="00050A7A">
      <w:pPr>
        <w:spacing w:line="360" w:lineRule="auto"/>
      </w:pPr>
    </w:p>
    <w:p w14:paraId="781D6B7C" w14:textId="60183CC5" w:rsidR="00CF656F" w:rsidRPr="00EC6B2D" w:rsidRDefault="007D641D" w:rsidP="000839F4">
      <w:pPr>
        <w:pStyle w:val="rsplan2"/>
      </w:pPr>
      <w:bookmarkStart w:id="14" w:name="_Toc169782427"/>
      <w:r w:rsidRPr="00EC6B2D">
        <w:t>Hvordan ser dette så ut i praksis?</w:t>
      </w:r>
      <w:bookmarkEnd w:id="14"/>
    </w:p>
    <w:p w14:paraId="33F28EEC" w14:textId="0CDABA82" w:rsidR="00F54750" w:rsidRDefault="00F54750" w:rsidP="00050A7A">
      <w:pPr>
        <w:spacing w:line="360" w:lineRule="auto"/>
        <w:rPr>
          <w:rFonts w:eastAsia="Times New Roman"/>
          <w:lang w:eastAsia="nb-NO"/>
        </w:rPr>
      </w:pPr>
      <w:r w:rsidRPr="00F54750">
        <w:rPr>
          <w:rFonts w:eastAsia="Times New Roman"/>
          <w:lang w:eastAsia="nb-NO"/>
        </w:rPr>
        <w:t xml:space="preserve">Det er i hovedsak to ulike perspektiver på barns medvirkning; det ene er det individuelle perspektivet og den andre er det kollektive perspektivet. Tolkningen av det individuelle perspektivet handler om barnets individuelle rettigheter, </w:t>
      </w:r>
      <w:r w:rsidR="00681E58" w:rsidRPr="00F54750">
        <w:rPr>
          <w:rFonts w:eastAsia="Times New Roman"/>
          <w:lang w:eastAsia="nb-NO"/>
        </w:rPr>
        <w:t>valgfrihet og</w:t>
      </w:r>
      <w:r w:rsidRPr="00F54750">
        <w:rPr>
          <w:rFonts w:eastAsia="Times New Roman"/>
          <w:lang w:eastAsia="nb-NO"/>
        </w:rPr>
        <w:t xml:space="preserve"> selvbestemmelse</w:t>
      </w:r>
      <w:r w:rsidR="004F1AC9">
        <w:rPr>
          <w:rFonts w:eastAsia="Times New Roman"/>
          <w:lang w:eastAsia="nb-NO"/>
        </w:rPr>
        <w:t>.</w:t>
      </w:r>
      <w:r w:rsidRPr="00F54750">
        <w:rPr>
          <w:rFonts w:eastAsia="Times New Roman"/>
          <w:lang w:eastAsia="nb-NO"/>
        </w:rPr>
        <w:t xml:space="preserve"> </w:t>
      </w:r>
      <w:r w:rsidR="004F1AC9">
        <w:rPr>
          <w:rFonts w:eastAsia="Times New Roman"/>
          <w:lang w:eastAsia="nb-NO"/>
        </w:rPr>
        <w:t xml:space="preserve">Det handler </w:t>
      </w:r>
      <w:r w:rsidR="00681E58">
        <w:rPr>
          <w:rFonts w:eastAsia="Times New Roman"/>
          <w:lang w:eastAsia="nb-NO"/>
        </w:rPr>
        <w:t>om</w:t>
      </w:r>
      <w:r w:rsidRPr="00F54750">
        <w:rPr>
          <w:rFonts w:eastAsia="Times New Roman"/>
          <w:lang w:eastAsia="nb-NO"/>
        </w:rPr>
        <w:t xml:space="preserve"> å bli h</w:t>
      </w:r>
      <w:r w:rsidRPr="00F54750">
        <w:rPr>
          <w:rFonts w:eastAsia="Times New Roman"/>
          <w:lang w:val="da-DK" w:eastAsia="nb-NO"/>
        </w:rPr>
        <w:t>ø</w:t>
      </w:r>
      <w:proofErr w:type="spellStart"/>
      <w:r w:rsidR="009A7191">
        <w:rPr>
          <w:rFonts w:eastAsia="Times New Roman"/>
          <w:lang w:eastAsia="nb-NO"/>
        </w:rPr>
        <w:t>rt</w:t>
      </w:r>
      <w:proofErr w:type="spellEnd"/>
      <w:r w:rsidR="009B1A63">
        <w:rPr>
          <w:rFonts w:eastAsia="Times New Roman"/>
          <w:lang w:eastAsia="nb-NO"/>
        </w:rPr>
        <w:t xml:space="preserve"> og føle at man er viktig for fellesskapet</w:t>
      </w:r>
      <w:r w:rsidRPr="00F54750">
        <w:rPr>
          <w:rFonts w:eastAsia="Times New Roman"/>
          <w:lang w:eastAsia="nb-NO"/>
        </w:rPr>
        <w:t>. Samtidig som dette</w:t>
      </w:r>
      <w:r w:rsidR="009A7191">
        <w:rPr>
          <w:rFonts w:eastAsia="Times New Roman"/>
          <w:lang w:eastAsia="nb-NO"/>
        </w:rPr>
        <w:t xml:space="preserve"> står</w:t>
      </w:r>
      <w:r w:rsidRPr="00F54750">
        <w:rPr>
          <w:rFonts w:eastAsia="Times New Roman"/>
          <w:lang w:eastAsia="nb-NO"/>
        </w:rPr>
        <w:t xml:space="preserve"> sterkt, skal ikke barn overlates et ansvar de ikke er rustet til å ta </w:t>
      </w:r>
      <w:r w:rsidRPr="00F54750">
        <w:rPr>
          <w:rFonts w:eastAsia="Times New Roman"/>
          <w:lang w:eastAsia="nb-NO"/>
        </w:rPr>
        <w:fldChar w:fldCharType="begin"/>
      </w:r>
      <w:r w:rsidRPr="00F54750">
        <w:rPr>
          <w:rFonts w:eastAsia="Times New Roman"/>
          <w:lang w:eastAsia="nb-NO"/>
        </w:rPr>
        <w:instrText xml:space="preserve"> ADDIN EN.CITE &lt;EndNote&gt;&lt;Cite  &gt;&lt;Author&gt;T Pålerud&lt;/Author&gt;&lt;Year&gt;2013&lt;/Year&gt;&lt;Prefix&gt;&lt;/Prefix&gt;&lt;Suffix&gt;&lt;/Suffix&gt;&lt;Pages&gt;&lt;/Pages&gt;&lt;DisplayText&gt;(Pålerud, 2013)&lt;/DisplayText&gt;&lt;record&gt;&lt;ref-type name="Book"&gt;6&lt;/ref-type&gt;&lt;contributors&gt;&lt;authors&gt;&lt;author&gt;T Pålerud&lt;/author&gt;&lt;/authors&gt;&lt;/contributors&gt;&lt;titles/&gt;&lt;title&gt;Didaktikk for en demokratisk barnehage&lt;/title&gt;&lt;periodical/&gt;&lt;dates&gt;&lt;year&gt;2013&lt;/year&gt;&lt;pub-dates/&gt;&lt;/dates&gt;&lt;/record&gt;&lt;/Cite&gt;&lt;/EndNote&gt;</w:instrText>
      </w:r>
      <w:r w:rsidRPr="00F54750">
        <w:rPr>
          <w:rFonts w:eastAsia="Times New Roman"/>
          <w:lang w:eastAsia="nb-NO"/>
        </w:rPr>
        <w:fldChar w:fldCharType="separate"/>
      </w:r>
      <w:r w:rsidRPr="00F54750">
        <w:rPr>
          <w:rFonts w:eastAsia="Times New Roman"/>
          <w:lang w:val="da-DK" w:eastAsia="nb-NO"/>
        </w:rPr>
        <w:t>(Pålerud, 2013)</w:t>
      </w:r>
      <w:r w:rsidRPr="00F54750">
        <w:rPr>
          <w:rFonts w:eastAsia="Times New Roman"/>
          <w:lang w:eastAsia="nb-NO"/>
        </w:rPr>
        <w:fldChar w:fldCharType="end"/>
      </w:r>
      <w:r w:rsidR="00295B30">
        <w:rPr>
          <w:rFonts w:eastAsia="Times New Roman"/>
          <w:lang w:eastAsia="nb-NO"/>
        </w:rPr>
        <w:t>.</w:t>
      </w:r>
    </w:p>
    <w:p w14:paraId="58244911" w14:textId="069A3ADB" w:rsidR="00F54750" w:rsidRDefault="00C04154" w:rsidP="00050A7A">
      <w:pPr>
        <w:spacing w:line="360" w:lineRule="auto"/>
        <w:rPr>
          <w:rFonts w:eastAsia="Times New Roman"/>
          <w:lang w:eastAsia="nb-NO"/>
        </w:rPr>
      </w:pPr>
      <w:r w:rsidRPr="00C04154">
        <w:rPr>
          <w:rFonts w:eastAsia="Times New Roman"/>
          <w:lang w:eastAsia="nb-NO"/>
        </w:rPr>
        <w:t xml:space="preserve">Barnehagen er et felleskap med mange individer som skal fungere sammen. Hva skal til for at alle skal kunne trives, oppleve utvikling og mening? Medvirkning er mer enn å gi barn valg. Medvirkning handler om å </w:t>
      </w:r>
      <w:r w:rsidRPr="00C04154">
        <w:rPr>
          <w:rFonts w:eastAsia="Times New Roman"/>
          <w:lang w:val="sv-SE" w:eastAsia="nb-NO"/>
        </w:rPr>
        <w:t>la barnet v</w:t>
      </w:r>
      <w:r w:rsidRPr="00C04154">
        <w:rPr>
          <w:rFonts w:eastAsia="Times New Roman"/>
          <w:lang w:val="da-DK" w:eastAsia="nb-NO"/>
        </w:rPr>
        <w:t>æ</w:t>
      </w:r>
      <w:r w:rsidRPr="00C04154">
        <w:rPr>
          <w:rFonts w:eastAsia="Times New Roman"/>
          <w:lang w:eastAsia="nb-NO"/>
        </w:rPr>
        <w:t>re deltakende ut ifra egne forutsetninger, og om å gi de en reell mulighet til å v</w:t>
      </w:r>
      <w:r w:rsidRPr="00C04154">
        <w:rPr>
          <w:rFonts w:eastAsia="Times New Roman"/>
          <w:lang w:val="da-DK" w:eastAsia="nb-NO"/>
        </w:rPr>
        <w:t xml:space="preserve">ære med </w:t>
      </w:r>
      <w:r w:rsidRPr="00C04154">
        <w:rPr>
          <w:rFonts w:eastAsia="Times New Roman"/>
          <w:lang w:eastAsia="nb-NO"/>
        </w:rPr>
        <w:t>å p</w:t>
      </w:r>
      <w:r w:rsidRPr="00C04154">
        <w:rPr>
          <w:rFonts w:eastAsia="Times New Roman"/>
          <w:lang w:val="da-DK" w:eastAsia="nb-NO"/>
        </w:rPr>
        <w:t>å</w:t>
      </w:r>
      <w:r w:rsidRPr="00C04154">
        <w:rPr>
          <w:rFonts w:eastAsia="Times New Roman"/>
          <w:lang w:eastAsia="nb-NO"/>
        </w:rPr>
        <w:t>virke egen hverdag. Dette igjen krever at de voksne i barnehagen evner å v</w:t>
      </w:r>
      <w:r w:rsidRPr="00C04154">
        <w:rPr>
          <w:rFonts w:eastAsia="Times New Roman"/>
          <w:lang w:val="da-DK" w:eastAsia="nb-NO"/>
        </w:rPr>
        <w:t>æ</w:t>
      </w:r>
      <w:r w:rsidRPr="00C04154">
        <w:rPr>
          <w:rFonts w:eastAsia="Times New Roman"/>
          <w:lang w:eastAsia="nb-NO"/>
        </w:rPr>
        <w:t>re seg bevisst hvordan de lar barn medvirke og at de skaper tid og rom for at dette kan skje. Tar man seg ikke tid til dette vil man kunne frata barna muligheten til å vise hvilken kompetanse de har og gjennom det også frata de mestringsopplevelser.</w:t>
      </w:r>
    </w:p>
    <w:p w14:paraId="178FD766" w14:textId="4DCD6E24" w:rsidR="00152FEE" w:rsidRDefault="00152FEE" w:rsidP="00050A7A">
      <w:pPr>
        <w:spacing w:line="360" w:lineRule="auto"/>
      </w:pPr>
      <w:r w:rsidRPr="00152FEE">
        <w:rPr>
          <w:rFonts w:eastAsia="Times New Roman"/>
          <w:lang w:eastAsia="nb-NO"/>
        </w:rPr>
        <w:t>Medvirkning kan ikke oppnås gjennom å bruke spesielle program eller teknikker, det handler om en grunnleggende v</w:t>
      </w:r>
      <w:r w:rsidRPr="00152FEE">
        <w:rPr>
          <w:rFonts w:eastAsia="Times New Roman"/>
          <w:lang w:val="da-DK" w:eastAsia="nb-NO"/>
        </w:rPr>
        <w:t>æ</w:t>
      </w:r>
      <w:r w:rsidRPr="00152FEE">
        <w:rPr>
          <w:rFonts w:eastAsia="Times New Roman"/>
          <w:lang w:eastAsia="nb-NO"/>
        </w:rPr>
        <w:t>rem</w:t>
      </w:r>
      <w:r w:rsidRPr="00152FEE">
        <w:rPr>
          <w:rFonts w:eastAsia="Times New Roman"/>
          <w:lang w:val="da-DK" w:eastAsia="nb-NO"/>
        </w:rPr>
        <w:t>å</w:t>
      </w:r>
      <w:r w:rsidRPr="00152FEE">
        <w:rPr>
          <w:rFonts w:eastAsia="Times New Roman"/>
          <w:lang w:eastAsia="nb-NO"/>
        </w:rPr>
        <w:t xml:space="preserve">te hos </w:t>
      </w:r>
      <w:r w:rsidR="0054426F">
        <w:rPr>
          <w:rFonts w:eastAsia="Times New Roman"/>
          <w:lang w:eastAsia="nb-NO"/>
        </w:rPr>
        <w:t>omsorgspersonene</w:t>
      </w:r>
      <w:r w:rsidRPr="00152FEE">
        <w:rPr>
          <w:rFonts w:eastAsia="Times New Roman"/>
          <w:lang w:eastAsia="nb-NO"/>
        </w:rPr>
        <w:t xml:space="preserve">. </w:t>
      </w:r>
      <w:r w:rsidR="003E7328">
        <w:rPr>
          <w:rFonts w:eastAsia="Times New Roman"/>
          <w:lang w:eastAsia="nb-NO"/>
        </w:rPr>
        <w:t xml:space="preserve">Personalet </w:t>
      </w:r>
      <w:r w:rsidRPr="00152FEE">
        <w:rPr>
          <w:rFonts w:eastAsia="Times New Roman"/>
          <w:lang w:eastAsia="nb-NO"/>
        </w:rPr>
        <w:t>i barnehagen har stor definisjonsmakt</w:t>
      </w:r>
      <w:r w:rsidR="00616EFE">
        <w:rPr>
          <w:rFonts w:eastAsia="Times New Roman"/>
          <w:lang w:eastAsia="nb-NO"/>
        </w:rPr>
        <w:t>.</w:t>
      </w:r>
      <w:r w:rsidRPr="00152FEE">
        <w:rPr>
          <w:rFonts w:eastAsia="Times New Roman"/>
          <w:lang w:eastAsia="nb-NO"/>
        </w:rPr>
        <w:t xml:space="preserve"> </w:t>
      </w:r>
      <w:r w:rsidR="00616EFE">
        <w:rPr>
          <w:rFonts w:eastAsia="Times New Roman"/>
          <w:lang w:eastAsia="nb-NO"/>
        </w:rPr>
        <w:t>D</w:t>
      </w:r>
      <w:r w:rsidRPr="00152FEE">
        <w:rPr>
          <w:rFonts w:eastAsia="Times New Roman"/>
          <w:lang w:eastAsia="nb-NO"/>
        </w:rPr>
        <w:t xml:space="preserve">et er de som organiserer barnehagens fysiske </w:t>
      </w:r>
      <w:proofErr w:type="spellStart"/>
      <w:r w:rsidRPr="00152FEE">
        <w:rPr>
          <w:rFonts w:eastAsia="Times New Roman"/>
          <w:lang w:eastAsia="nb-NO"/>
        </w:rPr>
        <w:t>milj</w:t>
      </w:r>
      <w:proofErr w:type="spellEnd"/>
      <w:r w:rsidRPr="00152FEE">
        <w:rPr>
          <w:rFonts w:eastAsia="Times New Roman"/>
          <w:lang w:val="da-DK" w:eastAsia="nb-NO"/>
        </w:rPr>
        <w:t xml:space="preserve">ø </w:t>
      </w:r>
      <w:r w:rsidRPr="00152FEE">
        <w:rPr>
          <w:rFonts w:eastAsia="Times New Roman"/>
          <w:lang w:eastAsia="nb-NO"/>
        </w:rPr>
        <w:t>og barnehagens dagsrytme.</w:t>
      </w:r>
      <w:r w:rsidR="00616EFE">
        <w:rPr>
          <w:rFonts w:eastAsia="Times New Roman"/>
          <w:lang w:eastAsia="nb-NO"/>
        </w:rPr>
        <w:t xml:space="preserve"> Dette innebærer et </w:t>
      </w:r>
      <w:r w:rsidR="00F971C3">
        <w:rPr>
          <w:rFonts w:eastAsia="Times New Roman"/>
          <w:lang w:eastAsia="nb-NO"/>
        </w:rPr>
        <w:t>ansvar</w:t>
      </w:r>
      <w:r w:rsidR="00616EFE">
        <w:rPr>
          <w:rFonts w:eastAsia="Times New Roman"/>
          <w:lang w:eastAsia="nb-NO"/>
        </w:rPr>
        <w:t xml:space="preserve"> </w:t>
      </w:r>
      <w:r w:rsidR="003B7C1C">
        <w:rPr>
          <w:rFonts w:eastAsia="Times New Roman"/>
          <w:lang w:eastAsia="nb-NO"/>
        </w:rPr>
        <w:t>når det gjelder</w:t>
      </w:r>
      <w:r w:rsidR="00616EFE">
        <w:rPr>
          <w:rFonts w:eastAsia="Times New Roman"/>
          <w:lang w:eastAsia="nb-NO"/>
        </w:rPr>
        <w:t xml:space="preserve"> å balansere medvirkning på individnivå opp mot gruppas behov</w:t>
      </w:r>
      <w:r w:rsidR="00345899">
        <w:rPr>
          <w:rFonts w:eastAsia="Times New Roman"/>
          <w:lang w:eastAsia="nb-NO"/>
        </w:rPr>
        <w:t xml:space="preserve"> når man skal tilrettelegge for lek, l</w:t>
      </w:r>
      <w:r w:rsidR="001D0517">
        <w:rPr>
          <w:rFonts w:eastAsia="Times New Roman"/>
          <w:lang w:eastAsia="nb-NO"/>
        </w:rPr>
        <w:t>æ</w:t>
      </w:r>
      <w:r w:rsidR="00345899">
        <w:rPr>
          <w:rFonts w:eastAsia="Times New Roman"/>
          <w:lang w:eastAsia="nb-NO"/>
        </w:rPr>
        <w:t>ring</w:t>
      </w:r>
      <w:r w:rsidR="00EB431E">
        <w:rPr>
          <w:rFonts w:eastAsia="Times New Roman"/>
          <w:lang w:eastAsia="nb-NO"/>
        </w:rPr>
        <w:t xml:space="preserve"> og</w:t>
      </w:r>
      <w:r w:rsidR="00345899">
        <w:rPr>
          <w:rFonts w:eastAsia="Times New Roman"/>
          <w:lang w:eastAsia="nb-NO"/>
        </w:rPr>
        <w:t xml:space="preserve"> danning.</w:t>
      </w:r>
    </w:p>
    <w:p w14:paraId="6F46F21D" w14:textId="3DF65310" w:rsidR="00184BEF" w:rsidRDefault="00C21D73" w:rsidP="001A529C">
      <w:pPr>
        <w:pStyle w:val="rsplan2"/>
        <w:spacing w:line="360" w:lineRule="auto"/>
      </w:pPr>
      <w:bookmarkStart w:id="15" w:name="_Toc169782428"/>
      <w:r>
        <w:rPr>
          <w:noProof/>
        </w:rPr>
        <w:lastRenderedPageBreak/>
        <mc:AlternateContent>
          <mc:Choice Requires="wps">
            <w:drawing>
              <wp:anchor distT="0" distB="0" distL="114300" distR="114300" simplePos="0" relativeHeight="251661312" behindDoc="1" locked="0" layoutInCell="1" allowOverlap="1" wp14:anchorId="49F89443" wp14:editId="2F335E11">
                <wp:simplePos x="0" y="0"/>
                <wp:positionH relativeFrom="margin">
                  <wp:align>center</wp:align>
                </wp:positionH>
                <wp:positionV relativeFrom="paragraph">
                  <wp:posOffset>378607</wp:posOffset>
                </wp:positionV>
                <wp:extent cx="5745480" cy="971550"/>
                <wp:effectExtent l="57150" t="57150" r="45720" b="57150"/>
                <wp:wrapTight wrapText="bothSides">
                  <wp:wrapPolygon edited="0">
                    <wp:start x="0" y="-1271"/>
                    <wp:lineTo x="-215" y="-847"/>
                    <wp:lineTo x="-215" y="21176"/>
                    <wp:lineTo x="13679" y="22447"/>
                    <wp:lineTo x="14538" y="22447"/>
                    <wp:lineTo x="18191" y="22447"/>
                    <wp:lineTo x="21700" y="21176"/>
                    <wp:lineTo x="21700" y="0"/>
                    <wp:lineTo x="21557" y="-847"/>
                    <wp:lineTo x="20411" y="-1271"/>
                    <wp:lineTo x="0" y="-1271"/>
                  </wp:wrapPolygon>
                </wp:wrapTight>
                <wp:docPr id="1348650169" name="Tekstboks 2"/>
                <wp:cNvGraphicFramePr/>
                <a:graphic xmlns:a="http://schemas.openxmlformats.org/drawingml/2006/main">
                  <a:graphicData uri="http://schemas.microsoft.com/office/word/2010/wordprocessingShape">
                    <wps:wsp>
                      <wps:cNvSpPr txBox="1"/>
                      <wps:spPr>
                        <a:xfrm>
                          <a:off x="0" y="0"/>
                          <a:ext cx="5745480" cy="971550"/>
                        </a:xfrm>
                        <a:custGeom>
                          <a:avLst/>
                          <a:gdLst>
                            <a:gd name="connsiteX0" fmla="*/ 0 w 5745480"/>
                            <a:gd name="connsiteY0" fmla="*/ 0 h 971550"/>
                            <a:gd name="connsiteX1" fmla="*/ 517093 w 5745480"/>
                            <a:gd name="connsiteY1" fmla="*/ 0 h 971550"/>
                            <a:gd name="connsiteX2" fmla="*/ 1091641 w 5745480"/>
                            <a:gd name="connsiteY2" fmla="*/ 0 h 971550"/>
                            <a:gd name="connsiteX3" fmla="*/ 1666189 w 5745480"/>
                            <a:gd name="connsiteY3" fmla="*/ 0 h 971550"/>
                            <a:gd name="connsiteX4" fmla="*/ 2298192 w 5745480"/>
                            <a:gd name="connsiteY4" fmla="*/ 0 h 971550"/>
                            <a:gd name="connsiteX5" fmla="*/ 2700376 w 5745480"/>
                            <a:gd name="connsiteY5" fmla="*/ 0 h 971550"/>
                            <a:gd name="connsiteX6" fmla="*/ 3217469 w 5745480"/>
                            <a:gd name="connsiteY6" fmla="*/ 0 h 971550"/>
                            <a:gd name="connsiteX7" fmla="*/ 3792017 w 5745480"/>
                            <a:gd name="connsiteY7" fmla="*/ 0 h 971550"/>
                            <a:gd name="connsiteX8" fmla="*/ 4366565 w 5745480"/>
                            <a:gd name="connsiteY8" fmla="*/ 0 h 971550"/>
                            <a:gd name="connsiteX9" fmla="*/ 4998568 w 5745480"/>
                            <a:gd name="connsiteY9" fmla="*/ 0 h 971550"/>
                            <a:gd name="connsiteX10" fmla="*/ 5745480 w 5745480"/>
                            <a:gd name="connsiteY10" fmla="*/ 0 h 971550"/>
                            <a:gd name="connsiteX11" fmla="*/ 5745480 w 5745480"/>
                            <a:gd name="connsiteY11" fmla="*/ 495491 h 971550"/>
                            <a:gd name="connsiteX12" fmla="*/ 5745480 w 5745480"/>
                            <a:gd name="connsiteY12" fmla="*/ 971550 h 971550"/>
                            <a:gd name="connsiteX13" fmla="*/ 5113477 w 5745480"/>
                            <a:gd name="connsiteY13" fmla="*/ 971550 h 971550"/>
                            <a:gd name="connsiteX14" fmla="*/ 4596384 w 5745480"/>
                            <a:gd name="connsiteY14" fmla="*/ 971550 h 971550"/>
                            <a:gd name="connsiteX15" fmla="*/ 3906926 w 5745480"/>
                            <a:gd name="connsiteY15" fmla="*/ 971550 h 971550"/>
                            <a:gd name="connsiteX16" fmla="*/ 3504743 w 5745480"/>
                            <a:gd name="connsiteY16" fmla="*/ 971550 h 971550"/>
                            <a:gd name="connsiteX17" fmla="*/ 2815285 w 5745480"/>
                            <a:gd name="connsiteY17" fmla="*/ 971550 h 971550"/>
                            <a:gd name="connsiteX18" fmla="*/ 2183282 w 5745480"/>
                            <a:gd name="connsiteY18" fmla="*/ 971550 h 971550"/>
                            <a:gd name="connsiteX19" fmla="*/ 1493825 w 5745480"/>
                            <a:gd name="connsiteY19" fmla="*/ 971550 h 971550"/>
                            <a:gd name="connsiteX20" fmla="*/ 804367 w 5745480"/>
                            <a:gd name="connsiteY20" fmla="*/ 971550 h 971550"/>
                            <a:gd name="connsiteX21" fmla="*/ 0 w 5745480"/>
                            <a:gd name="connsiteY21" fmla="*/ 971550 h 971550"/>
                            <a:gd name="connsiteX22" fmla="*/ 0 w 5745480"/>
                            <a:gd name="connsiteY22" fmla="*/ 505206 h 971550"/>
                            <a:gd name="connsiteX23" fmla="*/ 0 w 5745480"/>
                            <a:gd name="connsiteY23" fmla="*/ 0 h 971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5745480" h="971550" fill="none" extrusionOk="0">
                              <a:moveTo>
                                <a:pt x="0" y="0"/>
                              </a:moveTo>
                              <a:cubicBezTo>
                                <a:pt x="199902" y="-46049"/>
                                <a:pt x="294434" y="41311"/>
                                <a:pt x="517093" y="0"/>
                              </a:cubicBezTo>
                              <a:cubicBezTo>
                                <a:pt x="739752" y="-41311"/>
                                <a:pt x="858793" y="27871"/>
                                <a:pt x="1091641" y="0"/>
                              </a:cubicBezTo>
                              <a:cubicBezTo>
                                <a:pt x="1324489" y="-27871"/>
                                <a:pt x="1492234" y="52843"/>
                                <a:pt x="1666189" y="0"/>
                              </a:cubicBezTo>
                              <a:cubicBezTo>
                                <a:pt x="1840144" y="-52843"/>
                                <a:pt x="2066103" y="55337"/>
                                <a:pt x="2298192" y="0"/>
                              </a:cubicBezTo>
                              <a:cubicBezTo>
                                <a:pt x="2530281" y="-55337"/>
                                <a:pt x="2552522" y="20655"/>
                                <a:pt x="2700376" y="0"/>
                              </a:cubicBezTo>
                              <a:cubicBezTo>
                                <a:pt x="2848230" y="-20655"/>
                                <a:pt x="3107571" y="37776"/>
                                <a:pt x="3217469" y="0"/>
                              </a:cubicBezTo>
                              <a:cubicBezTo>
                                <a:pt x="3327367" y="-37776"/>
                                <a:pt x="3599573" y="55360"/>
                                <a:pt x="3792017" y="0"/>
                              </a:cubicBezTo>
                              <a:cubicBezTo>
                                <a:pt x="3984461" y="-55360"/>
                                <a:pt x="4186458" y="4413"/>
                                <a:pt x="4366565" y="0"/>
                              </a:cubicBezTo>
                              <a:cubicBezTo>
                                <a:pt x="4546672" y="-4413"/>
                                <a:pt x="4722634" y="73120"/>
                                <a:pt x="4998568" y="0"/>
                              </a:cubicBezTo>
                              <a:cubicBezTo>
                                <a:pt x="5274502" y="-73120"/>
                                <a:pt x="5543979" y="57228"/>
                                <a:pt x="5745480" y="0"/>
                              </a:cubicBezTo>
                              <a:cubicBezTo>
                                <a:pt x="5774007" y="219707"/>
                                <a:pt x="5709921" y="294038"/>
                                <a:pt x="5745480" y="495491"/>
                              </a:cubicBezTo>
                              <a:cubicBezTo>
                                <a:pt x="5781039" y="696944"/>
                                <a:pt x="5711372" y="806181"/>
                                <a:pt x="5745480" y="971550"/>
                              </a:cubicBezTo>
                              <a:cubicBezTo>
                                <a:pt x="5529273" y="998403"/>
                                <a:pt x="5244356" y="930074"/>
                                <a:pt x="5113477" y="971550"/>
                              </a:cubicBezTo>
                              <a:cubicBezTo>
                                <a:pt x="4982598" y="1013026"/>
                                <a:pt x="4707642" y="926842"/>
                                <a:pt x="4596384" y="971550"/>
                              </a:cubicBezTo>
                              <a:cubicBezTo>
                                <a:pt x="4485126" y="1016258"/>
                                <a:pt x="4157730" y="896613"/>
                                <a:pt x="3906926" y="971550"/>
                              </a:cubicBezTo>
                              <a:cubicBezTo>
                                <a:pt x="3656122" y="1046487"/>
                                <a:pt x="3586425" y="924007"/>
                                <a:pt x="3504743" y="971550"/>
                              </a:cubicBezTo>
                              <a:cubicBezTo>
                                <a:pt x="3423061" y="1019093"/>
                                <a:pt x="3076240" y="951626"/>
                                <a:pt x="2815285" y="971550"/>
                              </a:cubicBezTo>
                              <a:cubicBezTo>
                                <a:pt x="2554330" y="991474"/>
                                <a:pt x="2310757" y="967446"/>
                                <a:pt x="2183282" y="971550"/>
                              </a:cubicBezTo>
                              <a:cubicBezTo>
                                <a:pt x="2055807" y="975654"/>
                                <a:pt x="1755780" y="946284"/>
                                <a:pt x="1493825" y="971550"/>
                              </a:cubicBezTo>
                              <a:cubicBezTo>
                                <a:pt x="1231870" y="996816"/>
                                <a:pt x="1092132" y="926740"/>
                                <a:pt x="804367" y="971550"/>
                              </a:cubicBezTo>
                              <a:cubicBezTo>
                                <a:pt x="516602" y="1016360"/>
                                <a:pt x="267970" y="887853"/>
                                <a:pt x="0" y="971550"/>
                              </a:cubicBezTo>
                              <a:cubicBezTo>
                                <a:pt x="-10845" y="868460"/>
                                <a:pt x="55351" y="609442"/>
                                <a:pt x="0" y="505206"/>
                              </a:cubicBezTo>
                              <a:cubicBezTo>
                                <a:pt x="-55351" y="400970"/>
                                <a:pt x="7040" y="180992"/>
                                <a:pt x="0" y="0"/>
                              </a:cubicBezTo>
                              <a:close/>
                            </a:path>
                            <a:path w="5745480" h="971550" stroke="0" extrusionOk="0">
                              <a:moveTo>
                                <a:pt x="0" y="0"/>
                              </a:moveTo>
                              <a:cubicBezTo>
                                <a:pt x="175251" y="-48195"/>
                                <a:pt x="293129" y="19063"/>
                                <a:pt x="402184" y="0"/>
                              </a:cubicBezTo>
                              <a:cubicBezTo>
                                <a:pt x="511239" y="-19063"/>
                                <a:pt x="644548" y="19344"/>
                                <a:pt x="804367" y="0"/>
                              </a:cubicBezTo>
                              <a:cubicBezTo>
                                <a:pt x="964186" y="-19344"/>
                                <a:pt x="1207304" y="1422"/>
                                <a:pt x="1378915" y="0"/>
                              </a:cubicBezTo>
                              <a:cubicBezTo>
                                <a:pt x="1550526" y="-1422"/>
                                <a:pt x="1760574" y="62034"/>
                                <a:pt x="1953463" y="0"/>
                              </a:cubicBezTo>
                              <a:cubicBezTo>
                                <a:pt x="2146352" y="-62034"/>
                                <a:pt x="2225746" y="37142"/>
                                <a:pt x="2355647" y="0"/>
                              </a:cubicBezTo>
                              <a:cubicBezTo>
                                <a:pt x="2485548" y="-37142"/>
                                <a:pt x="2770466" y="13250"/>
                                <a:pt x="3045104" y="0"/>
                              </a:cubicBezTo>
                              <a:cubicBezTo>
                                <a:pt x="3319742" y="-13250"/>
                                <a:pt x="3340836" y="21179"/>
                                <a:pt x="3504743" y="0"/>
                              </a:cubicBezTo>
                              <a:cubicBezTo>
                                <a:pt x="3668650" y="-21179"/>
                                <a:pt x="3888524" y="44834"/>
                                <a:pt x="4136746" y="0"/>
                              </a:cubicBezTo>
                              <a:cubicBezTo>
                                <a:pt x="4384968" y="-44834"/>
                                <a:pt x="4477585" y="47446"/>
                                <a:pt x="4596384" y="0"/>
                              </a:cubicBezTo>
                              <a:cubicBezTo>
                                <a:pt x="4715183" y="-47446"/>
                                <a:pt x="4854575" y="32291"/>
                                <a:pt x="5056022" y="0"/>
                              </a:cubicBezTo>
                              <a:cubicBezTo>
                                <a:pt x="5257469" y="-32291"/>
                                <a:pt x="5443208" y="25085"/>
                                <a:pt x="5745480" y="0"/>
                              </a:cubicBezTo>
                              <a:cubicBezTo>
                                <a:pt x="5746374" y="137105"/>
                                <a:pt x="5696593" y="319327"/>
                                <a:pt x="5745480" y="495491"/>
                              </a:cubicBezTo>
                              <a:cubicBezTo>
                                <a:pt x="5794367" y="671655"/>
                                <a:pt x="5712593" y="859729"/>
                                <a:pt x="5745480" y="971550"/>
                              </a:cubicBezTo>
                              <a:cubicBezTo>
                                <a:pt x="5593332" y="1021288"/>
                                <a:pt x="5368001" y="952605"/>
                                <a:pt x="5170932" y="971550"/>
                              </a:cubicBezTo>
                              <a:cubicBezTo>
                                <a:pt x="4973863" y="990495"/>
                                <a:pt x="4887918" y="946310"/>
                                <a:pt x="4768748" y="971550"/>
                              </a:cubicBezTo>
                              <a:cubicBezTo>
                                <a:pt x="4649578" y="996790"/>
                                <a:pt x="4498654" y="968489"/>
                                <a:pt x="4309110" y="971550"/>
                              </a:cubicBezTo>
                              <a:cubicBezTo>
                                <a:pt x="4119566" y="974611"/>
                                <a:pt x="4013983" y="951869"/>
                                <a:pt x="3849472" y="971550"/>
                              </a:cubicBezTo>
                              <a:cubicBezTo>
                                <a:pt x="3684961" y="991231"/>
                                <a:pt x="3390799" y="935620"/>
                                <a:pt x="3217469" y="971550"/>
                              </a:cubicBezTo>
                              <a:cubicBezTo>
                                <a:pt x="3044139" y="1007480"/>
                                <a:pt x="2954893" y="965952"/>
                                <a:pt x="2700376" y="971550"/>
                              </a:cubicBezTo>
                              <a:cubicBezTo>
                                <a:pt x="2445859" y="977148"/>
                                <a:pt x="2348384" y="906472"/>
                                <a:pt x="2125828" y="971550"/>
                              </a:cubicBezTo>
                              <a:cubicBezTo>
                                <a:pt x="1903272" y="1036628"/>
                                <a:pt x="1808350" y="953197"/>
                                <a:pt x="1666189" y="971550"/>
                              </a:cubicBezTo>
                              <a:cubicBezTo>
                                <a:pt x="1524028" y="989903"/>
                                <a:pt x="1254192" y="935096"/>
                                <a:pt x="976732" y="971550"/>
                              </a:cubicBezTo>
                              <a:cubicBezTo>
                                <a:pt x="699272" y="1008004"/>
                                <a:pt x="469340" y="951661"/>
                                <a:pt x="0" y="971550"/>
                              </a:cubicBezTo>
                              <a:cubicBezTo>
                                <a:pt x="-50073" y="826639"/>
                                <a:pt x="54882" y="625578"/>
                                <a:pt x="0" y="485775"/>
                              </a:cubicBezTo>
                              <a:cubicBezTo>
                                <a:pt x="-54882" y="345972"/>
                                <a:pt x="2240" y="100812"/>
                                <a:pt x="0" y="0"/>
                              </a:cubicBezTo>
                              <a:close/>
                            </a:path>
                          </a:pathLst>
                        </a:custGeom>
                        <a:ln w="38100">
                          <a:solidFill>
                            <a:schemeClr val="accent1">
                              <a:lumMod val="60000"/>
                              <a:lumOff val="40000"/>
                            </a:schemeClr>
                          </a:solidFill>
                          <a:extLst>
                            <a:ext uri="{C807C97D-BFC1-408E-A445-0C87EB9F89A2}">
                              <ask:lineSketchStyleProps xmlns:ask="http://schemas.microsoft.com/office/drawing/2018/sketchyshapes" sd="1608611930">
                                <a:prstGeom prst="rect">
                                  <a:avLst/>
                                </a:prstGeom>
                                <ask:type>
                                  <ask:lineSketchScribbl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312BD96F" w14:textId="1E77B0C9" w:rsidR="009A3A1B" w:rsidRDefault="009A3A1B" w:rsidP="002B2D54">
                            <w:pPr>
                              <w:spacing w:after="0"/>
                            </w:pPr>
                            <w:r w:rsidRPr="009A3A1B">
                              <w:t>Barnehagen skal være et trygt og utfordrende sted der barna kan prøve ut ulike sider ved samspill, fellesskap og vennskap. Barna skal få støtte i å mestre motgang, håndtere utfordringer og bli kjent med egne og andres følelser.</w:t>
                            </w:r>
                          </w:p>
                          <w:p w14:paraId="0257D842" w14:textId="0D29A1EC" w:rsidR="002B2D54" w:rsidRPr="002B2D54" w:rsidRDefault="002B2D54" w:rsidP="002B2D54">
                            <w:pPr>
                              <w:spacing w:after="0"/>
                              <w:rPr>
                                <w:i/>
                                <w:iCs/>
                              </w:rPr>
                            </w:pPr>
                            <w:bookmarkStart w:id="16" w:name="_Hlk135131278"/>
                            <w:r w:rsidRPr="002B2D54">
                              <w:rPr>
                                <w:i/>
                                <w:iCs/>
                              </w:rPr>
                              <w:t xml:space="preserve">Rammeplan for barnehagens innhold og oppgaver, kap. </w:t>
                            </w:r>
                            <w:r>
                              <w:rPr>
                                <w:i/>
                                <w:iCs/>
                              </w:rPr>
                              <w:t>1</w:t>
                            </w:r>
                          </w:p>
                          <w:bookmarkEnd w:id="16"/>
                          <w:p w14:paraId="1DA682BA" w14:textId="77777777" w:rsidR="009A3A1B" w:rsidRDefault="009A3A1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F89443" id="Tekstboks 2" o:spid="_x0000_s1028" type="#_x0000_t202" style="position:absolute;left:0;text-align:left;margin-left:0;margin-top:29.8pt;width:452.4pt;height:76.5pt;z-index:-25165516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" fillcolor="white [3201]" strokecolor="#8eaadb [1940]" strokeweight="3pt">
                <v:textbox>
                  <w:txbxContent>
                    <w:p w14:paraId="312BD96F" w14:textId="1E77B0C9" w:rsidR="009A3A1B" w:rsidRDefault="009A3A1B" w:rsidP="002B2D54">
                      <w:pPr>
                        <w:spacing w:after="0"/>
                      </w:pPr>
                      <w:r w:rsidRPr="009A3A1B">
                        <w:t>Barnehagen skal være et trygt og utfordrende sted der barna kan prøve ut ulike sider ved samspill, fellesskap og vennskap. Barna skal få støtte i å mestre motgang, håndtere utfordringer og bli kjent med egne og andres følelser.</w:t>
                      </w:r>
                    </w:p>
                    <w:p w14:paraId="0257D842" w14:textId="0D29A1EC" w:rsidR="002B2D54" w:rsidRPr="002B2D54" w:rsidRDefault="002B2D54" w:rsidP="002B2D54">
                      <w:pPr>
                        <w:spacing w:after="0"/>
                        <w:rPr>
                          <w:i/>
                          <w:iCs/>
                        </w:rPr>
                      </w:pPr>
                      <w:bookmarkStart w:id="17" w:name="_Hlk135131278"/>
                      <w:r w:rsidRPr="002B2D54">
                        <w:rPr>
                          <w:i/>
                          <w:iCs/>
                        </w:rPr>
                        <w:t xml:space="preserve">Rammeplan for barnehagens innhold og oppgaver, kap. </w:t>
                      </w:r>
                      <w:r>
                        <w:rPr>
                          <w:i/>
                          <w:iCs/>
                        </w:rPr>
                        <w:t>1</w:t>
                      </w:r>
                    </w:p>
                    <w:bookmarkEnd w:id="17"/>
                    <w:p w14:paraId="1DA682BA" w14:textId="77777777" w:rsidR="009A3A1B" w:rsidRDefault="009A3A1B"/>
                  </w:txbxContent>
                </v:textbox>
                <w10:wrap type="tight" anchorx="margin"/>
              </v:shape>
            </w:pict>
          </mc:Fallback>
        </mc:AlternateContent>
      </w:r>
      <w:r w:rsidR="001A529C">
        <w:t xml:space="preserve">3.1 </w:t>
      </w:r>
      <w:r w:rsidR="00970117">
        <w:t>PERSONALETS</w:t>
      </w:r>
      <w:r w:rsidR="00184BEF">
        <w:t xml:space="preserve"> ROLLE I BARNS TILKNYTNINGSLÆRING</w:t>
      </w:r>
      <w:bookmarkEnd w:id="15"/>
    </w:p>
    <w:p w14:paraId="6CCB8821" w14:textId="2A41345D" w:rsidR="009A3A1B" w:rsidRDefault="00E4458D" w:rsidP="00050A7A">
      <w:pPr>
        <w:spacing w:line="360" w:lineRule="auto"/>
      </w:pPr>
      <w:r>
        <w:t>God tilknyt</w:t>
      </w:r>
      <w:r w:rsidR="00A24273">
        <w:t>ning er grunnsteinen i barns trivsel i barnehagen</w:t>
      </w:r>
      <w:r w:rsidR="00366F84">
        <w:t xml:space="preserve"> og ellers i livet. </w:t>
      </w:r>
      <w:r w:rsidR="00CD45F1">
        <w:t>F</w:t>
      </w:r>
      <w:r w:rsidR="00366F84">
        <w:t xml:space="preserve">orskning viser at </w:t>
      </w:r>
      <w:r w:rsidR="008270EE">
        <w:t>trygg tilknytning er avgjørende for barns utvikling og l</w:t>
      </w:r>
      <w:r w:rsidR="009C5D99">
        <w:t>æ</w:t>
      </w:r>
      <w:r w:rsidR="008270EE">
        <w:t>ring</w:t>
      </w:r>
      <w:r w:rsidR="00AC6835">
        <w:t xml:space="preserve">. </w:t>
      </w:r>
      <w:r w:rsidR="005D6BFA">
        <w:t xml:space="preserve">En viktig del av trygg tilknytning er tillit. Det er alltid den voksne omsorgspersonen til barnet som har </w:t>
      </w:r>
      <w:r w:rsidR="004D37BD">
        <w:t>ansvar</w:t>
      </w:r>
      <w:r w:rsidR="005D6BFA">
        <w:t xml:space="preserve"> for </w:t>
      </w:r>
      <w:r w:rsidR="004D37BD">
        <w:t>at tilknytningen er god.</w:t>
      </w:r>
      <w:r w:rsidR="008270EE">
        <w:t xml:space="preserve"> </w:t>
      </w:r>
      <w:r w:rsidR="00675B5B">
        <w:t>Tegn på at bar</w:t>
      </w:r>
      <w:r w:rsidR="00614789">
        <w:t xml:space="preserve">n </w:t>
      </w:r>
      <w:r w:rsidR="002B227E">
        <w:t>opplever trygg</w:t>
      </w:r>
      <w:r w:rsidR="00614789">
        <w:t xml:space="preserve"> tilknytning</w:t>
      </w:r>
      <w:r w:rsidR="002B227E">
        <w:t xml:space="preserve"> i barnehagen</w:t>
      </w:r>
      <w:r w:rsidR="00614789">
        <w:t xml:space="preserve"> kan være</w:t>
      </w:r>
      <w:r w:rsidR="00693894">
        <w:t xml:space="preserve"> at de </w:t>
      </w:r>
      <w:r w:rsidR="00B70F38">
        <w:t>viser</w:t>
      </w:r>
      <w:r w:rsidR="00514B10">
        <w:t xml:space="preserve"> gjensidig glede over hverandres selskap</w:t>
      </w:r>
      <w:r w:rsidR="00D31D59">
        <w:t xml:space="preserve">, at de viser passe dose av hele </w:t>
      </w:r>
      <w:r w:rsidR="00B70F38">
        <w:t>følelsesregisteret,</w:t>
      </w:r>
      <w:r w:rsidR="00614789">
        <w:t xml:space="preserve"> at de kontakter </w:t>
      </w:r>
      <w:r w:rsidR="0019230F">
        <w:t>omsorgspersonene på eget initiativ,</w:t>
      </w:r>
      <w:r w:rsidR="006A584A">
        <w:t xml:space="preserve"> at de har et avslappet </w:t>
      </w:r>
      <w:r w:rsidR="001B580A">
        <w:t>kroppsspråk</w:t>
      </w:r>
      <w:r w:rsidR="006A584A">
        <w:t xml:space="preserve"> i samspill</w:t>
      </w:r>
      <w:r w:rsidR="00FE26EA">
        <w:t xml:space="preserve">, at de spør personalet om hjelp til praktiske ting og til </w:t>
      </w:r>
      <w:r w:rsidR="00643343">
        <w:t>hjelp i relasjoner til andre barn, samt at</w:t>
      </w:r>
      <w:r w:rsidR="002F176C">
        <w:t xml:space="preserve"> de</w:t>
      </w:r>
      <w:r w:rsidR="00643343">
        <w:t xml:space="preserve"> </w:t>
      </w:r>
      <w:r w:rsidR="000153B7">
        <w:t xml:space="preserve">bruker </w:t>
      </w:r>
      <w:r w:rsidR="00F57579">
        <w:t xml:space="preserve">personalet som trygg base og trygg havn i </w:t>
      </w:r>
      <w:r w:rsidR="003D578C">
        <w:t>løpet</w:t>
      </w:r>
      <w:r w:rsidR="00F57579">
        <w:t xml:space="preserve"> av dagen.</w:t>
      </w:r>
      <w:r w:rsidR="003D578C">
        <w:t xml:space="preserve"> </w:t>
      </w:r>
    </w:p>
    <w:p w14:paraId="4C88E665" w14:textId="6817DB85" w:rsidR="00807C9B" w:rsidRDefault="00807C9B" w:rsidP="00050A7A">
      <w:pPr>
        <w:spacing w:line="360" w:lineRule="auto"/>
      </w:pPr>
      <w:r>
        <w:t xml:space="preserve">Det er alltid den voksne omsorgspersonen til barnet som har ansvar for å sikre trygg </w:t>
      </w:r>
      <w:r w:rsidR="001B3A58">
        <w:t>tilknytning. I</w:t>
      </w:r>
      <w:r w:rsidR="00846113">
        <w:t xml:space="preserve"> barnehagen legger vi til rette </w:t>
      </w:r>
      <w:r w:rsidR="001B3A58">
        <w:t>for</w:t>
      </w:r>
      <w:r w:rsidR="00846113">
        <w:t xml:space="preserve"> at barn skal danne </w:t>
      </w:r>
      <w:r w:rsidR="001B3A58">
        <w:t>gode relasjoner gjennom å:</w:t>
      </w:r>
    </w:p>
    <w:p w14:paraId="069C1F29" w14:textId="75D63712" w:rsidR="001B3A58" w:rsidRDefault="0027691E" w:rsidP="00050A7A">
      <w:pPr>
        <w:pStyle w:val="Listeavsnitt"/>
        <w:numPr>
          <w:ilvl w:val="0"/>
          <w:numId w:val="18"/>
        </w:numPr>
      </w:pPr>
      <w:r>
        <w:t>Være imøtekommende ovenfor foresatte til barnet</w:t>
      </w:r>
      <w:r w:rsidR="009815FB">
        <w:t xml:space="preserve"> og gi god veiledning</w:t>
      </w:r>
      <w:r w:rsidR="0033032D">
        <w:t>.</w:t>
      </w:r>
    </w:p>
    <w:p w14:paraId="04AE93AA" w14:textId="29107487" w:rsidR="007231FE" w:rsidRDefault="00B942F1" w:rsidP="00050A7A">
      <w:pPr>
        <w:pStyle w:val="Listeavsnitt"/>
        <w:numPr>
          <w:ilvl w:val="0"/>
          <w:numId w:val="18"/>
        </w:numPr>
      </w:pPr>
      <w:r>
        <w:t>Vise profesjonell kjærlighet til alle barn.</w:t>
      </w:r>
    </w:p>
    <w:p w14:paraId="0A4DEDA5" w14:textId="2AC5E352" w:rsidR="00C45788" w:rsidRDefault="00C45788" w:rsidP="00050A7A">
      <w:pPr>
        <w:pStyle w:val="Listeavsnitt"/>
        <w:numPr>
          <w:ilvl w:val="0"/>
          <w:numId w:val="18"/>
        </w:numPr>
      </w:pPr>
      <w:r>
        <w:t>Tone oss inn på ba</w:t>
      </w:r>
      <w:r w:rsidR="007801FC">
        <w:t>r</w:t>
      </w:r>
      <w:r>
        <w:t xml:space="preserve">nas </w:t>
      </w:r>
      <w:r w:rsidR="004D49D7">
        <w:t>modus</w:t>
      </w:r>
      <w:r>
        <w:t>, forskjellige barn trenger forskjellig tilnærming</w:t>
      </w:r>
      <w:r w:rsidR="004D49D7">
        <w:t>.</w:t>
      </w:r>
    </w:p>
    <w:p w14:paraId="0DCC42A8" w14:textId="0F8D04B5" w:rsidR="00A61913" w:rsidRDefault="00340B18" w:rsidP="00050A7A">
      <w:pPr>
        <w:pStyle w:val="Listeavsnitt"/>
        <w:numPr>
          <w:ilvl w:val="0"/>
          <w:numId w:val="18"/>
        </w:numPr>
      </w:pPr>
      <w:r>
        <w:t>Se på atferd som kommunikasjon og prøve å forstå hva barnet forsøker å uttrykke gjennom sin atferd.</w:t>
      </w:r>
    </w:p>
    <w:p w14:paraId="1441ADCE" w14:textId="5BEDEAC9" w:rsidR="00C4672A" w:rsidRDefault="00C4672A" w:rsidP="00050A7A">
      <w:pPr>
        <w:pStyle w:val="Listeavsnitt"/>
        <w:numPr>
          <w:ilvl w:val="0"/>
          <w:numId w:val="18"/>
        </w:numPr>
      </w:pPr>
      <w:r>
        <w:t>Være fysisk og mentalt tilgjengelig for barnet, på barnet</w:t>
      </w:r>
      <w:r w:rsidR="00550DA0">
        <w:t>s</w:t>
      </w:r>
      <w:r>
        <w:t xml:space="preserve"> nivå.</w:t>
      </w:r>
    </w:p>
    <w:p w14:paraId="07574A70" w14:textId="48FB50ED" w:rsidR="00F06C67" w:rsidRDefault="00F06C67" w:rsidP="00050A7A">
      <w:pPr>
        <w:pStyle w:val="Listeavsnitt"/>
        <w:numPr>
          <w:ilvl w:val="0"/>
          <w:numId w:val="18"/>
        </w:numPr>
      </w:pPr>
      <w:r>
        <w:t xml:space="preserve">Tilrettelegge det fysiske </w:t>
      </w:r>
      <w:r w:rsidR="00C76490">
        <w:t>miljøet slik at barna har møteplasser der de kan bygge relasjoner gjennom felles aktivitet.</w:t>
      </w:r>
      <w:r w:rsidR="00176D2E">
        <w:t xml:space="preserve"> </w:t>
      </w:r>
    </w:p>
    <w:p w14:paraId="24119150" w14:textId="4A01BAE8" w:rsidR="002F5CEA" w:rsidRDefault="002F5CEA" w:rsidP="00050A7A">
      <w:pPr>
        <w:pStyle w:val="Listeavsnitt"/>
        <w:numPr>
          <w:ilvl w:val="0"/>
          <w:numId w:val="18"/>
        </w:numPr>
      </w:pPr>
      <w:r>
        <w:t>Ta ansvar for å danne god tilknytning til alle barn</w:t>
      </w:r>
      <w:r w:rsidR="00057700">
        <w:t>.</w:t>
      </w:r>
    </w:p>
    <w:p w14:paraId="55B181BD" w14:textId="58AAF60C" w:rsidR="00057700" w:rsidRDefault="00057700" w:rsidP="00050A7A">
      <w:pPr>
        <w:pStyle w:val="Listeavsnitt"/>
        <w:numPr>
          <w:ilvl w:val="0"/>
          <w:numId w:val="18"/>
        </w:numPr>
      </w:pPr>
      <w:r>
        <w:t>Ta ansvar for å veilede barn i lek og konfliktsituasjoner.</w:t>
      </w:r>
    </w:p>
    <w:p w14:paraId="7A43B40E" w14:textId="77777777" w:rsidR="00FF6C12" w:rsidRDefault="00FF6C12" w:rsidP="00FF6C12">
      <w:pPr>
        <w:pStyle w:val="Listeavsnitt"/>
      </w:pPr>
    </w:p>
    <w:p w14:paraId="6E725DE3" w14:textId="1ADE6CBC" w:rsidR="00757E93" w:rsidRDefault="0026155D" w:rsidP="001A529C">
      <w:pPr>
        <w:pStyle w:val="rsplan2"/>
        <w:spacing w:line="360" w:lineRule="auto"/>
      </w:pPr>
      <w:bookmarkStart w:id="18" w:name="_Toc169782429"/>
      <w:r>
        <w:rPr>
          <w:noProof/>
        </w:rPr>
        <w:lastRenderedPageBreak/>
        <mc:AlternateContent>
          <mc:Choice Requires="wps">
            <w:drawing>
              <wp:anchor distT="0" distB="0" distL="114300" distR="114300" simplePos="0" relativeHeight="251666432" behindDoc="1" locked="0" layoutInCell="1" allowOverlap="1" wp14:anchorId="73C30395" wp14:editId="1542F5AF">
                <wp:simplePos x="0" y="0"/>
                <wp:positionH relativeFrom="column">
                  <wp:posOffset>-4445</wp:posOffset>
                </wp:positionH>
                <wp:positionV relativeFrom="paragraph">
                  <wp:posOffset>328930</wp:posOffset>
                </wp:positionV>
                <wp:extent cx="5905500" cy="714375"/>
                <wp:effectExtent l="38100" t="57150" r="38100" b="66675"/>
                <wp:wrapTight wrapText="bothSides">
                  <wp:wrapPolygon edited="0">
                    <wp:start x="348" y="-1728"/>
                    <wp:lineTo x="-139" y="-1728"/>
                    <wp:lineTo x="-139" y="20736"/>
                    <wp:lineTo x="11288" y="23040"/>
                    <wp:lineTo x="12821" y="23040"/>
                    <wp:lineTo x="18116" y="23040"/>
                    <wp:lineTo x="21670" y="20736"/>
                    <wp:lineTo x="21670" y="-1728"/>
                    <wp:lineTo x="8013" y="-1728"/>
                    <wp:lineTo x="348" y="-1728"/>
                  </wp:wrapPolygon>
                </wp:wrapTight>
                <wp:docPr id="257557106" name="Tekstboks 1"/>
                <wp:cNvGraphicFramePr/>
                <a:graphic xmlns:a="http://schemas.openxmlformats.org/drawingml/2006/main">
                  <a:graphicData uri="http://schemas.microsoft.com/office/word/2010/wordprocessingShape">
                    <wps:wsp>
                      <wps:cNvSpPr txBox="1"/>
                      <wps:spPr>
                        <a:xfrm>
                          <a:off x="0" y="0"/>
                          <a:ext cx="5905500" cy="714375"/>
                        </a:xfrm>
                        <a:custGeom>
                          <a:avLst/>
                          <a:gdLst>
                            <a:gd name="connsiteX0" fmla="*/ 0 w 5905500"/>
                            <a:gd name="connsiteY0" fmla="*/ 0 h 714375"/>
                            <a:gd name="connsiteX1" fmla="*/ 531495 w 5905500"/>
                            <a:gd name="connsiteY1" fmla="*/ 0 h 714375"/>
                            <a:gd name="connsiteX2" fmla="*/ 1240155 w 5905500"/>
                            <a:gd name="connsiteY2" fmla="*/ 0 h 714375"/>
                            <a:gd name="connsiteX3" fmla="*/ 1948815 w 5905500"/>
                            <a:gd name="connsiteY3" fmla="*/ 0 h 714375"/>
                            <a:gd name="connsiteX4" fmla="*/ 2657475 w 5905500"/>
                            <a:gd name="connsiteY4" fmla="*/ 0 h 714375"/>
                            <a:gd name="connsiteX5" fmla="*/ 3188970 w 5905500"/>
                            <a:gd name="connsiteY5" fmla="*/ 0 h 714375"/>
                            <a:gd name="connsiteX6" fmla="*/ 3720465 w 5905500"/>
                            <a:gd name="connsiteY6" fmla="*/ 0 h 714375"/>
                            <a:gd name="connsiteX7" fmla="*/ 4311015 w 5905500"/>
                            <a:gd name="connsiteY7" fmla="*/ 0 h 714375"/>
                            <a:gd name="connsiteX8" fmla="*/ 4724400 w 5905500"/>
                            <a:gd name="connsiteY8" fmla="*/ 0 h 714375"/>
                            <a:gd name="connsiteX9" fmla="*/ 5196840 w 5905500"/>
                            <a:gd name="connsiteY9" fmla="*/ 0 h 714375"/>
                            <a:gd name="connsiteX10" fmla="*/ 5905500 w 5905500"/>
                            <a:gd name="connsiteY10" fmla="*/ 0 h 714375"/>
                            <a:gd name="connsiteX11" fmla="*/ 5905500 w 5905500"/>
                            <a:gd name="connsiteY11" fmla="*/ 364331 h 714375"/>
                            <a:gd name="connsiteX12" fmla="*/ 5905500 w 5905500"/>
                            <a:gd name="connsiteY12" fmla="*/ 714375 h 714375"/>
                            <a:gd name="connsiteX13" fmla="*/ 5314950 w 5905500"/>
                            <a:gd name="connsiteY13" fmla="*/ 714375 h 714375"/>
                            <a:gd name="connsiteX14" fmla="*/ 4783455 w 5905500"/>
                            <a:gd name="connsiteY14" fmla="*/ 714375 h 714375"/>
                            <a:gd name="connsiteX15" fmla="*/ 4251960 w 5905500"/>
                            <a:gd name="connsiteY15" fmla="*/ 714375 h 714375"/>
                            <a:gd name="connsiteX16" fmla="*/ 3543300 w 5905500"/>
                            <a:gd name="connsiteY16" fmla="*/ 714375 h 714375"/>
                            <a:gd name="connsiteX17" fmla="*/ 2834640 w 5905500"/>
                            <a:gd name="connsiteY17" fmla="*/ 714375 h 714375"/>
                            <a:gd name="connsiteX18" fmla="*/ 2362200 w 5905500"/>
                            <a:gd name="connsiteY18" fmla="*/ 714375 h 714375"/>
                            <a:gd name="connsiteX19" fmla="*/ 1830705 w 5905500"/>
                            <a:gd name="connsiteY19" fmla="*/ 714375 h 714375"/>
                            <a:gd name="connsiteX20" fmla="*/ 1181100 w 5905500"/>
                            <a:gd name="connsiteY20" fmla="*/ 714375 h 714375"/>
                            <a:gd name="connsiteX21" fmla="*/ 0 w 5905500"/>
                            <a:gd name="connsiteY21" fmla="*/ 714375 h 714375"/>
                            <a:gd name="connsiteX22" fmla="*/ 0 w 5905500"/>
                            <a:gd name="connsiteY22" fmla="*/ 350044 h 714375"/>
                            <a:gd name="connsiteX23" fmla="*/ 0 w 5905500"/>
                            <a:gd name="connsiteY23" fmla="*/ 0 h 7143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5905500" h="714375" fill="none" extrusionOk="0">
                              <a:moveTo>
                                <a:pt x="0" y="0"/>
                              </a:moveTo>
                              <a:cubicBezTo>
                                <a:pt x="231866" y="-61274"/>
                                <a:pt x="327511" y="1056"/>
                                <a:pt x="531495" y="0"/>
                              </a:cubicBezTo>
                              <a:cubicBezTo>
                                <a:pt x="735479" y="-1056"/>
                                <a:pt x="1088121" y="37664"/>
                                <a:pt x="1240155" y="0"/>
                              </a:cubicBezTo>
                              <a:cubicBezTo>
                                <a:pt x="1392189" y="-37664"/>
                                <a:pt x="1688083" y="78181"/>
                                <a:pt x="1948815" y="0"/>
                              </a:cubicBezTo>
                              <a:cubicBezTo>
                                <a:pt x="2209547" y="-78181"/>
                                <a:pt x="2466376" y="56772"/>
                                <a:pt x="2657475" y="0"/>
                              </a:cubicBezTo>
                              <a:cubicBezTo>
                                <a:pt x="2848574" y="-56772"/>
                                <a:pt x="3062211" y="54632"/>
                                <a:pt x="3188970" y="0"/>
                              </a:cubicBezTo>
                              <a:cubicBezTo>
                                <a:pt x="3315730" y="-54632"/>
                                <a:pt x="3515291" y="15092"/>
                                <a:pt x="3720465" y="0"/>
                              </a:cubicBezTo>
                              <a:cubicBezTo>
                                <a:pt x="3925639" y="-15092"/>
                                <a:pt x="4015807" y="53429"/>
                                <a:pt x="4311015" y="0"/>
                              </a:cubicBezTo>
                              <a:cubicBezTo>
                                <a:pt x="4606223" y="-53429"/>
                                <a:pt x="4610699" y="29249"/>
                                <a:pt x="4724400" y="0"/>
                              </a:cubicBezTo>
                              <a:cubicBezTo>
                                <a:pt x="4838102" y="-29249"/>
                                <a:pt x="5080777" y="9575"/>
                                <a:pt x="5196840" y="0"/>
                              </a:cubicBezTo>
                              <a:cubicBezTo>
                                <a:pt x="5312903" y="-9575"/>
                                <a:pt x="5724622" y="67418"/>
                                <a:pt x="5905500" y="0"/>
                              </a:cubicBezTo>
                              <a:cubicBezTo>
                                <a:pt x="5926781" y="98989"/>
                                <a:pt x="5898420" y="231799"/>
                                <a:pt x="5905500" y="364331"/>
                              </a:cubicBezTo>
                              <a:cubicBezTo>
                                <a:pt x="5912580" y="496863"/>
                                <a:pt x="5870483" y="542262"/>
                                <a:pt x="5905500" y="714375"/>
                              </a:cubicBezTo>
                              <a:cubicBezTo>
                                <a:pt x="5682721" y="716019"/>
                                <a:pt x="5495533" y="657702"/>
                                <a:pt x="5314950" y="714375"/>
                              </a:cubicBezTo>
                              <a:cubicBezTo>
                                <a:pt x="5134367" y="771048"/>
                                <a:pt x="4907549" y="664655"/>
                                <a:pt x="4783455" y="714375"/>
                              </a:cubicBezTo>
                              <a:cubicBezTo>
                                <a:pt x="4659362" y="764095"/>
                                <a:pt x="4438920" y="679359"/>
                                <a:pt x="4251960" y="714375"/>
                              </a:cubicBezTo>
                              <a:cubicBezTo>
                                <a:pt x="4065000" y="749391"/>
                                <a:pt x="3811133" y="633351"/>
                                <a:pt x="3543300" y="714375"/>
                              </a:cubicBezTo>
                              <a:cubicBezTo>
                                <a:pt x="3275467" y="795399"/>
                                <a:pt x="3132050" y="702883"/>
                                <a:pt x="2834640" y="714375"/>
                              </a:cubicBezTo>
                              <a:cubicBezTo>
                                <a:pt x="2537230" y="725867"/>
                                <a:pt x="2519854" y="675216"/>
                                <a:pt x="2362200" y="714375"/>
                              </a:cubicBezTo>
                              <a:cubicBezTo>
                                <a:pt x="2204546" y="753534"/>
                                <a:pt x="1978003" y="684031"/>
                                <a:pt x="1830705" y="714375"/>
                              </a:cubicBezTo>
                              <a:cubicBezTo>
                                <a:pt x="1683407" y="744719"/>
                                <a:pt x="1353308" y="664462"/>
                                <a:pt x="1181100" y="714375"/>
                              </a:cubicBezTo>
                              <a:cubicBezTo>
                                <a:pt x="1008893" y="764288"/>
                                <a:pt x="316067" y="596137"/>
                                <a:pt x="0" y="714375"/>
                              </a:cubicBezTo>
                              <a:cubicBezTo>
                                <a:pt x="-19687" y="553683"/>
                                <a:pt x="26660" y="465033"/>
                                <a:pt x="0" y="350044"/>
                              </a:cubicBezTo>
                              <a:cubicBezTo>
                                <a:pt x="-26660" y="235055"/>
                                <a:pt x="3928" y="174330"/>
                                <a:pt x="0" y="0"/>
                              </a:cubicBezTo>
                              <a:close/>
                            </a:path>
                            <a:path w="5905500" h="714375" stroke="0" extrusionOk="0">
                              <a:moveTo>
                                <a:pt x="0" y="0"/>
                              </a:moveTo>
                              <a:cubicBezTo>
                                <a:pt x="300542" y="-2777"/>
                                <a:pt x="491701" y="21410"/>
                                <a:pt x="708660" y="0"/>
                              </a:cubicBezTo>
                              <a:cubicBezTo>
                                <a:pt x="925619" y="-21410"/>
                                <a:pt x="1202458" y="9305"/>
                                <a:pt x="1417320" y="0"/>
                              </a:cubicBezTo>
                              <a:cubicBezTo>
                                <a:pt x="1632182" y="-9305"/>
                                <a:pt x="1838702" y="23368"/>
                                <a:pt x="2066925" y="0"/>
                              </a:cubicBezTo>
                              <a:cubicBezTo>
                                <a:pt x="2295149" y="-23368"/>
                                <a:pt x="2522724" y="49352"/>
                                <a:pt x="2657475" y="0"/>
                              </a:cubicBezTo>
                              <a:cubicBezTo>
                                <a:pt x="2792226" y="-49352"/>
                                <a:pt x="2937783" y="47415"/>
                                <a:pt x="3188970" y="0"/>
                              </a:cubicBezTo>
                              <a:cubicBezTo>
                                <a:pt x="3440157" y="-47415"/>
                                <a:pt x="3495696" y="63199"/>
                                <a:pt x="3720465" y="0"/>
                              </a:cubicBezTo>
                              <a:cubicBezTo>
                                <a:pt x="3945235" y="-63199"/>
                                <a:pt x="4147798" y="10154"/>
                                <a:pt x="4311015" y="0"/>
                              </a:cubicBezTo>
                              <a:cubicBezTo>
                                <a:pt x="4474232" y="-10154"/>
                                <a:pt x="4559748" y="27059"/>
                                <a:pt x="4783455" y="0"/>
                              </a:cubicBezTo>
                              <a:cubicBezTo>
                                <a:pt x="5007162" y="-27059"/>
                                <a:pt x="5120901" y="47187"/>
                                <a:pt x="5255895" y="0"/>
                              </a:cubicBezTo>
                              <a:cubicBezTo>
                                <a:pt x="5390889" y="-47187"/>
                                <a:pt x="5755333" y="4626"/>
                                <a:pt x="5905500" y="0"/>
                              </a:cubicBezTo>
                              <a:cubicBezTo>
                                <a:pt x="5918180" y="150787"/>
                                <a:pt x="5898951" y="185285"/>
                                <a:pt x="5905500" y="364331"/>
                              </a:cubicBezTo>
                              <a:cubicBezTo>
                                <a:pt x="5912049" y="543377"/>
                                <a:pt x="5887968" y="614213"/>
                                <a:pt x="5905500" y="714375"/>
                              </a:cubicBezTo>
                              <a:cubicBezTo>
                                <a:pt x="5774671" y="774575"/>
                                <a:pt x="5561924" y="671111"/>
                                <a:pt x="5374005" y="714375"/>
                              </a:cubicBezTo>
                              <a:cubicBezTo>
                                <a:pt x="5186086" y="757639"/>
                                <a:pt x="5090811" y="705463"/>
                                <a:pt x="4960620" y="714375"/>
                              </a:cubicBezTo>
                              <a:cubicBezTo>
                                <a:pt x="4830430" y="723287"/>
                                <a:pt x="4611790" y="681451"/>
                                <a:pt x="4488180" y="714375"/>
                              </a:cubicBezTo>
                              <a:cubicBezTo>
                                <a:pt x="4364570" y="747299"/>
                                <a:pt x="4247120" y="690905"/>
                                <a:pt x="4015740" y="714375"/>
                              </a:cubicBezTo>
                              <a:cubicBezTo>
                                <a:pt x="3784360" y="737845"/>
                                <a:pt x="3702903" y="681955"/>
                                <a:pt x="3543300" y="714375"/>
                              </a:cubicBezTo>
                              <a:cubicBezTo>
                                <a:pt x="3383697" y="746795"/>
                                <a:pt x="3257889" y="667664"/>
                                <a:pt x="3129915" y="714375"/>
                              </a:cubicBezTo>
                              <a:cubicBezTo>
                                <a:pt x="3001942" y="761086"/>
                                <a:pt x="2698819" y="646384"/>
                                <a:pt x="2480310" y="714375"/>
                              </a:cubicBezTo>
                              <a:cubicBezTo>
                                <a:pt x="2261802" y="782366"/>
                                <a:pt x="2191149" y="656402"/>
                                <a:pt x="1948815" y="714375"/>
                              </a:cubicBezTo>
                              <a:cubicBezTo>
                                <a:pt x="1706481" y="772348"/>
                                <a:pt x="1621929" y="696494"/>
                                <a:pt x="1299210" y="714375"/>
                              </a:cubicBezTo>
                              <a:cubicBezTo>
                                <a:pt x="976491" y="732256"/>
                                <a:pt x="985941" y="675325"/>
                                <a:pt x="767715" y="714375"/>
                              </a:cubicBezTo>
                              <a:cubicBezTo>
                                <a:pt x="549489" y="753425"/>
                                <a:pt x="215961" y="696400"/>
                                <a:pt x="0" y="714375"/>
                              </a:cubicBezTo>
                              <a:cubicBezTo>
                                <a:pt x="-31023" y="555751"/>
                                <a:pt x="28071" y="453885"/>
                                <a:pt x="0" y="357188"/>
                              </a:cubicBezTo>
                              <a:cubicBezTo>
                                <a:pt x="-28071" y="260491"/>
                                <a:pt x="21648" y="143154"/>
                                <a:pt x="0" y="0"/>
                              </a:cubicBezTo>
                              <a:close/>
                            </a:path>
                          </a:pathLst>
                        </a:custGeom>
                        <a:solidFill>
                          <a:schemeClr val="lt1"/>
                        </a:solidFill>
                        <a:ln w="38100">
                          <a:solidFill>
                            <a:schemeClr val="accent1">
                              <a:lumMod val="60000"/>
                              <a:lumOff val="40000"/>
                            </a:schemeClr>
                          </a:solidFill>
                          <a:extLst>
                            <a:ext uri="{C807C97D-BFC1-408E-A445-0C87EB9F89A2}">
                              <ask:lineSketchStyleProps xmlns:ask="http://schemas.microsoft.com/office/drawing/2018/sketchyshapes" sd="1824856999">
                                <a:prstGeom prst="rect">
                                  <a:avLst/>
                                </a:prstGeom>
                                <ask:type>
                                  <ask:lineSketchScribble/>
                                </ask:type>
                              </ask:lineSketchStyleProps>
                            </a:ext>
                          </a:extLst>
                        </a:ln>
                      </wps:spPr>
                      <wps:txbx>
                        <w:txbxContent>
                          <w:p w14:paraId="56BEBF96" w14:textId="113E5CF7" w:rsidR="005525E4" w:rsidRPr="004005CF" w:rsidRDefault="0026155D">
                            <w:pPr>
                              <w:rPr>
                                <w:i/>
                                <w:iCs/>
                              </w:rPr>
                            </w:pPr>
                            <w:r w:rsidRPr="0026155D">
                              <w:t>Barnehagen skal inspirere til og gi rom for ulike typer lek både ute og inne. Barnehagen skal bidra til at alle barn kan oppleve glede, humor, spenning og engasjement gjennom lek - alene og sammen med andre.</w:t>
                            </w:r>
                            <w:r>
                              <w:t xml:space="preserve"> </w:t>
                            </w:r>
                            <w:r w:rsidR="004005CF">
                              <w:rPr>
                                <w:i/>
                                <w:iCs/>
                              </w:rPr>
                              <w:t xml:space="preserve">Rammeplan for barnehagens innhold og oppgaver, kap. </w:t>
                            </w:r>
                            <w:r w:rsidR="00CB4461">
                              <w:rPr>
                                <w:i/>
                                <w:i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C30395" id="_x0000_s1029" type="#_x0000_t202" style="position:absolute;left:0;text-align:left;margin-left:-.35pt;margin-top:25.9pt;width:465pt;height:56.2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" fillcolor="white [3201]" strokecolor="#8eaadb [1940]" strokeweight="3pt">
                <v:textbox>
                  <w:txbxContent>
                    <w:p w14:paraId="56BEBF96" w14:textId="113E5CF7" w:rsidR="005525E4" w:rsidRPr="004005CF" w:rsidRDefault="0026155D">
                      <w:pPr>
                        <w:rPr>
                          <w:i/>
                          <w:iCs/>
                        </w:rPr>
                      </w:pPr>
                      <w:r w:rsidRPr="0026155D">
                        <w:t>Barnehagen skal inspirere til og gi rom for ulike typer lek både ute og inne. Barnehagen skal bidra til at alle barn kan oppleve glede, humor, spenning og engasjement gjennom lek - alene og sammen med andre.</w:t>
                      </w:r>
                      <w:r>
                        <w:t xml:space="preserve"> </w:t>
                      </w:r>
                      <w:r w:rsidR="004005CF">
                        <w:rPr>
                          <w:i/>
                          <w:iCs/>
                        </w:rPr>
                        <w:t xml:space="preserve">Rammeplan for barnehagens innhold og oppgaver, kap. </w:t>
                      </w:r>
                      <w:r w:rsidR="00CB4461">
                        <w:rPr>
                          <w:i/>
                          <w:iCs/>
                        </w:rPr>
                        <w:t>3</w:t>
                      </w:r>
                    </w:p>
                  </w:txbxContent>
                </v:textbox>
                <w10:wrap type="tight"/>
              </v:shape>
            </w:pict>
          </mc:Fallback>
        </mc:AlternateContent>
      </w:r>
      <w:r w:rsidR="001A529C">
        <w:t xml:space="preserve">3.2 </w:t>
      </w:r>
      <w:r w:rsidR="00970117">
        <w:t>PERSONALETS</w:t>
      </w:r>
      <w:r w:rsidR="00184BEF">
        <w:t xml:space="preserve"> ROLLE I BARNS LEK</w:t>
      </w:r>
      <w:bookmarkEnd w:id="18"/>
    </w:p>
    <w:p w14:paraId="3B871F35" w14:textId="01441388" w:rsidR="00184BEF" w:rsidRDefault="00F11DA4" w:rsidP="00050A7A">
      <w:pPr>
        <w:spacing w:line="360" w:lineRule="auto"/>
      </w:pPr>
      <w:r>
        <w:t xml:space="preserve">Lek er barnets viktigste </w:t>
      </w:r>
      <w:r w:rsidR="00B718ED">
        <w:t>a</w:t>
      </w:r>
      <w:r>
        <w:t xml:space="preserve">ktivitet </w:t>
      </w:r>
      <w:r w:rsidR="00C26941">
        <w:t>i barnehagealder</w:t>
      </w:r>
      <w:r w:rsidR="00AB6B42">
        <w:t xml:space="preserve">. </w:t>
      </w:r>
      <w:r w:rsidR="002106B2">
        <w:t xml:space="preserve">Den </w:t>
      </w:r>
      <w:r w:rsidR="00AB6B42">
        <w:t xml:space="preserve">har en helt </w:t>
      </w:r>
      <w:r w:rsidR="007E0979">
        <w:t>spe</w:t>
      </w:r>
      <w:r w:rsidR="00AB6B42">
        <w:t>siell egenverdi i ba</w:t>
      </w:r>
      <w:r w:rsidR="007E0979">
        <w:t>rn</w:t>
      </w:r>
      <w:r w:rsidR="00AB6B42">
        <w:t xml:space="preserve">s liv og er sentral for </w:t>
      </w:r>
      <w:r w:rsidR="007E0979">
        <w:t>utvikling</w:t>
      </w:r>
      <w:r w:rsidR="00F80393">
        <w:t xml:space="preserve"> og læring</w:t>
      </w:r>
      <w:r w:rsidR="007E0979">
        <w:t xml:space="preserve"> på alle områder.</w:t>
      </w:r>
      <w:r w:rsidR="0045284B">
        <w:t xml:space="preserve"> Lek er en aktivitet som barna selv tar </w:t>
      </w:r>
      <w:r w:rsidR="003A6E5A">
        <w:t>initiativ</w:t>
      </w:r>
      <w:r w:rsidR="0045284B">
        <w:t xml:space="preserve"> til</w:t>
      </w:r>
      <w:r w:rsidR="00B41BDC">
        <w:t xml:space="preserve"> og drives av </w:t>
      </w:r>
      <w:r w:rsidR="002106B2">
        <w:t xml:space="preserve">barnas egen </w:t>
      </w:r>
      <w:r w:rsidR="00B41BDC">
        <w:t>indre motivasjon.</w:t>
      </w:r>
      <w:r w:rsidR="00A602EF">
        <w:t xml:space="preserve"> Den </w:t>
      </w:r>
      <w:r w:rsidR="0045284B">
        <w:t xml:space="preserve">og </w:t>
      </w:r>
      <w:r w:rsidR="00576099">
        <w:t>kjennetegnenes</w:t>
      </w:r>
      <w:r w:rsidR="0045284B">
        <w:t xml:space="preserve"> av </w:t>
      </w:r>
      <w:r w:rsidR="00C34CD6">
        <w:t>frivillig deltakelse, glede, fantasi,</w:t>
      </w:r>
      <w:r w:rsidR="005E4ED6">
        <w:t xml:space="preserve"> </w:t>
      </w:r>
      <w:r w:rsidR="000B06F2">
        <w:t>kreativitet, samspill,</w:t>
      </w:r>
      <w:r w:rsidR="00A602EF">
        <w:t xml:space="preserve"> utfordring</w:t>
      </w:r>
      <w:r w:rsidR="00381B08">
        <w:t xml:space="preserve"> og problemløsing,</w:t>
      </w:r>
      <w:r w:rsidR="000B06F2">
        <w:t xml:space="preserve"> nysgjerrighet</w:t>
      </w:r>
      <w:r w:rsidR="0061278E">
        <w:t xml:space="preserve"> og utforsking. Når barn </w:t>
      </w:r>
      <w:r w:rsidR="002C4EC6">
        <w:t xml:space="preserve">får skape sitt eget univers og </w:t>
      </w:r>
      <w:r w:rsidR="0061278E">
        <w:t>blir oppslukt av leken er effekten størst</w:t>
      </w:r>
      <w:r w:rsidR="00C1484A">
        <w:t>. Dette krever tid, rom og god planlegging. Det krever også klare og forutsigbare rammer med stor grad av fleksibilitet.</w:t>
      </w:r>
      <w:r w:rsidR="00586A0F">
        <w:t xml:space="preserve"> Det er derfor en av personalet viktigste oppgaver å </w:t>
      </w:r>
      <w:r w:rsidR="008477A0">
        <w:t>sørge for at alle barn får delta i lek.</w:t>
      </w:r>
    </w:p>
    <w:p w14:paraId="4BC4A8DD" w14:textId="61A32819" w:rsidR="008477A0" w:rsidRDefault="008477A0" w:rsidP="00050A7A">
      <w:pPr>
        <w:spacing w:line="360" w:lineRule="auto"/>
      </w:pPr>
      <w:r>
        <w:t xml:space="preserve">I </w:t>
      </w:r>
      <w:r w:rsidR="0010123B">
        <w:t>barnehagen vår legger vi til rette for at alle barn skal få delta i lek gjennom å:</w:t>
      </w:r>
    </w:p>
    <w:p w14:paraId="065966AD" w14:textId="07B601FC" w:rsidR="00D21FAE" w:rsidRDefault="00D21FAE" w:rsidP="00050A7A">
      <w:pPr>
        <w:pStyle w:val="Listeavsnitt"/>
        <w:numPr>
          <w:ilvl w:val="0"/>
          <w:numId w:val="19"/>
        </w:numPr>
      </w:pPr>
      <w:r>
        <w:t>Skape gode møteplasser</w:t>
      </w:r>
      <w:r w:rsidR="00254256">
        <w:t xml:space="preserve"> </w:t>
      </w:r>
    </w:p>
    <w:p w14:paraId="1D0F4356" w14:textId="6EC78192" w:rsidR="00392963" w:rsidRDefault="00392963" w:rsidP="00050A7A">
      <w:pPr>
        <w:pStyle w:val="Listeavsnitt"/>
        <w:numPr>
          <w:ilvl w:val="0"/>
          <w:numId w:val="19"/>
        </w:numPr>
      </w:pPr>
      <w:r>
        <w:t>Legge til rette for felles opplevelser som kan være grunnlag for leketemaer</w:t>
      </w:r>
    </w:p>
    <w:p w14:paraId="066B2FE2" w14:textId="171681DF" w:rsidR="00196AF4" w:rsidRDefault="00196AF4" w:rsidP="00050A7A">
      <w:pPr>
        <w:pStyle w:val="Listeavsnitt"/>
        <w:numPr>
          <w:ilvl w:val="0"/>
          <w:numId w:val="19"/>
        </w:numPr>
      </w:pPr>
      <w:r>
        <w:t>Bruke gruppeinndeling og være til</w:t>
      </w:r>
      <w:r w:rsidR="009941E1">
        <w:t xml:space="preserve"> </w:t>
      </w:r>
      <w:r>
        <w:t>stede der barna er</w:t>
      </w:r>
    </w:p>
    <w:p w14:paraId="3666BA91" w14:textId="1CE636BF" w:rsidR="00D847BF" w:rsidRDefault="00D847BF" w:rsidP="00050A7A">
      <w:pPr>
        <w:pStyle w:val="Listeavsnitt"/>
        <w:numPr>
          <w:ilvl w:val="0"/>
          <w:numId w:val="19"/>
        </w:numPr>
      </w:pPr>
      <w:r>
        <w:t>Skjerme god lek</w:t>
      </w:r>
      <w:r w:rsidR="004E4B25">
        <w:t xml:space="preserve"> og hjelpe de som gjerne vil være med inn i annen lek</w:t>
      </w:r>
    </w:p>
    <w:p w14:paraId="29CD4F91" w14:textId="2BC8DB07" w:rsidR="00372173" w:rsidRDefault="00372173" w:rsidP="00050A7A">
      <w:pPr>
        <w:pStyle w:val="Listeavsnitt"/>
        <w:numPr>
          <w:ilvl w:val="0"/>
          <w:numId w:val="19"/>
        </w:numPr>
      </w:pPr>
      <w:r>
        <w:t>Sette i gang- og hjelpe barn til å videreutvikle lek</w:t>
      </w:r>
    </w:p>
    <w:p w14:paraId="5FA2CA4A" w14:textId="1C7EC7B0" w:rsidR="0010123B" w:rsidRDefault="00916A00" w:rsidP="00050A7A">
      <w:pPr>
        <w:pStyle w:val="Listeavsnitt"/>
        <w:numPr>
          <w:ilvl w:val="0"/>
          <w:numId w:val="19"/>
        </w:numPr>
      </w:pPr>
      <w:r>
        <w:t xml:space="preserve">Observere barnegruppa </w:t>
      </w:r>
      <w:r w:rsidR="00D21FAE">
        <w:t xml:space="preserve">for å </w:t>
      </w:r>
      <w:r w:rsidR="00504D06">
        <w:t xml:space="preserve">fange opp interesser </w:t>
      </w:r>
      <w:r>
        <w:t>og se behovene der og da</w:t>
      </w:r>
      <w:r w:rsidR="006A6C7C">
        <w:t xml:space="preserve"> </w:t>
      </w:r>
    </w:p>
    <w:p w14:paraId="4DE21F41" w14:textId="15E9B095" w:rsidR="00B4377C" w:rsidRDefault="00B4377C" w:rsidP="00050A7A">
      <w:pPr>
        <w:pStyle w:val="Listeavsnitt"/>
        <w:numPr>
          <w:ilvl w:val="0"/>
          <w:numId w:val="19"/>
        </w:numPr>
      </w:pPr>
      <w:r>
        <w:t xml:space="preserve">Observere lek sammen med </w:t>
      </w:r>
      <w:r w:rsidR="00D847BF">
        <w:t>forsiktige barn og veilede dem inn i leken</w:t>
      </w:r>
    </w:p>
    <w:p w14:paraId="0C292D16" w14:textId="0ECB6A6E" w:rsidR="00383AF1" w:rsidRDefault="00630AB2" w:rsidP="00050A7A">
      <w:pPr>
        <w:pStyle w:val="Listeavsnitt"/>
        <w:numPr>
          <w:ilvl w:val="0"/>
          <w:numId w:val="19"/>
        </w:numPr>
      </w:pPr>
      <w:r>
        <w:t xml:space="preserve">Veilede barn på å </w:t>
      </w:r>
      <w:proofErr w:type="gramStart"/>
      <w:r>
        <w:t>takle</w:t>
      </w:r>
      <w:proofErr w:type="gramEnd"/>
      <w:r>
        <w:t xml:space="preserve"> avsl</w:t>
      </w:r>
      <w:r w:rsidR="002445F4">
        <w:t>ag</w:t>
      </w:r>
      <w:r w:rsidR="000625C5">
        <w:t xml:space="preserve"> i lek, og hjelpe de med å finne andre alternativer til aktivitet og lek.</w:t>
      </w:r>
    </w:p>
    <w:p w14:paraId="46A0A9E7" w14:textId="77777777" w:rsidR="00DC118D" w:rsidRDefault="00DC118D" w:rsidP="00DC118D">
      <w:pPr>
        <w:pStyle w:val="Listeavsnitt"/>
      </w:pPr>
    </w:p>
    <w:p w14:paraId="7FA36C85" w14:textId="1DFDC068" w:rsidR="00184BEF" w:rsidRDefault="00466317" w:rsidP="001A529C">
      <w:pPr>
        <w:pStyle w:val="rsplan2"/>
        <w:spacing w:line="360" w:lineRule="auto"/>
      </w:pPr>
      <w:bookmarkStart w:id="19" w:name="_Toc169782430"/>
      <w:r>
        <w:rPr>
          <w:noProof/>
        </w:rPr>
        <mc:AlternateContent>
          <mc:Choice Requires="wps">
            <w:drawing>
              <wp:anchor distT="0" distB="0" distL="114300" distR="114300" simplePos="0" relativeHeight="251667456" behindDoc="1" locked="0" layoutInCell="1" allowOverlap="1" wp14:anchorId="12EB8A8D" wp14:editId="1E463073">
                <wp:simplePos x="0" y="0"/>
                <wp:positionH relativeFrom="column">
                  <wp:posOffset>14605</wp:posOffset>
                </wp:positionH>
                <wp:positionV relativeFrom="paragraph">
                  <wp:posOffset>316230</wp:posOffset>
                </wp:positionV>
                <wp:extent cx="5886450" cy="876300"/>
                <wp:effectExtent l="38100" t="38100" r="38100" b="57150"/>
                <wp:wrapTight wrapText="bothSides">
                  <wp:wrapPolygon edited="0">
                    <wp:start x="0" y="-939"/>
                    <wp:lineTo x="-140" y="-939"/>
                    <wp:lineTo x="-140" y="21600"/>
                    <wp:lineTo x="5383" y="22539"/>
                    <wp:lineTo x="5452" y="22539"/>
                    <wp:lineTo x="6501" y="22539"/>
                    <wp:lineTo x="6571" y="22539"/>
                    <wp:lineTo x="21670" y="21600"/>
                    <wp:lineTo x="21670" y="-470"/>
                    <wp:lineTo x="21600" y="-939"/>
                    <wp:lineTo x="20482" y="-939"/>
                    <wp:lineTo x="0" y="-939"/>
                  </wp:wrapPolygon>
                </wp:wrapTight>
                <wp:docPr id="1409214041" name="Tekstboks 2"/>
                <wp:cNvGraphicFramePr/>
                <a:graphic xmlns:a="http://schemas.openxmlformats.org/drawingml/2006/main">
                  <a:graphicData uri="http://schemas.microsoft.com/office/word/2010/wordprocessingShape">
                    <wps:wsp>
                      <wps:cNvSpPr txBox="1"/>
                      <wps:spPr>
                        <a:xfrm>
                          <a:off x="0" y="0"/>
                          <a:ext cx="5886450" cy="876300"/>
                        </a:xfrm>
                        <a:custGeom>
                          <a:avLst/>
                          <a:gdLst>
                            <a:gd name="connsiteX0" fmla="*/ 0 w 5886450"/>
                            <a:gd name="connsiteY0" fmla="*/ 0 h 876300"/>
                            <a:gd name="connsiteX1" fmla="*/ 412052 w 5886450"/>
                            <a:gd name="connsiteY1" fmla="*/ 0 h 876300"/>
                            <a:gd name="connsiteX2" fmla="*/ 882968 w 5886450"/>
                            <a:gd name="connsiteY2" fmla="*/ 0 h 876300"/>
                            <a:gd name="connsiteX3" fmla="*/ 1471613 w 5886450"/>
                            <a:gd name="connsiteY3" fmla="*/ 0 h 876300"/>
                            <a:gd name="connsiteX4" fmla="*/ 2001393 w 5886450"/>
                            <a:gd name="connsiteY4" fmla="*/ 0 h 876300"/>
                            <a:gd name="connsiteX5" fmla="*/ 2472309 w 5886450"/>
                            <a:gd name="connsiteY5" fmla="*/ 0 h 876300"/>
                            <a:gd name="connsiteX6" fmla="*/ 3178683 w 5886450"/>
                            <a:gd name="connsiteY6" fmla="*/ 0 h 876300"/>
                            <a:gd name="connsiteX7" fmla="*/ 3649599 w 5886450"/>
                            <a:gd name="connsiteY7" fmla="*/ 0 h 876300"/>
                            <a:gd name="connsiteX8" fmla="*/ 4297109 w 5886450"/>
                            <a:gd name="connsiteY8" fmla="*/ 0 h 876300"/>
                            <a:gd name="connsiteX9" fmla="*/ 4826889 w 5886450"/>
                            <a:gd name="connsiteY9" fmla="*/ 0 h 876300"/>
                            <a:gd name="connsiteX10" fmla="*/ 5356669 w 5886450"/>
                            <a:gd name="connsiteY10" fmla="*/ 0 h 876300"/>
                            <a:gd name="connsiteX11" fmla="*/ 5886450 w 5886450"/>
                            <a:gd name="connsiteY11" fmla="*/ 0 h 876300"/>
                            <a:gd name="connsiteX12" fmla="*/ 5886450 w 5886450"/>
                            <a:gd name="connsiteY12" fmla="*/ 411861 h 876300"/>
                            <a:gd name="connsiteX13" fmla="*/ 5886450 w 5886450"/>
                            <a:gd name="connsiteY13" fmla="*/ 876300 h 876300"/>
                            <a:gd name="connsiteX14" fmla="*/ 5474399 w 5886450"/>
                            <a:gd name="connsiteY14" fmla="*/ 876300 h 876300"/>
                            <a:gd name="connsiteX15" fmla="*/ 5062347 w 5886450"/>
                            <a:gd name="connsiteY15" fmla="*/ 876300 h 876300"/>
                            <a:gd name="connsiteX16" fmla="*/ 4532567 w 5886450"/>
                            <a:gd name="connsiteY16" fmla="*/ 876300 h 876300"/>
                            <a:gd name="connsiteX17" fmla="*/ 3943921 w 5886450"/>
                            <a:gd name="connsiteY17" fmla="*/ 876300 h 876300"/>
                            <a:gd name="connsiteX18" fmla="*/ 3531870 w 5886450"/>
                            <a:gd name="connsiteY18" fmla="*/ 876300 h 876300"/>
                            <a:gd name="connsiteX19" fmla="*/ 2825496 w 5886450"/>
                            <a:gd name="connsiteY19" fmla="*/ 876300 h 876300"/>
                            <a:gd name="connsiteX20" fmla="*/ 2354580 w 5886450"/>
                            <a:gd name="connsiteY20" fmla="*/ 876300 h 876300"/>
                            <a:gd name="connsiteX21" fmla="*/ 1824799 w 5886450"/>
                            <a:gd name="connsiteY21" fmla="*/ 876300 h 876300"/>
                            <a:gd name="connsiteX22" fmla="*/ 1353884 w 5886450"/>
                            <a:gd name="connsiteY22" fmla="*/ 876300 h 876300"/>
                            <a:gd name="connsiteX23" fmla="*/ 647509 w 5886450"/>
                            <a:gd name="connsiteY23" fmla="*/ 876300 h 876300"/>
                            <a:gd name="connsiteX24" fmla="*/ 0 w 5886450"/>
                            <a:gd name="connsiteY24" fmla="*/ 876300 h 876300"/>
                            <a:gd name="connsiteX25" fmla="*/ 0 w 5886450"/>
                            <a:gd name="connsiteY25" fmla="*/ 455676 h 876300"/>
                            <a:gd name="connsiteX26" fmla="*/ 0 w 5886450"/>
                            <a:gd name="connsiteY26" fmla="*/ 0 h 8763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5886450" h="876300" fill="none" extrusionOk="0">
                              <a:moveTo>
                                <a:pt x="0" y="0"/>
                              </a:moveTo>
                              <a:cubicBezTo>
                                <a:pt x="180532" y="-36513"/>
                                <a:pt x="222341" y="37613"/>
                                <a:pt x="412052" y="0"/>
                              </a:cubicBezTo>
                              <a:cubicBezTo>
                                <a:pt x="601763" y="-37613"/>
                                <a:pt x="660906" y="4537"/>
                                <a:pt x="882968" y="0"/>
                              </a:cubicBezTo>
                              <a:cubicBezTo>
                                <a:pt x="1105030" y="-4537"/>
                                <a:pt x="1211078" y="18059"/>
                                <a:pt x="1471613" y="0"/>
                              </a:cubicBezTo>
                              <a:cubicBezTo>
                                <a:pt x="1732149" y="-18059"/>
                                <a:pt x="1739430" y="49658"/>
                                <a:pt x="2001393" y="0"/>
                              </a:cubicBezTo>
                              <a:cubicBezTo>
                                <a:pt x="2263356" y="-49658"/>
                                <a:pt x="2358655" y="26062"/>
                                <a:pt x="2472309" y="0"/>
                              </a:cubicBezTo>
                              <a:cubicBezTo>
                                <a:pt x="2585963" y="-26062"/>
                                <a:pt x="2880311" y="13925"/>
                                <a:pt x="3178683" y="0"/>
                              </a:cubicBezTo>
                              <a:cubicBezTo>
                                <a:pt x="3477055" y="-13925"/>
                                <a:pt x="3503969" y="12285"/>
                                <a:pt x="3649599" y="0"/>
                              </a:cubicBezTo>
                              <a:cubicBezTo>
                                <a:pt x="3795229" y="-12285"/>
                                <a:pt x="4113567" y="3317"/>
                                <a:pt x="4297109" y="0"/>
                              </a:cubicBezTo>
                              <a:cubicBezTo>
                                <a:pt x="4480651" y="-3317"/>
                                <a:pt x="4703656" y="37168"/>
                                <a:pt x="4826889" y="0"/>
                              </a:cubicBezTo>
                              <a:cubicBezTo>
                                <a:pt x="4950122" y="-37168"/>
                                <a:pt x="5198960" y="49978"/>
                                <a:pt x="5356669" y="0"/>
                              </a:cubicBezTo>
                              <a:cubicBezTo>
                                <a:pt x="5514378" y="-49978"/>
                                <a:pt x="5727347" y="62155"/>
                                <a:pt x="5886450" y="0"/>
                              </a:cubicBezTo>
                              <a:cubicBezTo>
                                <a:pt x="5903210" y="116738"/>
                                <a:pt x="5872761" y="274895"/>
                                <a:pt x="5886450" y="411861"/>
                              </a:cubicBezTo>
                              <a:cubicBezTo>
                                <a:pt x="5900139" y="548827"/>
                                <a:pt x="5858984" y="751714"/>
                                <a:pt x="5886450" y="876300"/>
                              </a:cubicBezTo>
                              <a:cubicBezTo>
                                <a:pt x="5803906" y="896616"/>
                                <a:pt x="5632647" y="873114"/>
                                <a:pt x="5474399" y="876300"/>
                              </a:cubicBezTo>
                              <a:cubicBezTo>
                                <a:pt x="5316151" y="879486"/>
                                <a:pt x="5209935" y="831151"/>
                                <a:pt x="5062347" y="876300"/>
                              </a:cubicBezTo>
                              <a:cubicBezTo>
                                <a:pt x="4914759" y="921449"/>
                                <a:pt x="4686207" y="862682"/>
                                <a:pt x="4532567" y="876300"/>
                              </a:cubicBezTo>
                              <a:cubicBezTo>
                                <a:pt x="4378927" y="889918"/>
                                <a:pt x="4196021" y="819646"/>
                                <a:pt x="3943921" y="876300"/>
                              </a:cubicBezTo>
                              <a:cubicBezTo>
                                <a:pt x="3691821" y="932954"/>
                                <a:pt x="3634240" y="836804"/>
                                <a:pt x="3531870" y="876300"/>
                              </a:cubicBezTo>
                              <a:cubicBezTo>
                                <a:pt x="3429500" y="915796"/>
                                <a:pt x="3080186" y="875036"/>
                                <a:pt x="2825496" y="876300"/>
                              </a:cubicBezTo>
                              <a:cubicBezTo>
                                <a:pt x="2570806" y="877564"/>
                                <a:pt x="2460083" y="837813"/>
                                <a:pt x="2354580" y="876300"/>
                              </a:cubicBezTo>
                              <a:cubicBezTo>
                                <a:pt x="2249077" y="914787"/>
                                <a:pt x="2035585" y="813333"/>
                                <a:pt x="1824799" y="876300"/>
                              </a:cubicBezTo>
                              <a:cubicBezTo>
                                <a:pt x="1614013" y="939267"/>
                                <a:pt x="1513082" y="875308"/>
                                <a:pt x="1353884" y="876300"/>
                              </a:cubicBezTo>
                              <a:cubicBezTo>
                                <a:pt x="1194686" y="877292"/>
                                <a:pt x="879165" y="865011"/>
                                <a:pt x="647509" y="876300"/>
                              </a:cubicBezTo>
                              <a:cubicBezTo>
                                <a:pt x="415854" y="887589"/>
                                <a:pt x="298537" y="842874"/>
                                <a:pt x="0" y="876300"/>
                              </a:cubicBezTo>
                              <a:cubicBezTo>
                                <a:pt x="-42591" y="777054"/>
                                <a:pt x="12481" y="635767"/>
                                <a:pt x="0" y="455676"/>
                              </a:cubicBezTo>
                              <a:cubicBezTo>
                                <a:pt x="-12481" y="275585"/>
                                <a:pt x="24983" y="135003"/>
                                <a:pt x="0" y="0"/>
                              </a:cubicBezTo>
                              <a:close/>
                            </a:path>
                            <a:path w="5886450" h="876300" stroke="0" extrusionOk="0">
                              <a:moveTo>
                                <a:pt x="0" y="0"/>
                              </a:moveTo>
                              <a:cubicBezTo>
                                <a:pt x="124710" y="-32891"/>
                                <a:pt x="271211" y="18946"/>
                                <a:pt x="470916" y="0"/>
                              </a:cubicBezTo>
                              <a:cubicBezTo>
                                <a:pt x="670621" y="-18946"/>
                                <a:pt x="850431" y="57693"/>
                                <a:pt x="1000697" y="0"/>
                              </a:cubicBezTo>
                              <a:cubicBezTo>
                                <a:pt x="1150963" y="-57693"/>
                                <a:pt x="1345652" y="60623"/>
                                <a:pt x="1530477" y="0"/>
                              </a:cubicBezTo>
                              <a:cubicBezTo>
                                <a:pt x="1715302" y="-60623"/>
                                <a:pt x="1992490" y="12758"/>
                                <a:pt x="2236851" y="0"/>
                              </a:cubicBezTo>
                              <a:cubicBezTo>
                                <a:pt x="2481212" y="-12758"/>
                                <a:pt x="2616923" y="40672"/>
                                <a:pt x="2766632" y="0"/>
                              </a:cubicBezTo>
                              <a:cubicBezTo>
                                <a:pt x="2916341" y="-40672"/>
                                <a:pt x="3053977" y="3887"/>
                                <a:pt x="3178683" y="0"/>
                              </a:cubicBezTo>
                              <a:cubicBezTo>
                                <a:pt x="3303389" y="-3887"/>
                                <a:pt x="3560917" y="39303"/>
                                <a:pt x="3708464" y="0"/>
                              </a:cubicBezTo>
                              <a:cubicBezTo>
                                <a:pt x="3856011" y="-39303"/>
                                <a:pt x="4057646" y="31616"/>
                                <a:pt x="4297109" y="0"/>
                              </a:cubicBezTo>
                              <a:cubicBezTo>
                                <a:pt x="4536573" y="-31616"/>
                                <a:pt x="4672915" y="42520"/>
                                <a:pt x="4768025" y="0"/>
                              </a:cubicBezTo>
                              <a:cubicBezTo>
                                <a:pt x="4863135" y="-42520"/>
                                <a:pt x="5016396" y="42006"/>
                                <a:pt x="5180076" y="0"/>
                              </a:cubicBezTo>
                              <a:cubicBezTo>
                                <a:pt x="5343756" y="-42006"/>
                                <a:pt x="5557206" y="58404"/>
                                <a:pt x="5886450" y="0"/>
                              </a:cubicBezTo>
                              <a:cubicBezTo>
                                <a:pt x="5909630" y="126616"/>
                                <a:pt x="5881545" y="258692"/>
                                <a:pt x="5886450" y="411861"/>
                              </a:cubicBezTo>
                              <a:cubicBezTo>
                                <a:pt x="5891355" y="565030"/>
                                <a:pt x="5835978" y="664634"/>
                                <a:pt x="5886450" y="876300"/>
                              </a:cubicBezTo>
                              <a:cubicBezTo>
                                <a:pt x="5749351" y="902183"/>
                                <a:pt x="5565110" y="819127"/>
                                <a:pt x="5297805" y="876300"/>
                              </a:cubicBezTo>
                              <a:cubicBezTo>
                                <a:pt x="5030501" y="933473"/>
                                <a:pt x="4854666" y="855976"/>
                                <a:pt x="4591431" y="876300"/>
                              </a:cubicBezTo>
                              <a:cubicBezTo>
                                <a:pt x="4328196" y="896624"/>
                                <a:pt x="4285131" y="815427"/>
                                <a:pt x="4002786" y="876300"/>
                              </a:cubicBezTo>
                              <a:cubicBezTo>
                                <a:pt x="3720442" y="937173"/>
                                <a:pt x="3754869" y="839273"/>
                                <a:pt x="3590734" y="876300"/>
                              </a:cubicBezTo>
                              <a:cubicBezTo>
                                <a:pt x="3426599" y="913327"/>
                                <a:pt x="3269850" y="827625"/>
                                <a:pt x="3119818" y="876300"/>
                              </a:cubicBezTo>
                              <a:cubicBezTo>
                                <a:pt x="2969786" y="924975"/>
                                <a:pt x="2903843" y="835535"/>
                                <a:pt x="2707767" y="876300"/>
                              </a:cubicBezTo>
                              <a:cubicBezTo>
                                <a:pt x="2511691" y="917065"/>
                                <a:pt x="2315929" y="824235"/>
                                <a:pt x="2060257" y="876300"/>
                              </a:cubicBezTo>
                              <a:cubicBezTo>
                                <a:pt x="1804585" y="928365"/>
                                <a:pt x="1806645" y="857830"/>
                                <a:pt x="1648206" y="876300"/>
                              </a:cubicBezTo>
                              <a:cubicBezTo>
                                <a:pt x="1489767" y="894770"/>
                                <a:pt x="1139808" y="871535"/>
                                <a:pt x="941832" y="876300"/>
                              </a:cubicBezTo>
                              <a:cubicBezTo>
                                <a:pt x="743856" y="881065"/>
                                <a:pt x="252258" y="869648"/>
                                <a:pt x="0" y="876300"/>
                              </a:cubicBezTo>
                              <a:cubicBezTo>
                                <a:pt x="-33351" y="735872"/>
                                <a:pt x="23592" y="557290"/>
                                <a:pt x="0" y="464439"/>
                              </a:cubicBezTo>
                              <a:cubicBezTo>
                                <a:pt x="-23592" y="371588"/>
                                <a:pt x="54511" y="175705"/>
                                <a:pt x="0" y="0"/>
                              </a:cubicBezTo>
                              <a:close/>
                            </a:path>
                          </a:pathLst>
                        </a:custGeom>
                        <a:solidFill>
                          <a:schemeClr val="lt1"/>
                        </a:solidFill>
                        <a:ln w="38100">
                          <a:solidFill>
                            <a:schemeClr val="accent1">
                              <a:lumMod val="60000"/>
                              <a:lumOff val="40000"/>
                            </a:schemeClr>
                          </a:solidFill>
                          <a:extLst>
                            <a:ext uri="{C807C97D-BFC1-408E-A445-0C87EB9F89A2}">
                              <ask:lineSketchStyleProps xmlns:ask="http://schemas.microsoft.com/office/drawing/2018/sketchyshapes" sd="3421848214">
                                <a:prstGeom prst="rect">
                                  <a:avLst/>
                                </a:prstGeom>
                                <ask:type>
                                  <ask:lineSketchScribble/>
                                </ask:type>
                              </ask:lineSketchStyleProps>
                            </a:ext>
                          </a:extLst>
                        </a:ln>
                      </wps:spPr>
                      <wps:txbx>
                        <w:txbxContent>
                          <w:p w14:paraId="1E564FEB" w14:textId="2A5326CA" w:rsidR="00B6094F" w:rsidRPr="002A6909" w:rsidRDefault="00B6094F">
                            <w:pPr>
                              <w:rPr>
                                <w:i/>
                                <w:iCs/>
                              </w:rPr>
                            </w:pPr>
                            <w:r w:rsidRPr="00B6094F">
                              <w:t>Barnas fysiske og psykiske helse skal fremmes i barnehagen. Barnehagen skal bidra til barnas trivsel, livsglede, mestring og følelse av egenverd og forebygge krenkelser og mobbing. Om et barn opplever krenkelser eller mobbing, må barnehagen håndtere, stoppe og følge opp dette.</w:t>
                            </w:r>
                            <w:r w:rsidR="002A6909">
                              <w:t xml:space="preserve"> </w:t>
                            </w:r>
                            <w:r w:rsidR="002A6909">
                              <w:rPr>
                                <w:i/>
                                <w:iCs/>
                              </w:rPr>
                              <w:t>Rammeplan for barnehagens innhold og oppgaver, kap</w:t>
                            </w:r>
                            <w:r w:rsidR="00AE7757">
                              <w:rPr>
                                <w:i/>
                                <w:iCs/>
                              </w:rPr>
                              <w:t>.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EB8A8D" id="_x0000_s1030" type="#_x0000_t202" style="position:absolute;left:0;text-align:left;margin-left:1.15pt;margin-top:24.9pt;width:463.5pt;height:69pt;z-index:-251649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" fillcolor="white [3201]" strokecolor="#8eaadb [1940]" strokeweight="3pt">
                <v:textbox>
                  <w:txbxContent>
                    <w:p w14:paraId="1E564FEB" w14:textId="2A5326CA" w:rsidR="00B6094F" w:rsidRPr="002A6909" w:rsidRDefault="00B6094F">
                      <w:pPr>
                        <w:rPr>
                          <w:i/>
                          <w:iCs/>
                        </w:rPr>
                      </w:pPr>
                      <w:r w:rsidRPr="00B6094F">
                        <w:t>Barnas fysiske og psykiske helse skal fremmes i barnehagen. Barnehagen skal bidra til barnas trivsel, livsglede, mestring og følelse av egenverd og forebygge krenkelser og mobbing. Om et barn opplever krenkelser eller mobbing, må barnehagen håndtere, stoppe og følge opp dette.</w:t>
                      </w:r>
                      <w:r w:rsidR="002A6909">
                        <w:t xml:space="preserve"> </w:t>
                      </w:r>
                      <w:r w:rsidR="002A6909">
                        <w:rPr>
                          <w:i/>
                          <w:iCs/>
                        </w:rPr>
                        <w:t>Rammeplan for barnehagens innhold og oppgaver, kap</w:t>
                      </w:r>
                      <w:r w:rsidR="00AE7757">
                        <w:rPr>
                          <w:i/>
                          <w:iCs/>
                        </w:rPr>
                        <w:t>. 4</w:t>
                      </w:r>
                    </w:p>
                  </w:txbxContent>
                </v:textbox>
                <w10:wrap type="tight"/>
              </v:shape>
            </w:pict>
          </mc:Fallback>
        </mc:AlternateContent>
      </w:r>
      <w:r w:rsidR="001A529C">
        <w:t xml:space="preserve">3.3 </w:t>
      </w:r>
      <w:r w:rsidR="00A44E67">
        <w:t>MOBBING, KRENKELSER OG UTESTENGELSE</w:t>
      </w:r>
      <w:bookmarkEnd w:id="19"/>
    </w:p>
    <w:p w14:paraId="28212313" w14:textId="44931FC3" w:rsidR="009B2291" w:rsidRDefault="00A427BC" w:rsidP="00050A7A">
      <w:pPr>
        <w:pStyle w:val="rsplan2"/>
        <w:spacing w:line="360" w:lineRule="auto"/>
      </w:pPr>
      <w:bookmarkStart w:id="20" w:name="_Toc169782431"/>
      <w:r>
        <w:t>Krenkelser</w:t>
      </w:r>
      <w:bookmarkEnd w:id="20"/>
      <w:r>
        <w:t xml:space="preserve"> </w:t>
      </w:r>
    </w:p>
    <w:p w14:paraId="02ABE8E9" w14:textId="250A7974" w:rsidR="00A427BC" w:rsidRDefault="005A4DD1" w:rsidP="00050A7A">
      <w:pPr>
        <w:spacing w:line="360" w:lineRule="auto"/>
      </w:pPr>
      <w:r>
        <w:t xml:space="preserve">Krenkelser kjennetegnes ved at det utøves </w:t>
      </w:r>
      <w:r w:rsidR="00FC1B35">
        <w:t xml:space="preserve">negativ </w:t>
      </w:r>
      <w:r>
        <w:t>makt</w:t>
      </w:r>
      <w:r w:rsidR="00161FA0">
        <w:t xml:space="preserve"> i form av </w:t>
      </w:r>
      <w:r w:rsidR="00980CC0">
        <w:t>ord, kroppsspråk eller atferd. Det kan f.eks. være kommentarer som virker sårende på barnet</w:t>
      </w:r>
      <w:r w:rsidR="00F5313D">
        <w:t xml:space="preserve">, </w:t>
      </w:r>
      <w:r w:rsidR="00E3746F">
        <w:t>kroppsspråk og</w:t>
      </w:r>
      <w:r w:rsidR="00F5313D">
        <w:t xml:space="preserve"> mimikk</w:t>
      </w:r>
      <w:r w:rsidR="00F6045C">
        <w:t>.</w:t>
      </w:r>
      <w:r w:rsidR="00F5313D">
        <w:t xml:space="preserve"> </w:t>
      </w:r>
      <w:r w:rsidR="00F6045C">
        <w:lastRenderedPageBreak/>
        <w:t>H</w:t>
      </w:r>
      <w:r w:rsidR="00F5313D">
        <w:t>imling med øynene</w:t>
      </w:r>
      <w:r w:rsidR="00E3746F">
        <w:t xml:space="preserve">, kjefting </w:t>
      </w:r>
      <w:r w:rsidR="002634CF">
        <w:t xml:space="preserve">eller ironiske kommentarer til barnet </w:t>
      </w:r>
      <w:r w:rsidR="006C10F0">
        <w:t>kan</w:t>
      </w:r>
      <w:r w:rsidR="00F6045C">
        <w:t xml:space="preserve"> også</w:t>
      </w:r>
      <w:r w:rsidR="006C10F0">
        <w:t xml:space="preserve"> være</w:t>
      </w:r>
      <w:r w:rsidR="00386DBD">
        <w:t xml:space="preserve"> </w:t>
      </w:r>
      <w:r w:rsidR="002634CF">
        <w:t>eksempler på krenkelse av barn.</w:t>
      </w:r>
      <w:r w:rsidR="0041213A">
        <w:t xml:space="preserve"> </w:t>
      </w:r>
      <w:r w:rsidR="000F193C">
        <w:t>Krenkelser kan derfor beskrives som en type maktmisbruk</w:t>
      </w:r>
      <w:r w:rsidR="007F10FD">
        <w:t>.</w:t>
      </w:r>
    </w:p>
    <w:p w14:paraId="3E4FF828" w14:textId="23E5A021" w:rsidR="00FC1B35" w:rsidRDefault="008E34B8" w:rsidP="00050A7A">
      <w:pPr>
        <w:pStyle w:val="rsplan2"/>
        <w:spacing w:line="360" w:lineRule="auto"/>
      </w:pPr>
      <w:bookmarkStart w:id="21" w:name="_Toc169782432"/>
      <w:r>
        <w:t>U</w:t>
      </w:r>
      <w:r w:rsidR="006218E2">
        <w:t>testengelse</w:t>
      </w:r>
      <w:bookmarkEnd w:id="21"/>
      <w:r>
        <w:t xml:space="preserve"> </w:t>
      </w:r>
    </w:p>
    <w:p w14:paraId="162BC692" w14:textId="25B4F58D" w:rsidR="008E34B8" w:rsidRDefault="008E34B8" w:rsidP="00050A7A">
      <w:pPr>
        <w:spacing w:line="360" w:lineRule="auto"/>
      </w:pPr>
      <w:r>
        <w:t>Utestengelse er en egen form for krenkelse</w:t>
      </w:r>
      <w:r w:rsidR="00574D26">
        <w:t xml:space="preserve"> der et enkelt </w:t>
      </w:r>
      <w:r w:rsidR="00A95502">
        <w:t>individ blir utestengt fra en eller flere arenaer</w:t>
      </w:r>
      <w:r w:rsidR="00AA1D3E">
        <w:t xml:space="preserve">. De </w:t>
      </w:r>
      <w:r w:rsidR="00E6123E">
        <w:t>vanligste</w:t>
      </w:r>
      <w:r w:rsidR="00AA1D3E">
        <w:t xml:space="preserve"> måtene barn utestenger hverandre på er ved ignorering</w:t>
      </w:r>
      <w:r w:rsidR="00E6123E">
        <w:t xml:space="preserve">, </w:t>
      </w:r>
      <w:r w:rsidR="000007C7">
        <w:t xml:space="preserve">utestengelse fra lek </w:t>
      </w:r>
      <w:r w:rsidR="00DA102B">
        <w:t xml:space="preserve">eller ved kommentarer som «du får ikke komme i bursdagen min». </w:t>
      </w:r>
      <w:r w:rsidR="00726AED">
        <w:t>Noen ganger bidrar også foreldre til utestenging ved å oppfordre bar</w:t>
      </w:r>
      <w:r w:rsidR="00086D52">
        <w:t>n</w:t>
      </w:r>
      <w:r w:rsidR="00726AED">
        <w:t>et sitt til ikke å leke med andre barn.</w:t>
      </w:r>
      <w:r w:rsidR="003B447D">
        <w:t xml:space="preserve"> </w:t>
      </w:r>
      <w:r w:rsidR="003623AA">
        <w:t>I tilfeller</w:t>
      </w:r>
      <w:r w:rsidR="003B447D">
        <w:t xml:space="preserve"> der foreldre opplever relasjoner barnet deres har til andre som problematisk, er det derfor viktig å involvere personalet i dette</w:t>
      </w:r>
      <w:r w:rsidR="00C85FA4">
        <w:t xml:space="preserve"> fremfor å prøve å styre eget barn til </w:t>
      </w:r>
      <w:r w:rsidR="0030379D">
        <w:t>utestengelse</w:t>
      </w:r>
      <w:r w:rsidR="00C85FA4">
        <w:t xml:space="preserve"> av andre.</w:t>
      </w:r>
    </w:p>
    <w:p w14:paraId="0B8C889D" w14:textId="77777777" w:rsidR="003B0B77" w:rsidRPr="003B0B77" w:rsidRDefault="003B0B77" w:rsidP="00050A7A">
      <w:pPr>
        <w:pStyle w:val="rsplan2"/>
        <w:spacing w:line="360" w:lineRule="auto"/>
      </w:pPr>
      <w:bookmarkStart w:id="22" w:name="_Toc169782433"/>
      <w:r w:rsidRPr="003B0B77">
        <w:t>Mobbing</w:t>
      </w:r>
      <w:bookmarkEnd w:id="22"/>
    </w:p>
    <w:p w14:paraId="2961B8C4" w14:textId="77777777" w:rsidR="003B0B77" w:rsidRDefault="003B0B77" w:rsidP="00050A7A">
      <w:pPr>
        <w:spacing w:line="360" w:lineRule="auto"/>
      </w:pPr>
      <w:r w:rsidRPr="003B0B77">
        <w:t>Mobbing kjennetegnes av gjentatte negative verbale, fysiske eller psykiske handlinger rettet mot enkeltbarn fra andre barn eller voksne. Maktforholdet er skjevt. Både gjentatte krenkelser og systematisk utestengelse kan betraktes som mobbing.</w:t>
      </w:r>
    </w:p>
    <w:p w14:paraId="58158DFF" w14:textId="27FB4322" w:rsidR="006B1DB8" w:rsidRPr="003B0B77" w:rsidRDefault="004A484F" w:rsidP="00050A7A">
      <w:pPr>
        <w:pStyle w:val="rsplan2"/>
        <w:spacing w:line="360" w:lineRule="auto"/>
      </w:pPr>
      <w:bookmarkStart w:id="23" w:name="_Toc169782434"/>
      <w:r>
        <w:t>Barnehagens forebyggende arbeid</w:t>
      </w:r>
      <w:r w:rsidR="008E5DF6">
        <w:t xml:space="preserve"> mot krenkelser, </w:t>
      </w:r>
      <w:r w:rsidR="0007458F">
        <w:t>utestengelse og mobbing</w:t>
      </w:r>
      <w:bookmarkEnd w:id="23"/>
    </w:p>
    <w:p w14:paraId="24FA06DB" w14:textId="21D98455" w:rsidR="003B0B77" w:rsidRPr="003B0B77" w:rsidRDefault="003B0B77" w:rsidP="00050A7A">
      <w:pPr>
        <w:spacing w:line="360" w:lineRule="auto"/>
      </w:pPr>
      <w:r w:rsidRPr="003B0B77">
        <w:t xml:space="preserve">I Melgård barnehage jobber vi forbyggende mot </w:t>
      </w:r>
      <w:r w:rsidR="006B1DB8">
        <w:t xml:space="preserve">krenkelser, utestengelse og </w:t>
      </w:r>
      <w:r w:rsidRPr="003B0B77">
        <w:t xml:space="preserve">mobbing ved å arbeide med god relasjonsbygging, inkluderende lek og skjerming av skjøre relasjoner, slik at de skal få utvikle seg. Barna skal bli møtt på følelsene sine og lære hvordan man får utløp for disse på en måte som ivaretar dem selv og andre rundt. </w:t>
      </w:r>
      <w:r w:rsidR="004B43CD">
        <w:t>I mange tilfeller jobber vi ak</w:t>
      </w:r>
      <w:r w:rsidR="00B976C3">
        <w:t>ti</w:t>
      </w:r>
      <w:r w:rsidR="004B43CD">
        <w:t>vt med å heve barn</w:t>
      </w:r>
      <w:r w:rsidR="00B976C3">
        <w:t>s</w:t>
      </w:r>
      <w:r w:rsidR="004B43CD">
        <w:t xml:space="preserve"> status i gruppa ved </w:t>
      </w:r>
      <w:r w:rsidR="009F595E">
        <w:t xml:space="preserve">bruke vår kjennskap til barnet og dets styrker. Gjennom å involvere andre barn i aktiviteter </w:t>
      </w:r>
      <w:r w:rsidR="00324C85">
        <w:t xml:space="preserve">som baret mestrer godt, bygges ny og </w:t>
      </w:r>
      <w:r w:rsidR="00383AF1">
        <w:t>endret</w:t>
      </w:r>
      <w:r w:rsidR="00324C85">
        <w:t xml:space="preserve"> relasjon og faren for krenkelser, utestenging og mobbing minsker.</w:t>
      </w:r>
    </w:p>
    <w:p w14:paraId="30E5F4FE" w14:textId="15FD3900" w:rsidR="006C10F0" w:rsidRDefault="003B0B77" w:rsidP="00050A7A">
      <w:pPr>
        <w:spacing w:line="360" w:lineRule="auto"/>
      </w:pPr>
      <w:r w:rsidRPr="003B0B77">
        <w:t>Vi snakker om å sette grenser for seg selv og å respektere andres grenser på et aldersadekvat nivå. I dette arbeidet bruker vi daglig kommunikasjon i situasjoner som oppstår, snakker om temaet i samling, er tilstedeværende og observerende i barns lek og samhandling. Foreldre er også en viktig del av dette arbeidet, da de er barnas viktigste referansepunkt på hva som er greit å si og gjøre mot andre mennesker. Foreldresamarbeid, -samtale og -veiledning er derfor en viktig del av dette arbeidet.</w:t>
      </w:r>
      <w:r w:rsidR="00955CA7">
        <w:t xml:space="preserve"> </w:t>
      </w:r>
      <w:r w:rsidR="00012C6B">
        <w:t>Krenkelser, utestengelse og mobbing kan utløse krav om aktivitetsplikt, som beskrevet i punkt 9.1.</w:t>
      </w:r>
    </w:p>
    <w:p w14:paraId="7B040772" w14:textId="77777777" w:rsidR="000A0616" w:rsidRDefault="000A0616" w:rsidP="00050A7A">
      <w:pPr>
        <w:spacing w:line="360" w:lineRule="auto"/>
      </w:pPr>
    </w:p>
    <w:p w14:paraId="0889ABA1" w14:textId="77777777" w:rsidR="000A0616" w:rsidRDefault="000A0616" w:rsidP="00050A7A">
      <w:pPr>
        <w:spacing w:line="360" w:lineRule="auto"/>
      </w:pPr>
    </w:p>
    <w:p w14:paraId="71466B02" w14:textId="5C972280" w:rsidR="00A44E67" w:rsidRPr="000A0616" w:rsidRDefault="00F30D58" w:rsidP="00F30D58">
      <w:pPr>
        <w:pStyle w:val="rsplan2"/>
        <w:spacing w:line="360" w:lineRule="auto"/>
        <w:rPr>
          <w:b/>
          <w:bCs/>
        </w:rPr>
      </w:pPr>
      <w:bookmarkStart w:id="24" w:name="_Toc169782435"/>
      <w:r w:rsidRPr="000A0616">
        <w:rPr>
          <w:b/>
          <w:bCs/>
        </w:rPr>
        <w:lastRenderedPageBreak/>
        <w:t xml:space="preserve">4. </w:t>
      </w:r>
      <w:r w:rsidR="00A44E67" w:rsidRPr="000A0616">
        <w:rPr>
          <w:b/>
          <w:bCs/>
        </w:rPr>
        <w:t>OMSORGSSVIKT OG OVERGREP</w:t>
      </w:r>
      <w:bookmarkEnd w:id="24"/>
    </w:p>
    <w:p w14:paraId="116C6556" w14:textId="4C9EA3F2" w:rsidR="00A44E67" w:rsidRDefault="00573C55" w:rsidP="00050A7A">
      <w:pPr>
        <w:spacing w:line="360" w:lineRule="auto"/>
      </w:pPr>
      <w:r>
        <w:rPr>
          <w:noProof/>
        </w:rPr>
        <mc:AlternateContent>
          <mc:Choice Requires="wps">
            <w:drawing>
              <wp:anchor distT="0" distB="0" distL="114300" distR="114300" simplePos="0" relativeHeight="251668480" behindDoc="0" locked="0" layoutInCell="1" allowOverlap="1" wp14:anchorId="7D044850" wp14:editId="2FAD1602">
                <wp:simplePos x="0" y="0"/>
                <wp:positionH relativeFrom="column">
                  <wp:posOffset>14605</wp:posOffset>
                </wp:positionH>
                <wp:positionV relativeFrom="paragraph">
                  <wp:posOffset>69215</wp:posOffset>
                </wp:positionV>
                <wp:extent cx="5943600" cy="904875"/>
                <wp:effectExtent l="38100" t="57150" r="38100" b="66675"/>
                <wp:wrapNone/>
                <wp:docPr id="86789238" name="Tekstboks 3"/>
                <wp:cNvGraphicFramePr/>
                <a:graphic xmlns:a="http://schemas.openxmlformats.org/drawingml/2006/main">
                  <a:graphicData uri="http://schemas.microsoft.com/office/word/2010/wordprocessingShape">
                    <wps:wsp>
                      <wps:cNvSpPr txBox="1"/>
                      <wps:spPr>
                        <a:xfrm>
                          <a:off x="0" y="0"/>
                          <a:ext cx="5943600" cy="904875"/>
                        </a:xfrm>
                        <a:custGeom>
                          <a:avLst/>
                          <a:gdLst>
                            <a:gd name="connsiteX0" fmla="*/ 0 w 5943600"/>
                            <a:gd name="connsiteY0" fmla="*/ 0 h 904875"/>
                            <a:gd name="connsiteX1" fmla="*/ 653796 w 5943600"/>
                            <a:gd name="connsiteY1" fmla="*/ 0 h 904875"/>
                            <a:gd name="connsiteX2" fmla="*/ 1248156 w 5943600"/>
                            <a:gd name="connsiteY2" fmla="*/ 0 h 904875"/>
                            <a:gd name="connsiteX3" fmla="*/ 1901952 w 5943600"/>
                            <a:gd name="connsiteY3" fmla="*/ 0 h 904875"/>
                            <a:gd name="connsiteX4" fmla="*/ 2555748 w 5943600"/>
                            <a:gd name="connsiteY4" fmla="*/ 0 h 904875"/>
                            <a:gd name="connsiteX5" fmla="*/ 3031236 w 5943600"/>
                            <a:gd name="connsiteY5" fmla="*/ 0 h 904875"/>
                            <a:gd name="connsiteX6" fmla="*/ 3506724 w 5943600"/>
                            <a:gd name="connsiteY6" fmla="*/ 0 h 904875"/>
                            <a:gd name="connsiteX7" fmla="*/ 4041648 w 5943600"/>
                            <a:gd name="connsiteY7" fmla="*/ 0 h 904875"/>
                            <a:gd name="connsiteX8" fmla="*/ 4636008 w 5943600"/>
                            <a:gd name="connsiteY8" fmla="*/ 0 h 904875"/>
                            <a:gd name="connsiteX9" fmla="*/ 5349240 w 5943600"/>
                            <a:gd name="connsiteY9" fmla="*/ 0 h 904875"/>
                            <a:gd name="connsiteX10" fmla="*/ 5943600 w 5943600"/>
                            <a:gd name="connsiteY10" fmla="*/ 0 h 904875"/>
                            <a:gd name="connsiteX11" fmla="*/ 5943600 w 5943600"/>
                            <a:gd name="connsiteY11" fmla="*/ 461486 h 904875"/>
                            <a:gd name="connsiteX12" fmla="*/ 5943600 w 5943600"/>
                            <a:gd name="connsiteY12" fmla="*/ 904875 h 904875"/>
                            <a:gd name="connsiteX13" fmla="*/ 5408676 w 5943600"/>
                            <a:gd name="connsiteY13" fmla="*/ 904875 h 904875"/>
                            <a:gd name="connsiteX14" fmla="*/ 4933188 w 5943600"/>
                            <a:gd name="connsiteY14" fmla="*/ 904875 h 904875"/>
                            <a:gd name="connsiteX15" fmla="*/ 4279392 w 5943600"/>
                            <a:gd name="connsiteY15" fmla="*/ 904875 h 904875"/>
                            <a:gd name="connsiteX16" fmla="*/ 3803904 w 5943600"/>
                            <a:gd name="connsiteY16" fmla="*/ 904875 h 904875"/>
                            <a:gd name="connsiteX17" fmla="*/ 3387852 w 5943600"/>
                            <a:gd name="connsiteY17" fmla="*/ 904875 h 904875"/>
                            <a:gd name="connsiteX18" fmla="*/ 2912364 w 5943600"/>
                            <a:gd name="connsiteY18" fmla="*/ 904875 h 904875"/>
                            <a:gd name="connsiteX19" fmla="*/ 2436876 w 5943600"/>
                            <a:gd name="connsiteY19" fmla="*/ 904875 h 904875"/>
                            <a:gd name="connsiteX20" fmla="*/ 2020824 w 5943600"/>
                            <a:gd name="connsiteY20" fmla="*/ 904875 h 904875"/>
                            <a:gd name="connsiteX21" fmla="*/ 1485900 w 5943600"/>
                            <a:gd name="connsiteY21" fmla="*/ 904875 h 904875"/>
                            <a:gd name="connsiteX22" fmla="*/ 950976 w 5943600"/>
                            <a:gd name="connsiteY22" fmla="*/ 904875 h 904875"/>
                            <a:gd name="connsiteX23" fmla="*/ 0 w 5943600"/>
                            <a:gd name="connsiteY23" fmla="*/ 904875 h 904875"/>
                            <a:gd name="connsiteX24" fmla="*/ 0 w 5943600"/>
                            <a:gd name="connsiteY24" fmla="*/ 434340 h 904875"/>
                            <a:gd name="connsiteX25" fmla="*/ 0 w 5943600"/>
                            <a:gd name="connsiteY25" fmla="*/ 0 h 9048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5943600" h="904875" fill="none" extrusionOk="0">
                              <a:moveTo>
                                <a:pt x="0" y="0"/>
                              </a:moveTo>
                              <a:cubicBezTo>
                                <a:pt x="167395" y="-53505"/>
                                <a:pt x="367956" y="37642"/>
                                <a:pt x="653796" y="0"/>
                              </a:cubicBezTo>
                              <a:cubicBezTo>
                                <a:pt x="939636" y="-37642"/>
                                <a:pt x="1008061" y="57553"/>
                                <a:pt x="1248156" y="0"/>
                              </a:cubicBezTo>
                              <a:cubicBezTo>
                                <a:pt x="1488251" y="-57553"/>
                                <a:pt x="1619213" y="44264"/>
                                <a:pt x="1901952" y="0"/>
                              </a:cubicBezTo>
                              <a:cubicBezTo>
                                <a:pt x="2184691" y="-44264"/>
                                <a:pt x="2417456" y="6958"/>
                                <a:pt x="2555748" y="0"/>
                              </a:cubicBezTo>
                              <a:cubicBezTo>
                                <a:pt x="2694040" y="-6958"/>
                                <a:pt x="2895551" y="20671"/>
                                <a:pt x="3031236" y="0"/>
                              </a:cubicBezTo>
                              <a:cubicBezTo>
                                <a:pt x="3166921" y="-20671"/>
                                <a:pt x="3339156" y="51287"/>
                                <a:pt x="3506724" y="0"/>
                              </a:cubicBezTo>
                              <a:cubicBezTo>
                                <a:pt x="3674292" y="-51287"/>
                                <a:pt x="3883691" y="34699"/>
                                <a:pt x="4041648" y="0"/>
                              </a:cubicBezTo>
                              <a:cubicBezTo>
                                <a:pt x="4199605" y="-34699"/>
                                <a:pt x="4436807" y="45370"/>
                                <a:pt x="4636008" y="0"/>
                              </a:cubicBezTo>
                              <a:cubicBezTo>
                                <a:pt x="4835209" y="-45370"/>
                                <a:pt x="5046067" y="70588"/>
                                <a:pt x="5349240" y="0"/>
                              </a:cubicBezTo>
                              <a:cubicBezTo>
                                <a:pt x="5652413" y="-70588"/>
                                <a:pt x="5713227" y="71154"/>
                                <a:pt x="5943600" y="0"/>
                              </a:cubicBezTo>
                              <a:cubicBezTo>
                                <a:pt x="5986103" y="129740"/>
                                <a:pt x="5933149" y="270795"/>
                                <a:pt x="5943600" y="461486"/>
                              </a:cubicBezTo>
                              <a:cubicBezTo>
                                <a:pt x="5954051" y="652177"/>
                                <a:pt x="5935533" y="696142"/>
                                <a:pt x="5943600" y="904875"/>
                              </a:cubicBezTo>
                              <a:cubicBezTo>
                                <a:pt x="5816458" y="928769"/>
                                <a:pt x="5570189" y="870019"/>
                                <a:pt x="5408676" y="904875"/>
                              </a:cubicBezTo>
                              <a:cubicBezTo>
                                <a:pt x="5247163" y="939731"/>
                                <a:pt x="5043658" y="891162"/>
                                <a:pt x="4933188" y="904875"/>
                              </a:cubicBezTo>
                              <a:cubicBezTo>
                                <a:pt x="4822718" y="918588"/>
                                <a:pt x="4443347" y="828432"/>
                                <a:pt x="4279392" y="904875"/>
                              </a:cubicBezTo>
                              <a:cubicBezTo>
                                <a:pt x="4115437" y="981318"/>
                                <a:pt x="4041327" y="853531"/>
                                <a:pt x="3803904" y="904875"/>
                              </a:cubicBezTo>
                              <a:cubicBezTo>
                                <a:pt x="3566481" y="956219"/>
                                <a:pt x="3540854" y="863126"/>
                                <a:pt x="3387852" y="904875"/>
                              </a:cubicBezTo>
                              <a:cubicBezTo>
                                <a:pt x="3234850" y="946624"/>
                                <a:pt x="3024459" y="852267"/>
                                <a:pt x="2912364" y="904875"/>
                              </a:cubicBezTo>
                              <a:cubicBezTo>
                                <a:pt x="2800269" y="957483"/>
                                <a:pt x="2601754" y="854177"/>
                                <a:pt x="2436876" y="904875"/>
                              </a:cubicBezTo>
                              <a:cubicBezTo>
                                <a:pt x="2271998" y="955573"/>
                                <a:pt x="2171912" y="899960"/>
                                <a:pt x="2020824" y="904875"/>
                              </a:cubicBezTo>
                              <a:cubicBezTo>
                                <a:pt x="1869736" y="909790"/>
                                <a:pt x="1641183" y="884065"/>
                                <a:pt x="1485900" y="904875"/>
                              </a:cubicBezTo>
                              <a:cubicBezTo>
                                <a:pt x="1330617" y="925685"/>
                                <a:pt x="1179824" y="851836"/>
                                <a:pt x="950976" y="904875"/>
                              </a:cubicBezTo>
                              <a:cubicBezTo>
                                <a:pt x="722128" y="957914"/>
                                <a:pt x="288693" y="897593"/>
                                <a:pt x="0" y="904875"/>
                              </a:cubicBezTo>
                              <a:cubicBezTo>
                                <a:pt x="-2193" y="695653"/>
                                <a:pt x="47499" y="536664"/>
                                <a:pt x="0" y="434340"/>
                              </a:cubicBezTo>
                              <a:cubicBezTo>
                                <a:pt x="-47499" y="332016"/>
                                <a:pt x="23689" y="104214"/>
                                <a:pt x="0" y="0"/>
                              </a:cubicBezTo>
                              <a:close/>
                            </a:path>
                            <a:path w="5943600" h="904875" stroke="0" extrusionOk="0">
                              <a:moveTo>
                                <a:pt x="0" y="0"/>
                              </a:moveTo>
                              <a:cubicBezTo>
                                <a:pt x="337165" y="-74762"/>
                                <a:pt x="480521" y="67557"/>
                                <a:pt x="713232" y="0"/>
                              </a:cubicBezTo>
                              <a:cubicBezTo>
                                <a:pt x="945943" y="-67557"/>
                                <a:pt x="1194541" y="65095"/>
                                <a:pt x="1367028" y="0"/>
                              </a:cubicBezTo>
                              <a:cubicBezTo>
                                <a:pt x="1539515" y="-65095"/>
                                <a:pt x="1698835" y="4030"/>
                                <a:pt x="1901952" y="0"/>
                              </a:cubicBezTo>
                              <a:cubicBezTo>
                                <a:pt x="2105069" y="-4030"/>
                                <a:pt x="2308187" y="6649"/>
                                <a:pt x="2496312" y="0"/>
                              </a:cubicBezTo>
                              <a:cubicBezTo>
                                <a:pt x="2684437" y="-6649"/>
                                <a:pt x="3035815" y="14094"/>
                                <a:pt x="3209544" y="0"/>
                              </a:cubicBezTo>
                              <a:cubicBezTo>
                                <a:pt x="3383273" y="-14094"/>
                                <a:pt x="3611724" y="889"/>
                                <a:pt x="3863340" y="0"/>
                              </a:cubicBezTo>
                              <a:cubicBezTo>
                                <a:pt x="4114956" y="-889"/>
                                <a:pt x="4358852" y="27711"/>
                                <a:pt x="4517136" y="0"/>
                              </a:cubicBezTo>
                              <a:cubicBezTo>
                                <a:pt x="4675420" y="-27711"/>
                                <a:pt x="4969724" y="22372"/>
                                <a:pt x="5230368" y="0"/>
                              </a:cubicBezTo>
                              <a:cubicBezTo>
                                <a:pt x="5491012" y="-22372"/>
                                <a:pt x="5676419" y="8501"/>
                                <a:pt x="5943600" y="0"/>
                              </a:cubicBezTo>
                              <a:cubicBezTo>
                                <a:pt x="5963988" y="202505"/>
                                <a:pt x="5891417" y="256947"/>
                                <a:pt x="5943600" y="470535"/>
                              </a:cubicBezTo>
                              <a:cubicBezTo>
                                <a:pt x="5995783" y="684124"/>
                                <a:pt x="5894248" y="798502"/>
                                <a:pt x="5943600" y="904875"/>
                              </a:cubicBezTo>
                              <a:cubicBezTo>
                                <a:pt x="5790806" y="956962"/>
                                <a:pt x="5519025" y="888754"/>
                                <a:pt x="5408676" y="904875"/>
                              </a:cubicBezTo>
                              <a:cubicBezTo>
                                <a:pt x="5298327" y="920996"/>
                                <a:pt x="5049911" y="894318"/>
                                <a:pt x="4754880" y="904875"/>
                              </a:cubicBezTo>
                              <a:cubicBezTo>
                                <a:pt x="4459849" y="915432"/>
                                <a:pt x="4426973" y="892123"/>
                                <a:pt x="4160520" y="904875"/>
                              </a:cubicBezTo>
                              <a:cubicBezTo>
                                <a:pt x="3894067" y="917627"/>
                                <a:pt x="3873998" y="887624"/>
                                <a:pt x="3744468" y="904875"/>
                              </a:cubicBezTo>
                              <a:cubicBezTo>
                                <a:pt x="3614938" y="922126"/>
                                <a:pt x="3467876" y="876737"/>
                                <a:pt x="3328416" y="904875"/>
                              </a:cubicBezTo>
                              <a:cubicBezTo>
                                <a:pt x="3188956" y="933013"/>
                                <a:pt x="3075640" y="892562"/>
                                <a:pt x="2912364" y="904875"/>
                              </a:cubicBezTo>
                              <a:cubicBezTo>
                                <a:pt x="2749088" y="917188"/>
                                <a:pt x="2502311" y="864289"/>
                                <a:pt x="2377440" y="904875"/>
                              </a:cubicBezTo>
                              <a:cubicBezTo>
                                <a:pt x="2252569" y="945461"/>
                                <a:pt x="1910094" y="901326"/>
                                <a:pt x="1783080" y="904875"/>
                              </a:cubicBezTo>
                              <a:cubicBezTo>
                                <a:pt x="1656066" y="908424"/>
                                <a:pt x="1380999" y="866820"/>
                                <a:pt x="1188720" y="904875"/>
                              </a:cubicBezTo>
                              <a:cubicBezTo>
                                <a:pt x="996441" y="942930"/>
                                <a:pt x="823257" y="859757"/>
                                <a:pt x="713232" y="904875"/>
                              </a:cubicBezTo>
                              <a:cubicBezTo>
                                <a:pt x="603207" y="949993"/>
                                <a:pt x="196564" y="854918"/>
                                <a:pt x="0" y="904875"/>
                              </a:cubicBezTo>
                              <a:cubicBezTo>
                                <a:pt x="-14041" y="735844"/>
                                <a:pt x="7301" y="647557"/>
                                <a:pt x="0" y="470535"/>
                              </a:cubicBezTo>
                              <a:cubicBezTo>
                                <a:pt x="-7301" y="293513"/>
                                <a:pt x="32159" y="175230"/>
                                <a:pt x="0" y="0"/>
                              </a:cubicBezTo>
                              <a:close/>
                            </a:path>
                          </a:pathLst>
                        </a:custGeom>
                        <a:solidFill>
                          <a:schemeClr val="lt1"/>
                        </a:solidFill>
                        <a:ln w="38100">
                          <a:solidFill>
                            <a:schemeClr val="accent1">
                              <a:lumMod val="60000"/>
                              <a:lumOff val="40000"/>
                            </a:schemeClr>
                          </a:solidFill>
                          <a:extLst>
                            <a:ext uri="{C807C97D-BFC1-408E-A445-0C87EB9F89A2}">
                              <ask:lineSketchStyleProps xmlns:ask="http://schemas.microsoft.com/office/drawing/2018/sketchyshapes" sd="3428806983">
                                <a:prstGeom prst="rect">
                                  <a:avLst/>
                                </a:prstGeom>
                                <ask:type>
                                  <ask:lineSketchScribble/>
                                </ask:type>
                              </ask:lineSketchStyleProps>
                            </a:ext>
                          </a:extLst>
                        </a:ln>
                      </wps:spPr>
                      <wps:txbx>
                        <w:txbxContent>
                          <w:p w14:paraId="6D10A9B5" w14:textId="5391C875" w:rsidR="00573C55" w:rsidRPr="00763916" w:rsidRDefault="00763916">
                            <w:pPr>
                              <w:rPr>
                                <w:i/>
                                <w:iCs/>
                              </w:rPr>
                            </w:pPr>
                            <w:r w:rsidRPr="00763916">
                              <w:t>Personalet skal ha et bevisst forhold til at barn kan være utsatt for omsorgssvikt, vold og seksuelle overgrep, og vite hvordan dette kan forebygges og oppdages. Personalet skal kjenne til opplysningsplikten til barnevernet, jf. barnehageloven § 46.</w:t>
                            </w:r>
                            <w:r>
                              <w:t xml:space="preserve"> </w:t>
                            </w:r>
                            <w:r>
                              <w:rPr>
                                <w:i/>
                                <w:iCs/>
                              </w:rPr>
                              <w:t>rammeplan for barnehagens innhold og oppgav</w:t>
                            </w:r>
                            <w:r w:rsidR="00AE283E">
                              <w:rPr>
                                <w:i/>
                                <w:iCs/>
                              </w:rPr>
                              <w:t>er, kap</w:t>
                            </w:r>
                            <w:r w:rsidR="004E41CB">
                              <w:rPr>
                                <w:i/>
                                <w:iCs/>
                              </w:rPr>
                              <w:t>.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044850" id="Tekstboks 3" o:spid="_x0000_s1031" type="#_x0000_t202" style="position:absolute;left:0;text-align:left;margin-left:1.15pt;margin-top:5.45pt;width:468pt;height:71.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" fillcolor="white [3201]" strokecolor="#8eaadb [1940]" strokeweight="3pt">
                <v:textbox>
                  <w:txbxContent>
                    <w:p w14:paraId="6D10A9B5" w14:textId="5391C875" w:rsidR="00573C55" w:rsidRPr="00763916" w:rsidRDefault="00763916">
                      <w:pPr>
                        <w:rPr>
                          <w:i/>
                          <w:iCs/>
                        </w:rPr>
                      </w:pPr>
                      <w:r w:rsidRPr="00763916">
                        <w:t>Personalet skal ha et bevisst forhold til at barn kan være utsatt for omsorgssvikt, vold og seksuelle overgrep, og vite hvordan dette kan forebygges og oppdages. Personalet skal kjenne til opplysningsplikten til barnevernet, jf. barnehageloven § 46.</w:t>
                      </w:r>
                      <w:r>
                        <w:t xml:space="preserve"> </w:t>
                      </w:r>
                      <w:r>
                        <w:rPr>
                          <w:i/>
                          <w:iCs/>
                        </w:rPr>
                        <w:t>rammeplan for barnehagens innhold og oppgav</w:t>
                      </w:r>
                      <w:r w:rsidR="00AE283E">
                        <w:rPr>
                          <w:i/>
                          <w:iCs/>
                        </w:rPr>
                        <w:t>er, kap</w:t>
                      </w:r>
                      <w:r w:rsidR="004E41CB">
                        <w:rPr>
                          <w:i/>
                          <w:iCs/>
                        </w:rPr>
                        <w:t>. 1</w:t>
                      </w:r>
                    </w:p>
                  </w:txbxContent>
                </v:textbox>
              </v:shape>
            </w:pict>
          </mc:Fallback>
        </mc:AlternateContent>
      </w:r>
    </w:p>
    <w:p w14:paraId="5D21E4A9" w14:textId="77777777" w:rsidR="004E41CB" w:rsidRPr="004E41CB" w:rsidRDefault="004E41CB" w:rsidP="00050A7A">
      <w:pPr>
        <w:spacing w:line="360" w:lineRule="auto"/>
      </w:pPr>
    </w:p>
    <w:p w14:paraId="685215C3" w14:textId="77777777" w:rsidR="004E41CB" w:rsidRPr="004E41CB" w:rsidRDefault="004E41CB" w:rsidP="00050A7A">
      <w:pPr>
        <w:spacing w:line="360" w:lineRule="auto"/>
      </w:pPr>
    </w:p>
    <w:p w14:paraId="68398769" w14:textId="79D4853C" w:rsidR="004E41CB" w:rsidRDefault="004E41CB" w:rsidP="00050A7A">
      <w:pPr>
        <w:spacing w:line="360" w:lineRule="auto"/>
      </w:pPr>
    </w:p>
    <w:p w14:paraId="37C9FAE6" w14:textId="0C898A66" w:rsidR="00881187" w:rsidRDefault="00182525" w:rsidP="00050A7A">
      <w:pPr>
        <w:spacing w:line="360" w:lineRule="auto"/>
      </w:pPr>
      <w:r>
        <w:t xml:space="preserve">Personalet i barnehagen er </w:t>
      </w:r>
      <w:r w:rsidR="00DF2093">
        <w:t>pålagt å være oppmerksomme på</w:t>
      </w:r>
      <w:r w:rsidR="00886FA6">
        <w:t>,</w:t>
      </w:r>
      <w:r w:rsidR="00DF2093">
        <w:t xml:space="preserve"> og melde </w:t>
      </w:r>
      <w:r w:rsidR="00F66BC8">
        <w:t>ifra,</w:t>
      </w:r>
      <w:r w:rsidR="003623AA">
        <w:t xml:space="preserve"> dersom de mistenker</w:t>
      </w:r>
      <w:r w:rsidR="00DF2093">
        <w:t xml:space="preserve"> </w:t>
      </w:r>
      <w:r w:rsidR="003623AA">
        <w:t xml:space="preserve">at barn blir utsatt for </w:t>
      </w:r>
      <w:r w:rsidR="00DF2093">
        <w:t>omsorgssvikt og overgrep. I slike situasjoner har vi strengere taushetsrutiner enn ellers. Dersom en ansatt</w:t>
      </w:r>
      <w:r w:rsidR="00AD06AE">
        <w:t xml:space="preserve"> f.eks.</w:t>
      </w:r>
      <w:r w:rsidR="00DF2093">
        <w:t xml:space="preserve"> </w:t>
      </w:r>
      <w:r w:rsidR="00964B48">
        <w:t xml:space="preserve">reagerer på et barns atferdsendring, </w:t>
      </w:r>
      <w:r w:rsidR="009A5D3D">
        <w:t xml:space="preserve">uttalelser eller </w:t>
      </w:r>
      <w:r w:rsidR="00AD06AE">
        <w:t>merker på kroppen</w:t>
      </w:r>
      <w:r w:rsidR="000172A5">
        <w:t>, skal dette kun drøftes med pedagogisk leder på avdelingen eller daglig leder</w:t>
      </w:r>
      <w:r w:rsidR="00B6403F">
        <w:t xml:space="preserve">. Etter drøfting vil det bli tatt en avgjørelse på hva videre oppfølging vil være. </w:t>
      </w:r>
      <w:r w:rsidR="00881A31">
        <w:t xml:space="preserve">Eksempler på oppfølging kan være </w:t>
      </w:r>
      <w:r w:rsidR="00FA6D2D">
        <w:t xml:space="preserve">barnesamtale, samtale med foreldre, anonym drøfting med barnevernet, eller i alvorlige tilfeller </w:t>
      </w:r>
      <w:r w:rsidR="00886FA6">
        <w:t>bekymringsmelding til</w:t>
      </w:r>
      <w:r w:rsidR="003830AB">
        <w:t xml:space="preserve"> barnevernet og i noen tilfeller politianmeldelse. </w:t>
      </w:r>
      <w:r w:rsidR="00E81261">
        <w:t>Oppfølgingen vi</w:t>
      </w:r>
      <w:r w:rsidR="003623AA">
        <w:t>l</w:t>
      </w:r>
      <w:r w:rsidR="00E81261">
        <w:t xml:space="preserve"> altså ta utgangspunkt i </w:t>
      </w:r>
      <w:r w:rsidR="00886FA6">
        <w:t>graden</w:t>
      </w:r>
      <w:r w:rsidR="00E81261">
        <w:t xml:space="preserve"> av bekymring man har for barnets sikkerhe</w:t>
      </w:r>
      <w:r w:rsidR="00886FA6">
        <w:t>t</w:t>
      </w:r>
      <w:r w:rsidR="003623AA">
        <w:t>,</w:t>
      </w:r>
      <w:r w:rsidR="00886FA6">
        <w:t xml:space="preserve"> og all informasjon til øvrig personale </w:t>
      </w:r>
      <w:r w:rsidR="003623AA">
        <w:t>g</w:t>
      </w:r>
      <w:r w:rsidR="00886FA6">
        <w:t xml:space="preserve">is kun dersom et er </w:t>
      </w:r>
      <w:r w:rsidR="00F66BC8">
        <w:t xml:space="preserve">nødvendig </w:t>
      </w:r>
      <w:r w:rsidR="00886FA6">
        <w:t>for at de skal kunne ivareta det aktuelle barnet på hensiktsmessig måte</w:t>
      </w:r>
      <w:r w:rsidR="00F66BC8">
        <w:t>.</w:t>
      </w:r>
    </w:p>
    <w:p w14:paraId="443F489A" w14:textId="54AA2EB3" w:rsidR="00E8311E" w:rsidRDefault="00010EBF" w:rsidP="00050A7A">
      <w:pPr>
        <w:spacing w:line="360" w:lineRule="auto"/>
      </w:pPr>
      <w:r>
        <w:t xml:space="preserve">Tegn på at barn blir utsatt for omsorgssvikt eller overgrep </w:t>
      </w:r>
      <w:r>
        <w:rPr>
          <w:u w:val="single"/>
        </w:rPr>
        <w:t>kan</w:t>
      </w:r>
      <w:r>
        <w:t xml:space="preserve"> vær</w:t>
      </w:r>
      <w:r w:rsidR="00E8311E">
        <w:t>e plutselig endringer i atferd</w:t>
      </w:r>
      <w:r w:rsidR="0053273F">
        <w:t>, endringer i rutiner, barnet vil ikke ha fysisk kontakt</w:t>
      </w:r>
      <w:r w:rsidR="0071300E">
        <w:t>, barnet virker skvetten og/ eller engstelig, barnet motsetter seg sterkt bleieskift eller hjelp ve</w:t>
      </w:r>
      <w:r w:rsidR="00C32D33">
        <w:t>d</w:t>
      </w:r>
      <w:r w:rsidR="0071300E">
        <w:t xml:space="preserve"> </w:t>
      </w:r>
      <w:r w:rsidR="00D762D2">
        <w:t>toalett</w:t>
      </w:r>
      <w:r w:rsidR="00C32D33">
        <w:t>besøk</w:t>
      </w:r>
      <w:r w:rsidR="00D762D2">
        <w:t>, barnet viser ekstrem atferd</w:t>
      </w:r>
      <w:r w:rsidR="00A10F2F">
        <w:t xml:space="preserve"> (f.eks. utagering</w:t>
      </w:r>
      <w:r w:rsidR="00C32D33">
        <w:t xml:space="preserve">, tilbaketrekking </w:t>
      </w:r>
      <w:r w:rsidR="00A10F2F">
        <w:t>eller upassende seksuell atferd)</w:t>
      </w:r>
      <w:r w:rsidR="00A032BD">
        <w:t xml:space="preserve">, barn </w:t>
      </w:r>
      <w:r w:rsidR="00423371">
        <w:t>kommer med uttalelser du forstår ikke stemmer eller som er bekymringsfulle i seg selv</w:t>
      </w:r>
      <w:r w:rsidR="00B453D9">
        <w:t xml:space="preserve"> eller uttalelse fra barnets omsorgspersoner</w:t>
      </w:r>
      <w:r w:rsidR="00423371">
        <w:t>.</w:t>
      </w:r>
      <w:r w:rsidR="006B0B8F">
        <w:t xml:space="preserve"> Det er sjelden en type atferd som utløser bekymrin</w:t>
      </w:r>
      <w:r w:rsidR="00B453D9">
        <w:t>g.</w:t>
      </w:r>
    </w:p>
    <w:p w14:paraId="65C646E7" w14:textId="2B79F482" w:rsidR="00886FA6" w:rsidRDefault="000A2E1B" w:rsidP="00050A7A">
      <w:pPr>
        <w:spacing w:line="360" w:lineRule="auto"/>
      </w:pPr>
      <w:r>
        <w:t xml:space="preserve">I barnehagen jobber vi med å avdekke omsorgssvikt og overgrep ved å </w:t>
      </w:r>
      <w:r w:rsidR="003B2FB9">
        <w:t xml:space="preserve">bygge gode relasjoner til barna. På denne måten </w:t>
      </w:r>
      <w:r w:rsidR="004D74C6">
        <w:t>bygger vi tillit.</w:t>
      </w:r>
      <w:r w:rsidR="005161C6">
        <w:t xml:space="preserve"> </w:t>
      </w:r>
      <w:r w:rsidR="00494001">
        <w:t xml:space="preserve">Hos de yngste barna er observasjon </w:t>
      </w:r>
      <w:r w:rsidR="00C66BB0">
        <w:t>og kommunikasjon</w:t>
      </w:r>
      <w:r w:rsidR="00494001">
        <w:t xml:space="preserve"> med foreldre den </w:t>
      </w:r>
      <w:r w:rsidR="006C6F4F">
        <w:t>viktigste</w:t>
      </w:r>
      <w:r w:rsidR="00494001">
        <w:t xml:space="preserve"> kilden </w:t>
      </w:r>
      <w:r w:rsidR="006C6F4F">
        <w:t>til</w:t>
      </w:r>
      <w:r w:rsidR="00494001">
        <w:t xml:space="preserve"> informasjon. Etter hvert som barn </w:t>
      </w:r>
      <w:r w:rsidR="006C6F4F">
        <w:t>blir</w:t>
      </w:r>
      <w:r w:rsidR="00494001">
        <w:t xml:space="preserve"> </w:t>
      </w:r>
      <w:r w:rsidR="00C66BB0">
        <w:t>eldre,</w:t>
      </w:r>
      <w:r w:rsidR="00494001">
        <w:t xml:space="preserve"> </w:t>
      </w:r>
      <w:r w:rsidR="006C6F4F">
        <w:t>vil også uttalelser</w:t>
      </w:r>
      <w:r w:rsidR="00C66BB0">
        <w:t xml:space="preserve"> </w:t>
      </w:r>
      <w:r w:rsidR="00E64087">
        <w:t>fra barna</w:t>
      </w:r>
      <w:r w:rsidR="00C66BB0">
        <w:t xml:space="preserve"> selv</w:t>
      </w:r>
      <w:r w:rsidR="006C6F4F">
        <w:t xml:space="preserve"> og </w:t>
      </w:r>
      <w:r w:rsidR="00E4040F">
        <w:t>aktiv jobbing med barns kunnskap rundt tema</w:t>
      </w:r>
      <w:r w:rsidR="002322F7">
        <w:t xml:space="preserve">et være gode arbeidsmetoder. Her inngår både daglig arbeid med </w:t>
      </w:r>
      <w:r w:rsidR="008A6096">
        <w:t xml:space="preserve">barns grenser, </w:t>
      </w:r>
      <w:r w:rsidR="00376783">
        <w:t xml:space="preserve">barnesamtaler og bruk av opplegg som </w:t>
      </w:r>
      <w:r w:rsidR="00F32026">
        <w:t xml:space="preserve">f.eks. </w:t>
      </w:r>
      <w:r w:rsidR="00376783">
        <w:t>Jeg vet (se punkt 9.4)</w:t>
      </w:r>
      <w:r w:rsidR="0035148C">
        <w:t xml:space="preserve"> </w:t>
      </w:r>
      <w:r w:rsidR="00DF7C1D">
        <w:t>Barnehagen har også en</w:t>
      </w:r>
      <w:r w:rsidR="0068259E">
        <w:t xml:space="preserve"> ansatt som er Barnas verneombud. (se punkt</w:t>
      </w:r>
      <w:r w:rsidR="009640B3">
        <w:t xml:space="preserve"> 9.3)</w:t>
      </w:r>
    </w:p>
    <w:p w14:paraId="6D30BEA2" w14:textId="60550FD6" w:rsidR="00A44E67" w:rsidRPr="00A44E67" w:rsidRDefault="00E64087" w:rsidP="00F30D58">
      <w:pPr>
        <w:pStyle w:val="rsplan"/>
        <w:numPr>
          <w:ilvl w:val="0"/>
          <w:numId w:val="0"/>
        </w:numPr>
      </w:pPr>
      <w:bookmarkStart w:id="25" w:name="_Toc114652116"/>
      <w:bookmarkStart w:id="26" w:name="_Toc169782436"/>
      <w:r>
        <w:rPr>
          <w:noProof/>
        </w:rPr>
        <w:lastRenderedPageBreak/>
        <mc:AlternateContent>
          <mc:Choice Requires="wps">
            <w:drawing>
              <wp:anchor distT="0" distB="0" distL="114300" distR="114300" simplePos="0" relativeHeight="251663360" behindDoc="1" locked="0" layoutInCell="1" allowOverlap="1" wp14:anchorId="40E030A3" wp14:editId="139A472B">
                <wp:simplePos x="0" y="0"/>
                <wp:positionH relativeFrom="margin">
                  <wp:align>left</wp:align>
                </wp:positionH>
                <wp:positionV relativeFrom="paragraph">
                  <wp:posOffset>2012950</wp:posOffset>
                </wp:positionV>
                <wp:extent cx="5868670" cy="610870"/>
                <wp:effectExtent l="38100" t="57150" r="36830" b="55880"/>
                <wp:wrapTight wrapText="bothSides">
                  <wp:wrapPolygon edited="0">
                    <wp:start x="2875" y="-2021"/>
                    <wp:lineTo x="-140" y="-2021"/>
                    <wp:lineTo x="-140" y="20881"/>
                    <wp:lineTo x="4768" y="22902"/>
                    <wp:lineTo x="17739" y="22902"/>
                    <wp:lineTo x="18931" y="22902"/>
                    <wp:lineTo x="21665" y="20881"/>
                    <wp:lineTo x="21665" y="-2021"/>
                    <wp:lineTo x="3436" y="-2021"/>
                    <wp:lineTo x="2875" y="-2021"/>
                  </wp:wrapPolygon>
                </wp:wrapTight>
                <wp:docPr id="1091486499" name="Tekstboks 4"/>
                <wp:cNvGraphicFramePr/>
                <a:graphic xmlns:a="http://schemas.openxmlformats.org/drawingml/2006/main">
                  <a:graphicData uri="http://schemas.microsoft.com/office/word/2010/wordprocessingShape">
                    <wps:wsp>
                      <wps:cNvSpPr txBox="1"/>
                      <wps:spPr>
                        <a:xfrm>
                          <a:off x="0" y="0"/>
                          <a:ext cx="5868670" cy="610870"/>
                        </a:xfrm>
                        <a:custGeom>
                          <a:avLst/>
                          <a:gdLst>
                            <a:gd name="connsiteX0" fmla="*/ 0 w 5868670"/>
                            <a:gd name="connsiteY0" fmla="*/ 0 h 610870"/>
                            <a:gd name="connsiteX1" fmla="*/ 704240 w 5868670"/>
                            <a:gd name="connsiteY1" fmla="*/ 0 h 610870"/>
                            <a:gd name="connsiteX2" fmla="*/ 1173734 w 5868670"/>
                            <a:gd name="connsiteY2" fmla="*/ 0 h 610870"/>
                            <a:gd name="connsiteX3" fmla="*/ 1819288 w 5868670"/>
                            <a:gd name="connsiteY3" fmla="*/ 0 h 610870"/>
                            <a:gd name="connsiteX4" fmla="*/ 2230095 w 5868670"/>
                            <a:gd name="connsiteY4" fmla="*/ 0 h 610870"/>
                            <a:gd name="connsiteX5" fmla="*/ 2875648 w 5868670"/>
                            <a:gd name="connsiteY5" fmla="*/ 0 h 610870"/>
                            <a:gd name="connsiteX6" fmla="*/ 3521202 w 5868670"/>
                            <a:gd name="connsiteY6" fmla="*/ 0 h 610870"/>
                            <a:gd name="connsiteX7" fmla="*/ 3932009 w 5868670"/>
                            <a:gd name="connsiteY7" fmla="*/ 0 h 610870"/>
                            <a:gd name="connsiteX8" fmla="*/ 4577563 w 5868670"/>
                            <a:gd name="connsiteY8" fmla="*/ 0 h 610870"/>
                            <a:gd name="connsiteX9" fmla="*/ 4988369 w 5868670"/>
                            <a:gd name="connsiteY9" fmla="*/ 0 h 610870"/>
                            <a:gd name="connsiteX10" fmla="*/ 5868670 w 5868670"/>
                            <a:gd name="connsiteY10" fmla="*/ 0 h 610870"/>
                            <a:gd name="connsiteX11" fmla="*/ 5868670 w 5868670"/>
                            <a:gd name="connsiteY11" fmla="*/ 293218 h 610870"/>
                            <a:gd name="connsiteX12" fmla="*/ 5868670 w 5868670"/>
                            <a:gd name="connsiteY12" fmla="*/ 610870 h 610870"/>
                            <a:gd name="connsiteX13" fmla="*/ 5399176 w 5868670"/>
                            <a:gd name="connsiteY13" fmla="*/ 610870 h 610870"/>
                            <a:gd name="connsiteX14" fmla="*/ 4870996 w 5868670"/>
                            <a:gd name="connsiteY14" fmla="*/ 610870 h 610870"/>
                            <a:gd name="connsiteX15" fmla="*/ 4460189 w 5868670"/>
                            <a:gd name="connsiteY15" fmla="*/ 610870 h 610870"/>
                            <a:gd name="connsiteX16" fmla="*/ 3755949 w 5868670"/>
                            <a:gd name="connsiteY16" fmla="*/ 610870 h 610870"/>
                            <a:gd name="connsiteX17" fmla="*/ 3286455 w 5868670"/>
                            <a:gd name="connsiteY17" fmla="*/ 610870 h 610870"/>
                            <a:gd name="connsiteX18" fmla="*/ 2875648 w 5868670"/>
                            <a:gd name="connsiteY18" fmla="*/ 610870 h 610870"/>
                            <a:gd name="connsiteX19" fmla="*/ 2347468 w 5868670"/>
                            <a:gd name="connsiteY19" fmla="*/ 610870 h 610870"/>
                            <a:gd name="connsiteX20" fmla="*/ 1643228 w 5868670"/>
                            <a:gd name="connsiteY20" fmla="*/ 610870 h 610870"/>
                            <a:gd name="connsiteX21" fmla="*/ 938987 w 5868670"/>
                            <a:gd name="connsiteY21" fmla="*/ 610870 h 610870"/>
                            <a:gd name="connsiteX22" fmla="*/ 0 w 5868670"/>
                            <a:gd name="connsiteY22" fmla="*/ 610870 h 610870"/>
                            <a:gd name="connsiteX23" fmla="*/ 0 w 5868670"/>
                            <a:gd name="connsiteY23" fmla="*/ 311544 h 610870"/>
                            <a:gd name="connsiteX24" fmla="*/ 0 w 5868670"/>
                            <a:gd name="connsiteY24" fmla="*/ 0 h 6108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5868670" h="610870" fill="none" extrusionOk="0">
                              <a:moveTo>
                                <a:pt x="0" y="0"/>
                              </a:moveTo>
                              <a:cubicBezTo>
                                <a:pt x="253182" y="-71163"/>
                                <a:pt x="477751" y="78205"/>
                                <a:pt x="704240" y="0"/>
                              </a:cubicBezTo>
                              <a:cubicBezTo>
                                <a:pt x="930729" y="-78205"/>
                                <a:pt x="1006274" y="39857"/>
                                <a:pt x="1173734" y="0"/>
                              </a:cubicBezTo>
                              <a:cubicBezTo>
                                <a:pt x="1341194" y="-39857"/>
                                <a:pt x="1534635" y="66928"/>
                                <a:pt x="1819288" y="0"/>
                              </a:cubicBezTo>
                              <a:cubicBezTo>
                                <a:pt x="2103941" y="-66928"/>
                                <a:pt x="2110304" y="46195"/>
                                <a:pt x="2230095" y="0"/>
                              </a:cubicBezTo>
                              <a:cubicBezTo>
                                <a:pt x="2349886" y="-46195"/>
                                <a:pt x="2588985" y="27399"/>
                                <a:pt x="2875648" y="0"/>
                              </a:cubicBezTo>
                              <a:cubicBezTo>
                                <a:pt x="3162311" y="-27399"/>
                                <a:pt x="3357117" y="58072"/>
                                <a:pt x="3521202" y="0"/>
                              </a:cubicBezTo>
                              <a:cubicBezTo>
                                <a:pt x="3685287" y="-58072"/>
                                <a:pt x="3811574" y="6774"/>
                                <a:pt x="3932009" y="0"/>
                              </a:cubicBezTo>
                              <a:cubicBezTo>
                                <a:pt x="4052444" y="-6774"/>
                                <a:pt x="4260546" y="35800"/>
                                <a:pt x="4577563" y="0"/>
                              </a:cubicBezTo>
                              <a:cubicBezTo>
                                <a:pt x="4894580" y="-35800"/>
                                <a:pt x="4876868" y="28647"/>
                                <a:pt x="4988369" y="0"/>
                              </a:cubicBezTo>
                              <a:cubicBezTo>
                                <a:pt x="5099870" y="-28647"/>
                                <a:pt x="5677457" y="65180"/>
                                <a:pt x="5868670" y="0"/>
                              </a:cubicBezTo>
                              <a:cubicBezTo>
                                <a:pt x="5877757" y="108964"/>
                                <a:pt x="5856528" y="198021"/>
                                <a:pt x="5868670" y="293218"/>
                              </a:cubicBezTo>
                              <a:cubicBezTo>
                                <a:pt x="5880812" y="388415"/>
                                <a:pt x="5865188" y="489676"/>
                                <a:pt x="5868670" y="610870"/>
                              </a:cubicBezTo>
                              <a:cubicBezTo>
                                <a:pt x="5721627" y="637913"/>
                                <a:pt x="5619998" y="579685"/>
                                <a:pt x="5399176" y="610870"/>
                              </a:cubicBezTo>
                              <a:cubicBezTo>
                                <a:pt x="5178354" y="642055"/>
                                <a:pt x="5010808" y="561931"/>
                                <a:pt x="4870996" y="610870"/>
                              </a:cubicBezTo>
                              <a:cubicBezTo>
                                <a:pt x="4731184" y="659809"/>
                                <a:pt x="4616738" y="606201"/>
                                <a:pt x="4460189" y="610870"/>
                              </a:cubicBezTo>
                              <a:cubicBezTo>
                                <a:pt x="4303640" y="615539"/>
                                <a:pt x="3916712" y="536235"/>
                                <a:pt x="3755949" y="610870"/>
                              </a:cubicBezTo>
                              <a:cubicBezTo>
                                <a:pt x="3595186" y="685505"/>
                                <a:pt x="3419911" y="578886"/>
                                <a:pt x="3286455" y="610870"/>
                              </a:cubicBezTo>
                              <a:cubicBezTo>
                                <a:pt x="3152999" y="642854"/>
                                <a:pt x="3021150" y="563875"/>
                                <a:pt x="2875648" y="610870"/>
                              </a:cubicBezTo>
                              <a:cubicBezTo>
                                <a:pt x="2730146" y="657865"/>
                                <a:pt x="2566653" y="601744"/>
                                <a:pt x="2347468" y="610870"/>
                              </a:cubicBezTo>
                              <a:cubicBezTo>
                                <a:pt x="2128283" y="619996"/>
                                <a:pt x="1984162" y="531004"/>
                                <a:pt x="1643228" y="610870"/>
                              </a:cubicBezTo>
                              <a:cubicBezTo>
                                <a:pt x="1302294" y="690736"/>
                                <a:pt x="1248312" y="560785"/>
                                <a:pt x="938987" y="610870"/>
                              </a:cubicBezTo>
                              <a:cubicBezTo>
                                <a:pt x="629662" y="660955"/>
                                <a:pt x="236805" y="556500"/>
                                <a:pt x="0" y="610870"/>
                              </a:cubicBezTo>
                              <a:cubicBezTo>
                                <a:pt x="-12590" y="471456"/>
                                <a:pt x="26587" y="405856"/>
                                <a:pt x="0" y="311544"/>
                              </a:cubicBezTo>
                              <a:cubicBezTo>
                                <a:pt x="-26587" y="217232"/>
                                <a:pt x="15540" y="80391"/>
                                <a:pt x="0" y="0"/>
                              </a:cubicBezTo>
                              <a:close/>
                            </a:path>
                            <a:path w="5868670" h="610870" stroke="0" extrusionOk="0">
                              <a:moveTo>
                                <a:pt x="0" y="0"/>
                              </a:moveTo>
                              <a:cubicBezTo>
                                <a:pt x="183563" y="-44360"/>
                                <a:pt x="349933" y="23169"/>
                                <a:pt x="528180" y="0"/>
                              </a:cubicBezTo>
                              <a:cubicBezTo>
                                <a:pt x="706427" y="-23169"/>
                                <a:pt x="877121" y="36096"/>
                                <a:pt x="997674" y="0"/>
                              </a:cubicBezTo>
                              <a:cubicBezTo>
                                <a:pt x="1118227" y="-36096"/>
                                <a:pt x="1283310" y="25033"/>
                                <a:pt x="1408481" y="0"/>
                              </a:cubicBezTo>
                              <a:cubicBezTo>
                                <a:pt x="1533652" y="-25033"/>
                                <a:pt x="1947316" y="44539"/>
                                <a:pt x="2112721" y="0"/>
                              </a:cubicBezTo>
                              <a:cubicBezTo>
                                <a:pt x="2278126" y="-44539"/>
                                <a:pt x="2583843" y="25269"/>
                                <a:pt x="2758275" y="0"/>
                              </a:cubicBezTo>
                              <a:cubicBezTo>
                                <a:pt x="2932707" y="-25269"/>
                                <a:pt x="3225602" y="33860"/>
                                <a:pt x="3462515" y="0"/>
                              </a:cubicBezTo>
                              <a:cubicBezTo>
                                <a:pt x="3699428" y="-33860"/>
                                <a:pt x="3828138" y="36260"/>
                                <a:pt x="3932009" y="0"/>
                              </a:cubicBezTo>
                              <a:cubicBezTo>
                                <a:pt x="4035880" y="-36260"/>
                                <a:pt x="4284728" y="40816"/>
                                <a:pt x="4577563" y="0"/>
                              </a:cubicBezTo>
                              <a:cubicBezTo>
                                <a:pt x="4870398" y="-40816"/>
                                <a:pt x="5024645" y="5883"/>
                                <a:pt x="5223116" y="0"/>
                              </a:cubicBezTo>
                              <a:cubicBezTo>
                                <a:pt x="5421587" y="-5883"/>
                                <a:pt x="5658265" y="68585"/>
                                <a:pt x="5868670" y="0"/>
                              </a:cubicBezTo>
                              <a:cubicBezTo>
                                <a:pt x="5887640" y="81991"/>
                                <a:pt x="5842233" y="206033"/>
                                <a:pt x="5868670" y="287109"/>
                              </a:cubicBezTo>
                              <a:cubicBezTo>
                                <a:pt x="5895107" y="368185"/>
                                <a:pt x="5861745" y="529034"/>
                                <a:pt x="5868670" y="610870"/>
                              </a:cubicBezTo>
                              <a:cubicBezTo>
                                <a:pt x="5606395" y="629835"/>
                                <a:pt x="5370055" y="529288"/>
                                <a:pt x="5164430" y="610870"/>
                              </a:cubicBezTo>
                              <a:cubicBezTo>
                                <a:pt x="4958805" y="692452"/>
                                <a:pt x="4860013" y="543978"/>
                                <a:pt x="4577563" y="610870"/>
                              </a:cubicBezTo>
                              <a:cubicBezTo>
                                <a:pt x="4295113" y="677762"/>
                                <a:pt x="4325323" y="585415"/>
                                <a:pt x="4108069" y="610870"/>
                              </a:cubicBezTo>
                              <a:cubicBezTo>
                                <a:pt x="3890815" y="636325"/>
                                <a:pt x="3752109" y="592046"/>
                                <a:pt x="3638575" y="610870"/>
                              </a:cubicBezTo>
                              <a:cubicBezTo>
                                <a:pt x="3525041" y="629694"/>
                                <a:pt x="3179153" y="580918"/>
                                <a:pt x="3051708" y="610870"/>
                              </a:cubicBezTo>
                              <a:cubicBezTo>
                                <a:pt x="2924263" y="640822"/>
                                <a:pt x="2645091" y="582658"/>
                                <a:pt x="2523528" y="610870"/>
                              </a:cubicBezTo>
                              <a:cubicBezTo>
                                <a:pt x="2401965" y="639082"/>
                                <a:pt x="2283037" y="599493"/>
                                <a:pt x="2054034" y="610870"/>
                              </a:cubicBezTo>
                              <a:cubicBezTo>
                                <a:pt x="1825031" y="622247"/>
                                <a:pt x="1714486" y="595938"/>
                                <a:pt x="1408481" y="610870"/>
                              </a:cubicBezTo>
                              <a:cubicBezTo>
                                <a:pt x="1102476" y="625802"/>
                                <a:pt x="891120" y="574577"/>
                                <a:pt x="704240" y="610870"/>
                              </a:cubicBezTo>
                              <a:cubicBezTo>
                                <a:pt x="517360" y="647163"/>
                                <a:pt x="336133" y="576873"/>
                                <a:pt x="0" y="610870"/>
                              </a:cubicBezTo>
                              <a:cubicBezTo>
                                <a:pt x="-24651" y="543417"/>
                                <a:pt x="27728" y="412099"/>
                                <a:pt x="0" y="293218"/>
                              </a:cubicBezTo>
                              <a:cubicBezTo>
                                <a:pt x="-27728" y="174337"/>
                                <a:pt x="11133" y="120270"/>
                                <a:pt x="0" y="0"/>
                              </a:cubicBezTo>
                              <a:close/>
                            </a:path>
                          </a:pathLst>
                        </a:custGeom>
                        <a:ln w="38100">
                          <a:solidFill>
                            <a:schemeClr val="accent1">
                              <a:lumMod val="60000"/>
                              <a:lumOff val="40000"/>
                            </a:schemeClr>
                          </a:solidFill>
                          <a:extLst>
                            <a:ext uri="{C807C97D-BFC1-408E-A445-0C87EB9F89A2}">
                              <ask:lineSketchStyleProps xmlns:ask="http://schemas.microsoft.com/office/drawing/2018/sketchyshapes" sd="1918552416">
                                <a:prstGeom prst="rect">
                                  <a:avLst/>
                                </a:prstGeom>
                                <ask:type>
                                  <ask:lineSketchScribbl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732BD992" w14:textId="77A86D8D" w:rsidR="00316570" w:rsidRDefault="00994930" w:rsidP="0097544E">
                            <w:pPr>
                              <w:spacing w:after="0"/>
                            </w:pPr>
                            <w:r w:rsidRPr="00994930">
                              <w:t>Leken skal ha en sentral plass i barnehagen, og lekens egenverdi skal anerkjennes.</w:t>
                            </w:r>
                          </w:p>
                          <w:p w14:paraId="28F9B93B" w14:textId="77777777" w:rsidR="0097544E" w:rsidRPr="0097544E" w:rsidRDefault="0097544E" w:rsidP="0097544E">
                            <w:pPr>
                              <w:spacing w:after="0"/>
                              <w:rPr>
                                <w:i/>
                                <w:iCs/>
                              </w:rPr>
                            </w:pPr>
                            <w:r w:rsidRPr="0097544E">
                              <w:rPr>
                                <w:i/>
                                <w:iCs/>
                              </w:rPr>
                              <w:t>Rammeplan for barnehagens innhold og oppgaver, kap. 3</w:t>
                            </w:r>
                          </w:p>
                          <w:p w14:paraId="2127DC54" w14:textId="1F3041BC" w:rsidR="00994930" w:rsidRDefault="00994930"/>
                          <w:p w14:paraId="336499E7" w14:textId="77777777" w:rsidR="00860FCF" w:rsidRDefault="00860FCF"/>
                          <w:p w14:paraId="4ADB58FB" w14:textId="77777777" w:rsidR="00860FCF" w:rsidRDefault="00860F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E030A3" id="Tekstboks 4" o:spid="_x0000_s1032" type="#_x0000_t202" style="position:absolute;left:0;text-align:left;margin-left:0;margin-top:158.5pt;width:462.1pt;height:48.1pt;z-index:-251653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" fillcolor="white [3201]" strokecolor="#8eaadb [1940]" strokeweight="3pt">
                <v:textbox>
                  <w:txbxContent>
                    <w:p w14:paraId="732BD992" w14:textId="77A86D8D" w:rsidR="00316570" w:rsidRDefault="00994930" w:rsidP="0097544E">
                      <w:pPr>
                        <w:spacing w:after="0"/>
                      </w:pPr>
                      <w:r w:rsidRPr="00994930">
                        <w:t>Leken skal ha en sentral plass i barnehagen, og lekens egenverdi skal anerkjennes.</w:t>
                      </w:r>
                    </w:p>
                    <w:p w14:paraId="28F9B93B" w14:textId="77777777" w:rsidR="0097544E" w:rsidRPr="0097544E" w:rsidRDefault="0097544E" w:rsidP="0097544E">
                      <w:pPr>
                        <w:spacing w:after="0"/>
                        <w:rPr>
                          <w:i/>
                          <w:iCs/>
                        </w:rPr>
                      </w:pPr>
                      <w:r w:rsidRPr="0097544E">
                        <w:rPr>
                          <w:i/>
                          <w:iCs/>
                        </w:rPr>
                        <w:t>Rammeplan for barnehagens innhold og oppgaver, kap. 3</w:t>
                      </w:r>
                    </w:p>
                    <w:p w14:paraId="2127DC54" w14:textId="1F3041BC" w:rsidR="00994930" w:rsidRDefault="00994930"/>
                    <w:p w14:paraId="336499E7" w14:textId="77777777" w:rsidR="00860FCF" w:rsidRDefault="00860FCF"/>
                    <w:p w14:paraId="4ADB58FB" w14:textId="77777777" w:rsidR="00860FCF" w:rsidRDefault="00860FCF"/>
                  </w:txbxContent>
                </v:textbox>
                <w10:wrap type="tight" anchorx="margin"/>
              </v:shape>
            </w:pict>
          </mc:Fallback>
        </mc:AlternateContent>
      </w:r>
      <w:r w:rsidR="005161C6">
        <w:rPr>
          <w:noProof/>
        </w:rPr>
        <mc:AlternateContent>
          <mc:Choice Requires="wps">
            <w:drawing>
              <wp:anchor distT="0" distB="0" distL="114300" distR="114300" simplePos="0" relativeHeight="251662336" behindDoc="1" locked="0" layoutInCell="1" allowOverlap="1" wp14:anchorId="00D87155" wp14:editId="3D338F9C">
                <wp:simplePos x="0" y="0"/>
                <wp:positionH relativeFrom="margin">
                  <wp:align>left</wp:align>
                </wp:positionH>
                <wp:positionV relativeFrom="paragraph">
                  <wp:posOffset>597535</wp:posOffset>
                </wp:positionV>
                <wp:extent cx="5793740" cy="1177925"/>
                <wp:effectExtent l="57150" t="38100" r="35560" b="60325"/>
                <wp:wrapTight wrapText="bothSides">
                  <wp:wrapPolygon edited="0">
                    <wp:start x="2557" y="-699"/>
                    <wp:lineTo x="-213" y="-699"/>
                    <wp:lineTo x="-213" y="21658"/>
                    <wp:lineTo x="2415" y="22357"/>
                    <wp:lineTo x="2486" y="22357"/>
                    <wp:lineTo x="18892" y="22357"/>
                    <wp:lineTo x="18963" y="22357"/>
                    <wp:lineTo x="21662" y="21658"/>
                    <wp:lineTo x="21662" y="349"/>
                    <wp:lineTo x="21520" y="-699"/>
                    <wp:lineTo x="20880" y="-699"/>
                    <wp:lineTo x="2557" y="-699"/>
                  </wp:wrapPolygon>
                </wp:wrapTight>
                <wp:docPr id="1799099871" name="Tekstboks 3"/>
                <wp:cNvGraphicFramePr/>
                <a:graphic xmlns:a="http://schemas.openxmlformats.org/drawingml/2006/main">
                  <a:graphicData uri="http://schemas.microsoft.com/office/word/2010/wordprocessingShape">
                    <wps:wsp>
                      <wps:cNvSpPr txBox="1"/>
                      <wps:spPr>
                        <a:xfrm>
                          <a:off x="0" y="0"/>
                          <a:ext cx="5793740" cy="1177925"/>
                        </a:xfrm>
                        <a:custGeom>
                          <a:avLst/>
                          <a:gdLst>
                            <a:gd name="connsiteX0" fmla="*/ 0 w 5793740"/>
                            <a:gd name="connsiteY0" fmla="*/ 0 h 1177925"/>
                            <a:gd name="connsiteX1" fmla="*/ 695249 w 5793740"/>
                            <a:gd name="connsiteY1" fmla="*/ 0 h 1177925"/>
                            <a:gd name="connsiteX2" fmla="*/ 1390498 w 5793740"/>
                            <a:gd name="connsiteY2" fmla="*/ 0 h 1177925"/>
                            <a:gd name="connsiteX3" fmla="*/ 1911934 w 5793740"/>
                            <a:gd name="connsiteY3" fmla="*/ 0 h 1177925"/>
                            <a:gd name="connsiteX4" fmla="*/ 2375433 w 5793740"/>
                            <a:gd name="connsiteY4" fmla="*/ 0 h 1177925"/>
                            <a:gd name="connsiteX5" fmla="*/ 3012745 w 5793740"/>
                            <a:gd name="connsiteY5" fmla="*/ 0 h 1177925"/>
                            <a:gd name="connsiteX6" fmla="*/ 3418307 w 5793740"/>
                            <a:gd name="connsiteY6" fmla="*/ 0 h 1177925"/>
                            <a:gd name="connsiteX7" fmla="*/ 4113555 w 5793740"/>
                            <a:gd name="connsiteY7" fmla="*/ 0 h 1177925"/>
                            <a:gd name="connsiteX8" fmla="*/ 4692929 w 5793740"/>
                            <a:gd name="connsiteY8" fmla="*/ 0 h 1177925"/>
                            <a:gd name="connsiteX9" fmla="*/ 5098491 w 5793740"/>
                            <a:gd name="connsiteY9" fmla="*/ 0 h 1177925"/>
                            <a:gd name="connsiteX10" fmla="*/ 5793740 w 5793740"/>
                            <a:gd name="connsiteY10" fmla="*/ 0 h 1177925"/>
                            <a:gd name="connsiteX11" fmla="*/ 5793740 w 5793740"/>
                            <a:gd name="connsiteY11" fmla="*/ 588963 h 1177925"/>
                            <a:gd name="connsiteX12" fmla="*/ 5793740 w 5793740"/>
                            <a:gd name="connsiteY12" fmla="*/ 1177925 h 1177925"/>
                            <a:gd name="connsiteX13" fmla="*/ 5156429 w 5793740"/>
                            <a:gd name="connsiteY13" fmla="*/ 1177925 h 1177925"/>
                            <a:gd name="connsiteX14" fmla="*/ 4577055 w 5793740"/>
                            <a:gd name="connsiteY14" fmla="*/ 1177925 h 1177925"/>
                            <a:gd name="connsiteX15" fmla="*/ 4171493 w 5793740"/>
                            <a:gd name="connsiteY15" fmla="*/ 1177925 h 1177925"/>
                            <a:gd name="connsiteX16" fmla="*/ 3592119 w 5793740"/>
                            <a:gd name="connsiteY16" fmla="*/ 1177925 h 1177925"/>
                            <a:gd name="connsiteX17" fmla="*/ 3070682 w 5793740"/>
                            <a:gd name="connsiteY17" fmla="*/ 1177925 h 1177925"/>
                            <a:gd name="connsiteX18" fmla="*/ 2375433 w 5793740"/>
                            <a:gd name="connsiteY18" fmla="*/ 1177925 h 1177925"/>
                            <a:gd name="connsiteX19" fmla="*/ 1680185 w 5793740"/>
                            <a:gd name="connsiteY19" fmla="*/ 1177925 h 1177925"/>
                            <a:gd name="connsiteX20" fmla="*/ 1100811 w 5793740"/>
                            <a:gd name="connsiteY20" fmla="*/ 1177925 h 1177925"/>
                            <a:gd name="connsiteX21" fmla="*/ 0 w 5793740"/>
                            <a:gd name="connsiteY21" fmla="*/ 1177925 h 1177925"/>
                            <a:gd name="connsiteX22" fmla="*/ 0 w 5793740"/>
                            <a:gd name="connsiteY22" fmla="*/ 565404 h 1177925"/>
                            <a:gd name="connsiteX23" fmla="*/ 0 w 5793740"/>
                            <a:gd name="connsiteY23" fmla="*/ 0 h 11779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5793740" h="1177925" fill="none" extrusionOk="0">
                              <a:moveTo>
                                <a:pt x="0" y="0"/>
                              </a:moveTo>
                              <a:cubicBezTo>
                                <a:pt x="156131" y="-11916"/>
                                <a:pt x="417915" y="52218"/>
                                <a:pt x="695249" y="0"/>
                              </a:cubicBezTo>
                              <a:cubicBezTo>
                                <a:pt x="972583" y="-52218"/>
                                <a:pt x="1069489" y="38711"/>
                                <a:pt x="1390498" y="0"/>
                              </a:cubicBezTo>
                              <a:cubicBezTo>
                                <a:pt x="1711507" y="-38711"/>
                                <a:pt x="1742108" y="16492"/>
                                <a:pt x="1911934" y="0"/>
                              </a:cubicBezTo>
                              <a:cubicBezTo>
                                <a:pt x="2081760" y="-16492"/>
                                <a:pt x="2174059" y="50690"/>
                                <a:pt x="2375433" y="0"/>
                              </a:cubicBezTo>
                              <a:cubicBezTo>
                                <a:pt x="2576807" y="-50690"/>
                                <a:pt x="2707225" y="52811"/>
                                <a:pt x="3012745" y="0"/>
                              </a:cubicBezTo>
                              <a:cubicBezTo>
                                <a:pt x="3318265" y="-52811"/>
                                <a:pt x="3300957" y="32328"/>
                                <a:pt x="3418307" y="0"/>
                              </a:cubicBezTo>
                              <a:cubicBezTo>
                                <a:pt x="3535657" y="-32328"/>
                                <a:pt x="3940427" y="42998"/>
                                <a:pt x="4113555" y="0"/>
                              </a:cubicBezTo>
                              <a:cubicBezTo>
                                <a:pt x="4286683" y="-42998"/>
                                <a:pt x="4549386" y="46534"/>
                                <a:pt x="4692929" y="0"/>
                              </a:cubicBezTo>
                              <a:cubicBezTo>
                                <a:pt x="4836472" y="-46534"/>
                                <a:pt x="4949286" y="45837"/>
                                <a:pt x="5098491" y="0"/>
                              </a:cubicBezTo>
                              <a:cubicBezTo>
                                <a:pt x="5247696" y="-45837"/>
                                <a:pt x="5616223" y="11505"/>
                                <a:pt x="5793740" y="0"/>
                              </a:cubicBezTo>
                              <a:cubicBezTo>
                                <a:pt x="5821212" y="170224"/>
                                <a:pt x="5779992" y="353579"/>
                                <a:pt x="5793740" y="588963"/>
                              </a:cubicBezTo>
                              <a:cubicBezTo>
                                <a:pt x="5807488" y="824347"/>
                                <a:pt x="5723749" y="953001"/>
                                <a:pt x="5793740" y="1177925"/>
                              </a:cubicBezTo>
                              <a:cubicBezTo>
                                <a:pt x="5573526" y="1182581"/>
                                <a:pt x="5379873" y="1120124"/>
                                <a:pt x="5156429" y="1177925"/>
                              </a:cubicBezTo>
                              <a:cubicBezTo>
                                <a:pt x="4932985" y="1235726"/>
                                <a:pt x="4827849" y="1155288"/>
                                <a:pt x="4577055" y="1177925"/>
                              </a:cubicBezTo>
                              <a:cubicBezTo>
                                <a:pt x="4326261" y="1200562"/>
                                <a:pt x="4254139" y="1143265"/>
                                <a:pt x="4171493" y="1177925"/>
                              </a:cubicBezTo>
                              <a:cubicBezTo>
                                <a:pt x="4088847" y="1212585"/>
                                <a:pt x="3808962" y="1171334"/>
                                <a:pt x="3592119" y="1177925"/>
                              </a:cubicBezTo>
                              <a:cubicBezTo>
                                <a:pt x="3375276" y="1184516"/>
                                <a:pt x="3268957" y="1122036"/>
                                <a:pt x="3070682" y="1177925"/>
                              </a:cubicBezTo>
                              <a:cubicBezTo>
                                <a:pt x="2872407" y="1233814"/>
                                <a:pt x="2573287" y="1172287"/>
                                <a:pt x="2375433" y="1177925"/>
                              </a:cubicBezTo>
                              <a:cubicBezTo>
                                <a:pt x="2177579" y="1183563"/>
                                <a:pt x="1868732" y="1125108"/>
                                <a:pt x="1680185" y="1177925"/>
                              </a:cubicBezTo>
                              <a:cubicBezTo>
                                <a:pt x="1491638" y="1230742"/>
                                <a:pt x="1220425" y="1113912"/>
                                <a:pt x="1100811" y="1177925"/>
                              </a:cubicBezTo>
                              <a:cubicBezTo>
                                <a:pt x="981197" y="1241938"/>
                                <a:pt x="265845" y="1149594"/>
                                <a:pt x="0" y="1177925"/>
                              </a:cubicBezTo>
                              <a:cubicBezTo>
                                <a:pt x="-37921" y="1015082"/>
                                <a:pt x="72521" y="761914"/>
                                <a:pt x="0" y="565404"/>
                              </a:cubicBezTo>
                              <a:cubicBezTo>
                                <a:pt x="-72521" y="368894"/>
                                <a:pt x="65052" y="220979"/>
                                <a:pt x="0" y="0"/>
                              </a:cubicBezTo>
                              <a:close/>
                            </a:path>
                            <a:path w="5793740" h="1177925" stroke="0" extrusionOk="0">
                              <a:moveTo>
                                <a:pt x="0" y="0"/>
                              </a:moveTo>
                              <a:cubicBezTo>
                                <a:pt x="229740" y="-34622"/>
                                <a:pt x="275464" y="5770"/>
                                <a:pt x="521437" y="0"/>
                              </a:cubicBezTo>
                              <a:cubicBezTo>
                                <a:pt x="767410" y="-5770"/>
                                <a:pt x="998404" y="17586"/>
                                <a:pt x="1158748" y="0"/>
                              </a:cubicBezTo>
                              <a:cubicBezTo>
                                <a:pt x="1319092" y="-17586"/>
                                <a:pt x="1512532" y="33775"/>
                                <a:pt x="1680185" y="0"/>
                              </a:cubicBezTo>
                              <a:cubicBezTo>
                                <a:pt x="1847838" y="-33775"/>
                                <a:pt x="2001996" y="15284"/>
                                <a:pt x="2085746" y="0"/>
                              </a:cubicBezTo>
                              <a:cubicBezTo>
                                <a:pt x="2169496" y="-15284"/>
                                <a:pt x="2355554" y="26530"/>
                                <a:pt x="2491308" y="0"/>
                              </a:cubicBezTo>
                              <a:cubicBezTo>
                                <a:pt x="2627062" y="-26530"/>
                                <a:pt x="2932873" y="10352"/>
                                <a:pt x="3070682" y="0"/>
                              </a:cubicBezTo>
                              <a:cubicBezTo>
                                <a:pt x="3208491" y="-10352"/>
                                <a:pt x="3444614" y="53795"/>
                                <a:pt x="3650056" y="0"/>
                              </a:cubicBezTo>
                              <a:cubicBezTo>
                                <a:pt x="3855498" y="-53795"/>
                                <a:pt x="3950023" y="33969"/>
                                <a:pt x="4171493" y="0"/>
                              </a:cubicBezTo>
                              <a:cubicBezTo>
                                <a:pt x="4392963" y="-33969"/>
                                <a:pt x="4533114" y="43974"/>
                                <a:pt x="4866742" y="0"/>
                              </a:cubicBezTo>
                              <a:cubicBezTo>
                                <a:pt x="5200370" y="-43974"/>
                                <a:pt x="5351318" y="63550"/>
                                <a:pt x="5793740" y="0"/>
                              </a:cubicBezTo>
                              <a:cubicBezTo>
                                <a:pt x="5831882" y="258479"/>
                                <a:pt x="5785764" y="371808"/>
                                <a:pt x="5793740" y="565404"/>
                              </a:cubicBezTo>
                              <a:cubicBezTo>
                                <a:pt x="5801716" y="759000"/>
                                <a:pt x="5766328" y="993637"/>
                                <a:pt x="5793740" y="1177925"/>
                              </a:cubicBezTo>
                              <a:cubicBezTo>
                                <a:pt x="5507620" y="1236392"/>
                                <a:pt x="5491513" y="1149971"/>
                                <a:pt x="5214366" y="1177925"/>
                              </a:cubicBezTo>
                              <a:cubicBezTo>
                                <a:pt x="4937219" y="1205879"/>
                                <a:pt x="4900558" y="1126947"/>
                                <a:pt x="4692929" y="1177925"/>
                              </a:cubicBezTo>
                              <a:cubicBezTo>
                                <a:pt x="4485300" y="1228903"/>
                                <a:pt x="4207383" y="1153166"/>
                                <a:pt x="4055618" y="1177925"/>
                              </a:cubicBezTo>
                              <a:cubicBezTo>
                                <a:pt x="3903853" y="1202684"/>
                                <a:pt x="3775912" y="1154677"/>
                                <a:pt x="3534181" y="1177925"/>
                              </a:cubicBezTo>
                              <a:cubicBezTo>
                                <a:pt x="3292450" y="1201173"/>
                                <a:pt x="3251040" y="1132812"/>
                                <a:pt x="3070682" y="1177925"/>
                              </a:cubicBezTo>
                              <a:cubicBezTo>
                                <a:pt x="2890324" y="1223038"/>
                                <a:pt x="2767081" y="1174440"/>
                                <a:pt x="2607183" y="1177925"/>
                              </a:cubicBezTo>
                              <a:cubicBezTo>
                                <a:pt x="2447285" y="1181410"/>
                                <a:pt x="2203656" y="1133779"/>
                                <a:pt x="1911934" y="1177925"/>
                              </a:cubicBezTo>
                              <a:cubicBezTo>
                                <a:pt x="1620212" y="1222071"/>
                                <a:pt x="1449943" y="1163777"/>
                                <a:pt x="1332560" y="1177925"/>
                              </a:cubicBezTo>
                              <a:cubicBezTo>
                                <a:pt x="1215177" y="1192073"/>
                                <a:pt x="955793" y="1168833"/>
                                <a:pt x="811124" y="1177925"/>
                              </a:cubicBezTo>
                              <a:cubicBezTo>
                                <a:pt x="666455" y="1187017"/>
                                <a:pt x="295708" y="1150545"/>
                                <a:pt x="0" y="1177925"/>
                              </a:cubicBezTo>
                              <a:cubicBezTo>
                                <a:pt x="-15639" y="996845"/>
                                <a:pt x="37404" y="770541"/>
                                <a:pt x="0" y="624300"/>
                              </a:cubicBezTo>
                              <a:cubicBezTo>
                                <a:pt x="-37404" y="478060"/>
                                <a:pt x="61806" y="202564"/>
                                <a:pt x="0" y="0"/>
                              </a:cubicBezTo>
                              <a:close/>
                            </a:path>
                          </a:pathLst>
                        </a:custGeom>
                        <a:ln w="38100">
                          <a:solidFill>
                            <a:schemeClr val="accent1">
                              <a:lumMod val="60000"/>
                              <a:lumOff val="40000"/>
                            </a:schemeClr>
                          </a:solidFill>
                          <a:extLst>
                            <a:ext uri="{C807C97D-BFC1-408E-A445-0C87EB9F89A2}">
                              <ask:lineSketchStyleProps xmlns:ask="http://schemas.microsoft.com/office/drawing/2018/sketchyshapes" sd="2917123607">
                                <a:prstGeom prst="rect">
                                  <a:avLst/>
                                </a:prstGeom>
                                <ask:type>
                                  <ask:lineSketchScribbl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77E72B9" w14:textId="42524068" w:rsidR="00767738" w:rsidRDefault="00767738" w:rsidP="00767738">
                            <w:pPr>
                              <w:spacing w:after="0"/>
                            </w:pPr>
                            <w:r w:rsidRPr="00767738">
                              <w:t>Barnehagens innhold skal være allsidig, variert og tilpasset enkeltbarnet og barnegruppen. I barnehagen skal barna få leke og utfolde skaperglede, undring og utforskertrang. Arbeidet med omsorg, danning, lek, læring, sosial kompetanse og kommunikasjon og språk skal ses i sammenheng og samlet bidra til barns allsidige utvikling.</w:t>
                            </w:r>
                          </w:p>
                          <w:p w14:paraId="24DDE6E7" w14:textId="46635ECA" w:rsidR="00767738" w:rsidRPr="00767738" w:rsidRDefault="00767738" w:rsidP="00767738">
                            <w:pPr>
                              <w:spacing w:after="0"/>
                              <w:rPr>
                                <w:i/>
                                <w:iCs/>
                              </w:rPr>
                            </w:pPr>
                            <w:bookmarkStart w:id="27" w:name="_Hlk135131550"/>
                            <w:r w:rsidRPr="00767738">
                              <w:rPr>
                                <w:i/>
                                <w:iCs/>
                              </w:rPr>
                              <w:t xml:space="preserve">Rammeplan for barnehagens innhold og oppgaver, kap. </w:t>
                            </w:r>
                            <w:r w:rsidR="00642E24">
                              <w:rPr>
                                <w:i/>
                                <w:iCs/>
                              </w:rPr>
                              <w:t>3</w:t>
                            </w:r>
                          </w:p>
                          <w:bookmarkEnd w:id="27"/>
                          <w:p w14:paraId="382884C4" w14:textId="77777777" w:rsidR="00767738" w:rsidRDefault="007677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D87155" id="_x0000_s1033" type="#_x0000_t202" style="position:absolute;left:0;text-align:left;margin-left:0;margin-top:47.05pt;width:456.2pt;height:92.75pt;z-index:-25165414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" fillcolor="white [3201]" strokecolor="#8eaadb [1940]" strokeweight="3pt">
                <v:textbox>
                  <w:txbxContent>
                    <w:p w14:paraId="477E72B9" w14:textId="42524068" w:rsidR="00767738" w:rsidRDefault="00767738" w:rsidP="00767738">
                      <w:pPr>
                        <w:spacing w:after="0"/>
                      </w:pPr>
                      <w:r w:rsidRPr="00767738">
                        <w:t>Barnehagens innhold skal være allsidig, variert og tilpasset enkeltbarnet og barnegruppen. I barnehagen skal barna få leke og utfolde skaperglede, undring og utforskertrang. Arbeidet med omsorg, danning, lek, læring, sosial kompetanse og kommunikasjon og språk skal ses i sammenheng og samlet bidra til barns allsidige utvikling.</w:t>
                      </w:r>
                    </w:p>
                    <w:p w14:paraId="24DDE6E7" w14:textId="46635ECA" w:rsidR="00767738" w:rsidRPr="00767738" w:rsidRDefault="00767738" w:rsidP="00767738">
                      <w:pPr>
                        <w:spacing w:after="0"/>
                        <w:rPr>
                          <w:i/>
                          <w:iCs/>
                        </w:rPr>
                      </w:pPr>
                      <w:bookmarkStart w:id="28" w:name="_Hlk135131550"/>
                      <w:r w:rsidRPr="00767738">
                        <w:rPr>
                          <w:i/>
                          <w:iCs/>
                        </w:rPr>
                        <w:t xml:space="preserve">Rammeplan for barnehagens innhold og oppgaver, kap. </w:t>
                      </w:r>
                      <w:r w:rsidR="00642E24">
                        <w:rPr>
                          <w:i/>
                          <w:iCs/>
                        </w:rPr>
                        <w:t>3</w:t>
                      </w:r>
                    </w:p>
                    <w:bookmarkEnd w:id="28"/>
                    <w:p w14:paraId="382884C4" w14:textId="77777777" w:rsidR="00767738" w:rsidRDefault="00767738"/>
                  </w:txbxContent>
                </v:textbox>
                <w10:wrap type="tight" anchorx="margin"/>
              </v:shape>
            </w:pict>
          </mc:Fallback>
        </mc:AlternateContent>
      </w:r>
      <w:r w:rsidR="00F30D58">
        <w:t>5.</w:t>
      </w:r>
      <w:r w:rsidR="00A44E67" w:rsidRPr="00A44E67">
        <w:t xml:space="preserve"> OMSORG, LEK, LÆRING OG DANNING</w:t>
      </w:r>
      <w:bookmarkEnd w:id="25"/>
      <w:bookmarkEnd w:id="26"/>
    </w:p>
    <w:p w14:paraId="5603E475" w14:textId="77777777" w:rsidR="00860FCF" w:rsidRDefault="00860FCF" w:rsidP="00050A7A">
      <w:pPr>
        <w:pStyle w:val="rsplan2"/>
        <w:spacing w:line="360" w:lineRule="auto"/>
      </w:pPr>
    </w:p>
    <w:p w14:paraId="45C06E6B" w14:textId="2D501A75" w:rsidR="00860FCF" w:rsidRDefault="00860FCF" w:rsidP="00FA0D78">
      <w:pPr>
        <w:pStyle w:val="rsplan2"/>
        <w:numPr>
          <w:ilvl w:val="1"/>
          <w:numId w:val="28"/>
        </w:numPr>
        <w:spacing w:line="360" w:lineRule="auto"/>
      </w:pPr>
      <w:bookmarkStart w:id="29" w:name="_Toc169782437"/>
      <w:r>
        <w:t>OMSORG</w:t>
      </w:r>
      <w:bookmarkEnd w:id="29"/>
    </w:p>
    <w:p w14:paraId="2DFCFF69" w14:textId="14242E9E" w:rsidR="00860FCF" w:rsidRPr="00860FCF" w:rsidRDefault="00860FCF" w:rsidP="00050A7A">
      <w:pPr>
        <w:pStyle w:val="rsplan2"/>
        <w:spacing w:line="360" w:lineRule="auto"/>
        <w:rPr>
          <w:color w:val="auto"/>
        </w:rPr>
      </w:pPr>
      <w:bookmarkStart w:id="30" w:name="_Toc169782438"/>
      <w:r w:rsidRPr="00860FCF">
        <w:rPr>
          <w:color w:val="auto"/>
        </w:rPr>
        <w:t>«Barnehagen skal i samarbeid og forståelse med hjemmet ivareta barnas behov for omsorg og lek, og fremme læring og danning som grunnlag for allsidig utvikling.» (Barnehageloven §1 Formål, 1.ledd, første punkt).</w:t>
      </w:r>
      <w:bookmarkEnd w:id="30"/>
    </w:p>
    <w:p w14:paraId="5612FECE" w14:textId="77777777" w:rsidR="00860FCF" w:rsidRDefault="00860FCF" w:rsidP="00050A7A">
      <w:pPr>
        <w:pStyle w:val="rsplan2"/>
        <w:spacing w:line="360" w:lineRule="auto"/>
        <w:rPr>
          <w:color w:val="auto"/>
        </w:rPr>
      </w:pPr>
    </w:p>
    <w:p w14:paraId="6981C09C" w14:textId="77777777" w:rsidR="00860FCF" w:rsidRDefault="00860FCF" w:rsidP="00050A7A">
      <w:pPr>
        <w:pStyle w:val="rsplan2"/>
        <w:spacing w:line="360" w:lineRule="auto"/>
        <w:rPr>
          <w:color w:val="auto"/>
        </w:rPr>
      </w:pPr>
    </w:p>
    <w:p w14:paraId="7CBD2226" w14:textId="3CD243D9" w:rsidR="00860FCF" w:rsidRPr="00860FCF" w:rsidRDefault="00860FCF" w:rsidP="00050A7A">
      <w:pPr>
        <w:pStyle w:val="rsplan2"/>
        <w:spacing w:line="360" w:lineRule="auto"/>
        <w:rPr>
          <w:color w:val="auto"/>
        </w:rPr>
      </w:pPr>
      <w:bookmarkStart w:id="31" w:name="_Toc169782439"/>
      <w:r w:rsidRPr="00860FCF">
        <w:rPr>
          <w:color w:val="auto"/>
        </w:rPr>
        <w:t>Omsorg er en forutsetning for barnas trygghet og trivsel, og for utvikling av empati og nestekjærlighet. Barnehagen skal gi barna mulighet til å utvikle tillit til seg selv og andre. Barnehagen skal aktivt legge til rette for omsorgsfulle relasjoner barna imellom, og mellom barn og personal som grunnlag for trivsel, glede og mestring. (Rammeplanen 01.08.2017, s.19) For oss handler dette konkret om:</w:t>
      </w:r>
      <w:bookmarkEnd w:id="31"/>
      <w:r w:rsidRPr="00860FCF">
        <w:rPr>
          <w:color w:val="auto"/>
        </w:rPr>
        <w:t xml:space="preserve"> </w:t>
      </w:r>
    </w:p>
    <w:p w14:paraId="2442C410" w14:textId="77777777" w:rsidR="00860FCF" w:rsidRPr="00860FCF" w:rsidRDefault="00860FCF" w:rsidP="00050A7A">
      <w:pPr>
        <w:pStyle w:val="rsplan2"/>
        <w:spacing w:line="360" w:lineRule="auto"/>
        <w:rPr>
          <w:color w:val="auto"/>
        </w:rPr>
      </w:pPr>
      <w:bookmarkStart w:id="32" w:name="_Toc169782440"/>
      <w:r w:rsidRPr="00860FCF">
        <w:rPr>
          <w:color w:val="auto"/>
        </w:rPr>
        <w:t>• At barna skal oppleve at barnehagen er et trygt og godt sted å være.</w:t>
      </w:r>
      <w:bookmarkEnd w:id="32"/>
      <w:r w:rsidRPr="00860FCF">
        <w:rPr>
          <w:color w:val="auto"/>
        </w:rPr>
        <w:t xml:space="preserve"> </w:t>
      </w:r>
    </w:p>
    <w:p w14:paraId="31382A34" w14:textId="77777777" w:rsidR="00860FCF" w:rsidRPr="00860FCF" w:rsidRDefault="00860FCF" w:rsidP="00050A7A">
      <w:pPr>
        <w:pStyle w:val="rsplan2"/>
        <w:spacing w:line="360" w:lineRule="auto"/>
        <w:rPr>
          <w:color w:val="auto"/>
        </w:rPr>
      </w:pPr>
      <w:bookmarkStart w:id="33" w:name="_Toc169782441"/>
      <w:r w:rsidRPr="00860FCF">
        <w:rPr>
          <w:color w:val="auto"/>
        </w:rPr>
        <w:t>• At barna skal bli sett og hørt.</w:t>
      </w:r>
      <w:bookmarkEnd w:id="33"/>
      <w:r w:rsidRPr="00860FCF">
        <w:rPr>
          <w:color w:val="auto"/>
        </w:rPr>
        <w:t xml:space="preserve"> </w:t>
      </w:r>
    </w:p>
    <w:p w14:paraId="742CA4D4" w14:textId="77777777" w:rsidR="00860FCF" w:rsidRPr="00860FCF" w:rsidRDefault="00860FCF" w:rsidP="00050A7A">
      <w:pPr>
        <w:pStyle w:val="rsplan2"/>
        <w:spacing w:line="360" w:lineRule="auto"/>
        <w:rPr>
          <w:color w:val="auto"/>
        </w:rPr>
      </w:pPr>
      <w:bookmarkStart w:id="34" w:name="_Toc169782442"/>
      <w:r w:rsidRPr="00860FCF">
        <w:rPr>
          <w:color w:val="auto"/>
        </w:rPr>
        <w:t>• At barna skal få trøst og et fang å sitte på når barnet behøver det.</w:t>
      </w:r>
      <w:bookmarkEnd w:id="34"/>
    </w:p>
    <w:p w14:paraId="23F1B68C" w14:textId="77777777" w:rsidR="00860FCF" w:rsidRPr="00860FCF" w:rsidRDefault="00860FCF" w:rsidP="00050A7A">
      <w:pPr>
        <w:pStyle w:val="rsplan2"/>
        <w:spacing w:line="360" w:lineRule="auto"/>
        <w:rPr>
          <w:color w:val="auto"/>
        </w:rPr>
      </w:pPr>
      <w:r w:rsidRPr="00860FCF">
        <w:rPr>
          <w:color w:val="auto"/>
        </w:rPr>
        <w:t xml:space="preserve"> </w:t>
      </w:r>
      <w:bookmarkStart w:id="35" w:name="_Toc169782443"/>
      <w:r w:rsidRPr="00860FCF">
        <w:rPr>
          <w:color w:val="auto"/>
        </w:rPr>
        <w:t>• At barna skal utvikle evnen til å vise omtanke for hverandre.</w:t>
      </w:r>
      <w:bookmarkEnd w:id="35"/>
      <w:r w:rsidRPr="00860FCF">
        <w:rPr>
          <w:color w:val="auto"/>
        </w:rPr>
        <w:t xml:space="preserve"> </w:t>
      </w:r>
    </w:p>
    <w:p w14:paraId="7F1A4ED8" w14:textId="6FBC400A" w:rsidR="00860FCF" w:rsidRPr="00860FCF" w:rsidRDefault="00860FCF" w:rsidP="00050A7A">
      <w:pPr>
        <w:pStyle w:val="rsplan2"/>
        <w:spacing w:line="360" w:lineRule="auto"/>
        <w:rPr>
          <w:color w:val="auto"/>
        </w:rPr>
      </w:pPr>
      <w:bookmarkStart w:id="36" w:name="_Toc169782444"/>
      <w:r w:rsidRPr="00860FCF">
        <w:rPr>
          <w:color w:val="auto"/>
        </w:rPr>
        <w:t>• At barna skal få oppleve tryggheten i å bli tatt vare på av voksne og andre barn</w:t>
      </w:r>
      <w:bookmarkEnd w:id="36"/>
    </w:p>
    <w:p w14:paraId="7D8D0E91" w14:textId="77777777" w:rsidR="00860FCF" w:rsidRDefault="00860FCF" w:rsidP="00050A7A">
      <w:pPr>
        <w:pStyle w:val="rsplan2"/>
        <w:spacing w:line="360" w:lineRule="auto"/>
      </w:pPr>
    </w:p>
    <w:p w14:paraId="466A25E6" w14:textId="77777777" w:rsidR="00860FCF" w:rsidRDefault="00860FCF" w:rsidP="00050A7A">
      <w:pPr>
        <w:pStyle w:val="rsplan2"/>
        <w:spacing w:line="360" w:lineRule="auto"/>
      </w:pPr>
    </w:p>
    <w:p w14:paraId="0DC3B7F3" w14:textId="77777777" w:rsidR="00001293" w:rsidRDefault="00001293" w:rsidP="00050A7A">
      <w:pPr>
        <w:pStyle w:val="rsplan2"/>
        <w:spacing w:line="360" w:lineRule="auto"/>
      </w:pPr>
    </w:p>
    <w:p w14:paraId="1A23AC29" w14:textId="77777777" w:rsidR="00001293" w:rsidRDefault="00001293" w:rsidP="00050A7A">
      <w:pPr>
        <w:pStyle w:val="rsplan2"/>
        <w:spacing w:line="360" w:lineRule="auto"/>
      </w:pPr>
    </w:p>
    <w:p w14:paraId="05C7E3FA" w14:textId="3E403800" w:rsidR="00A44E67" w:rsidRDefault="00EC5FF6" w:rsidP="00050A7A">
      <w:pPr>
        <w:pStyle w:val="rsplan2"/>
        <w:spacing w:line="360" w:lineRule="auto"/>
      </w:pPr>
      <w:bookmarkStart w:id="37" w:name="_Toc169782445"/>
      <w:r>
        <w:lastRenderedPageBreak/>
        <w:t>5.</w:t>
      </w:r>
      <w:r w:rsidR="00FA0D78">
        <w:t>2</w:t>
      </w:r>
      <w:r w:rsidR="00A44E67">
        <w:t xml:space="preserve"> LEK</w:t>
      </w:r>
      <w:bookmarkEnd w:id="37"/>
    </w:p>
    <w:p w14:paraId="7BD4D0C9" w14:textId="56D51044" w:rsidR="00767D1B" w:rsidRDefault="00853849" w:rsidP="00050A7A">
      <w:pPr>
        <w:spacing w:after="0" w:line="360" w:lineRule="auto"/>
        <w:rPr>
          <w:rFonts w:eastAsia="Times New Roman"/>
          <w:lang w:eastAsia="nb-NO"/>
        </w:rPr>
      </w:pPr>
      <w:r w:rsidRPr="00853849">
        <w:rPr>
          <w:rFonts w:eastAsia="Times New Roman"/>
          <w:lang w:eastAsia="nb-NO"/>
        </w:rPr>
        <w:t>Lek er barnas viktigste aktivitet i barnehagealder og et stykke opp i grunnskolen. Gjennom lek utvikler barna evner, ferdigheter og strategier for å omgås andre mennesker. De opplever humor og glede som er en viktig del av livsmestring. Å være i god lek sammenliknes ofte med å være i flytsone der man kun ha</w:t>
      </w:r>
      <w:r w:rsidR="00605293">
        <w:rPr>
          <w:rFonts w:eastAsia="Times New Roman"/>
          <w:lang w:eastAsia="nb-NO"/>
        </w:rPr>
        <w:t>r</w:t>
      </w:r>
      <w:r w:rsidRPr="00853849">
        <w:rPr>
          <w:rFonts w:eastAsia="Times New Roman"/>
          <w:lang w:eastAsia="nb-NO"/>
        </w:rPr>
        <w:t xml:space="preserve"> </w:t>
      </w:r>
      <w:proofErr w:type="gramStart"/>
      <w:r w:rsidRPr="00853849">
        <w:rPr>
          <w:rFonts w:eastAsia="Times New Roman"/>
          <w:lang w:eastAsia="nb-NO"/>
        </w:rPr>
        <w:t>fokus</w:t>
      </w:r>
      <w:proofErr w:type="gramEnd"/>
      <w:r w:rsidRPr="00853849">
        <w:rPr>
          <w:rFonts w:eastAsia="Times New Roman"/>
          <w:lang w:eastAsia="nb-NO"/>
        </w:rPr>
        <w:t xml:space="preserve"> på det man driver med og mister begrep om tid og rom. Det har store fordeler for velvære, livsmestring, sosial fungering, konsentrasjon, motivasjon, læringsevne og mestringsfølelse. </w:t>
      </w:r>
    </w:p>
    <w:p w14:paraId="1A903EA7" w14:textId="77777777" w:rsidR="007523E9" w:rsidRDefault="007523E9" w:rsidP="00050A7A">
      <w:pPr>
        <w:spacing w:after="0" w:line="360" w:lineRule="auto"/>
        <w:rPr>
          <w:rFonts w:eastAsia="Times New Roman"/>
          <w:lang w:eastAsia="nb-NO"/>
        </w:rPr>
      </w:pPr>
    </w:p>
    <w:p w14:paraId="704BCC4A" w14:textId="1CD2E924" w:rsidR="00001293" w:rsidRPr="00C144D2" w:rsidRDefault="007523E9" w:rsidP="00050A7A">
      <w:pPr>
        <w:spacing w:after="0" w:line="360" w:lineRule="auto"/>
        <w:rPr>
          <w:rFonts w:eastAsia="Times New Roman"/>
          <w:lang w:eastAsia="nb-NO"/>
        </w:rPr>
      </w:pPr>
      <w:r>
        <w:rPr>
          <w:rFonts w:eastAsia="Times New Roman"/>
          <w:lang w:eastAsia="nb-NO"/>
        </w:rPr>
        <w:t xml:space="preserve">I </w:t>
      </w:r>
      <w:r w:rsidR="004B643B">
        <w:rPr>
          <w:rFonts w:eastAsia="Times New Roman"/>
          <w:lang w:eastAsia="nb-NO"/>
        </w:rPr>
        <w:t>Melgård</w:t>
      </w:r>
      <w:r>
        <w:rPr>
          <w:rFonts w:eastAsia="Times New Roman"/>
          <w:lang w:eastAsia="nb-NO"/>
        </w:rPr>
        <w:t xml:space="preserve"> barnehage legger vi til rette for le</w:t>
      </w:r>
      <w:r w:rsidR="004B643B">
        <w:rPr>
          <w:rFonts w:eastAsia="Times New Roman"/>
          <w:lang w:eastAsia="nb-NO"/>
        </w:rPr>
        <w:t xml:space="preserve">k ved å planlegge aktiviteter </w:t>
      </w:r>
      <w:r w:rsidR="006C0646">
        <w:rPr>
          <w:rFonts w:eastAsia="Times New Roman"/>
          <w:lang w:eastAsia="nb-NO"/>
        </w:rPr>
        <w:t xml:space="preserve">basert på barnas interesser og rammeplanens innhold. </w:t>
      </w:r>
      <w:r w:rsidR="00F72E5A">
        <w:rPr>
          <w:rFonts w:eastAsia="Times New Roman"/>
          <w:lang w:eastAsia="nb-NO"/>
        </w:rPr>
        <w:t>Vi tilbyr variert aktivitet og god tilgang til variert lekemateriell bå</w:t>
      </w:r>
      <w:r w:rsidR="009544F9">
        <w:rPr>
          <w:rFonts w:eastAsia="Times New Roman"/>
          <w:lang w:eastAsia="nb-NO"/>
        </w:rPr>
        <w:t>d</w:t>
      </w:r>
      <w:r w:rsidR="00F72E5A">
        <w:rPr>
          <w:rFonts w:eastAsia="Times New Roman"/>
          <w:lang w:eastAsia="nb-NO"/>
        </w:rPr>
        <w:t>e inne og ute.</w:t>
      </w:r>
    </w:p>
    <w:p w14:paraId="2FE3763E" w14:textId="68A99896" w:rsidR="00A44E67" w:rsidRDefault="00767D1B" w:rsidP="00050A7A">
      <w:pPr>
        <w:pStyle w:val="rsplan2"/>
        <w:spacing w:line="360" w:lineRule="auto"/>
      </w:pPr>
      <w:bookmarkStart w:id="38" w:name="_Toc169782446"/>
      <w:r>
        <w:rPr>
          <w:noProof/>
        </w:rPr>
        <mc:AlternateContent>
          <mc:Choice Requires="wps">
            <w:drawing>
              <wp:anchor distT="0" distB="0" distL="114300" distR="114300" simplePos="0" relativeHeight="251664384" behindDoc="1" locked="0" layoutInCell="1" allowOverlap="1" wp14:anchorId="38AE0580" wp14:editId="289B381C">
                <wp:simplePos x="0" y="0"/>
                <wp:positionH relativeFrom="margin">
                  <wp:align>left</wp:align>
                </wp:positionH>
                <wp:positionV relativeFrom="paragraph">
                  <wp:posOffset>315986</wp:posOffset>
                </wp:positionV>
                <wp:extent cx="5886450" cy="773430"/>
                <wp:effectExtent l="38100" t="57150" r="38100" b="64770"/>
                <wp:wrapTight wrapText="bothSides">
                  <wp:wrapPolygon edited="0">
                    <wp:start x="4404" y="-1596"/>
                    <wp:lineTo x="-140" y="-1596"/>
                    <wp:lineTo x="-140" y="21281"/>
                    <wp:lineTo x="10975" y="22877"/>
                    <wp:lineTo x="19573" y="22877"/>
                    <wp:lineTo x="21041" y="22877"/>
                    <wp:lineTo x="21670" y="20749"/>
                    <wp:lineTo x="21670" y="-1596"/>
                    <wp:lineTo x="5033" y="-1596"/>
                    <wp:lineTo x="4404" y="-1596"/>
                  </wp:wrapPolygon>
                </wp:wrapTight>
                <wp:docPr id="1143546344" name="Tekstboks 5"/>
                <wp:cNvGraphicFramePr/>
                <a:graphic xmlns:a="http://schemas.openxmlformats.org/drawingml/2006/main">
                  <a:graphicData uri="http://schemas.microsoft.com/office/word/2010/wordprocessingShape">
                    <wps:wsp>
                      <wps:cNvSpPr txBox="1"/>
                      <wps:spPr>
                        <a:xfrm>
                          <a:off x="0" y="0"/>
                          <a:ext cx="5886450" cy="773724"/>
                        </a:xfrm>
                        <a:custGeom>
                          <a:avLst/>
                          <a:gdLst>
                            <a:gd name="connsiteX0" fmla="*/ 0 w 5886450"/>
                            <a:gd name="connsiteY0" fmla="*/ 0 h 773724"/>
                            <a:gd name="connsiteX1" fmla="*/ 529781 w 5886450"/>
                            <a:gd name="connsiteY1" fmla="*/ 0 h 773724"/>
                            <a:gd name="connsiteX2" fmla="*/ 1118426 w 5886450"/>
                            <a:gd name="connsiteY2" fmla="*/ 0 h 773724"/>
                            <a:gd name="connsiteX3" fmla="*/ 1589342 w 5886450"/>
                            <a:gd name="connsiteY3" fmla="*/ 0 h 773724"/>
                            <a:gd name="connsiteX4" fmla="*/ 2236851 w 5886450"/>
                            <a:gd name="connsiteY4" fmla="*/ 0 h 773724"/>
                            <a:gd name="connsiteX5" fmla="*/ 2766632 w 5886450"/>
                            <a:gd name="connsiteY5" fmla="*/ 0 h 773724"/>
                            <a:gd name="connsiteX6" fmla="*/ 3473006 w 5886450"/>
                            <a:gd name="connsiteY6" fmla="*/ 0 h 773724"/>
                            <a:gd name="connsiteX7" fmla="*/ 4061651 w 5886450"/>
                            <a:gd name="connsiteY7" fmla="*/ 0 h 773724"/>
                            <a:gd name="connsiteX8" fmla="*/ 4768025 w 5886450"/>
                            <a:gd name="connsiteY8" fmla="*/ 0 h 773724"/>
                            <a:gd name="connsiteX9" fmla="*/ 5886450 w 5886450"/>
                            <a:gd name="connsiteY9" fmla="*/ 0 h 773724"/>
                            <a:gd name="connsiteX10" fmla="*/ 5886450 w 5886450"/>
                            <a:gd name="connsiteY10" fmla="*/ 371388 h 773724"/>
                            <a:gd name="connsiteX11" fmla="*/ 5886450 w 5886450"/>
                            <a:gd name="connsiteY11" fmla="*/ 773724 h 773724"/>
                            <a:gd name="connsiteX12" fmla="*/ 5415534 w 5886450"/>
                            <a:gd name="connsiteY12" fmla="*/ 773724 h 773724"/>
                            <a:gd name="connsiteX13" fmla="*/ 4944618 w 5886450"/>
                            <a:gd name="connsiteY13" fmla="*/ 773724 h 773724"/>
                            <a:gd name="connsiteX14" fmla="*/ 4355973 w 5886450"/>
                            <a:gd name="connsiteY14" fmla="*/ 773724 h 773724"/>
                            <a:gd name="connsiteX15" fmla="*/ 3826192 w 5886450"/>
                            <a:gd name="connsiteY15" fmla="*/ 773724 h 773724"/>
                            <a:gd name="connsiteX16" fmla="*/ 3237547 w 5886450"/>
                            <a:gd name="connsiteY16" fmla="*/ 773724 h 773724"/>
                            <a:gd name="connsiteX17" fmla="*/ 2590038 w 5886450"/>
                            <a:gd name="connsiteY17" fmla="*/ 773724 h 773724"/>
                            <a:gd name="connsiteX18" fmla="*/ 2119122 w 5886450"/>
                            <a:gd name="connsiteY18" fmla="*/ 773724 h 773724"/>
                            <a:gd name="connsiteX19" fmla="*/ 1589342 w 5886450"/>
                            <a:gd name="connsiteY19" fmla="*/ 773724 h 773724"/>
                            <a:gd name="connsiteX20" fmla="*/ 1059561 w 5886450"/>
                            <a:gd name="connsiteY20" fmla="*/ 773724 h 773724"/>
                            <a:gd name="connsiteX21" fmla="*/ 0 w 5886450"/>
                            <a:gd name="connsiteY21" fmla="*/ 773724 h 773724"/>
                            <a:gd name="connsiteX22" fmla="*/ 0 w 5886450"/>
                            <a:gd name="connsiteY22" fmla="*/ 371388 h 773724"/>
                            <a:gd name="connsiteX23" fmla="*/ 0 w 5886450"/>
                            <a:gd name="connsiteY23" fmla="*/ 0 h 7737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5886450" h="773724" fill="none" extrusionOk="0">
                              <a:moveTo>
                                <a:pt x="0" y="0"/>
                              </a:moveTo>
                              <a:cubicBezTo>
                                <a:pt x="164623" y="-40560"/>
                                <a:pt x="386752" y="30529"/>
                                <a:pt x="529781" y="0"/>
                              </a:cubicBezTo>
                              <a:cubicBezTo>
                                <a:pt x="672810" y="-30529"/>
                                <a:pt x="853907" y="65986"/>
                                <a:pt x="1118426" y="0"/>
                              </a:cubicBezTo>
                              <a:cubicBezTo>
                                <a:pt x="1382945" y="-65986"/>
                                <a:pt x="1377674" y="7729"/>
                                <a:pt x="1589342" y="0"/>
                              </a:cubicBezTo>
                              <a:cubicBezTo>
                                <a:pt x="1801010" y="-7729"/>
                                <a:pt x="1918410" y="29431"/>
                                <a:pt x="2236851" y="0"/>
                              </a:cubicBezTo>
                              <a:cubicBezTo>
                                <a:pt x="2555292" y="-29431"/>
                                <a:pt x="2540199" y="3187"/>
                                <a:pt x="2766632" y="0"/>
                              </a:cubicBezTo>
                              <a:cubicBezTo>
                                <a:pt x="2993065" y="-3187"/>
                                <a:pt x="3247247" y="42247"/>
                                <a:pt x="3473006" y="0"/>
                              </a:cubicBezTo>
                              <a:cubicBezTo>
                                <a:pt x="3698765" y="-42247"/>
                                <a:pt x="3881183" y="68124"/>
                                <a:pt x="4061651" y="0"/>
                              </a:cubicBezTo>
                              <a:cubicBezTo>
                                <a:pt x="4242119" y="-68124"/>
                                <a:pt x="4423814" y="35283"/>
                                <a:pt x="4768025" y="0"/>
                              </a:cubicBezTo>
                              <a:cubicBezTo>
                                <a:pt x="5112236" y="-35283"/>
                                <a:pt x="5551566" y="35328"/>
                                <a:pt x="5886450" y="0"/>
                              </a:cubicBezTo>
                              <a:cubicBezTo>
                                <a:pt x="5914834" y="111153"/>
                                <a:pt x="5873460" y="282649"/>
                                <a:pt x="5886450" y="371388"/>
                              </a:cubicBezTo>
                              <a:cubicBezTo>
                                <a:pt x="5899440" y="460127"/>
                                <a:pt x="5850548" y="664538"/>
                                <a:pt x="5886450" y="773724"/>
                              </a:cubicBezTo>
                              <a:cubicBezTo>
                                <a:pt x="5702329" y="792854"/>
                                <a:pt x="5556359" y="721474"/>
                                <a:pt x="5415534" y="773724"/>
                              </a:cubicBezTo>
                              <a:cubicBezTo>
                                <a:pt x="5274709" y="825974"/>
                                <a:pt x="5047237" y="747591"/>
                                <a:pt x="4944618" y="773724"/>
                              </a:cubicBezTo>
                              <a:cubicBezTo>
                                <a:pt x="4841999" y="799857"/>
                                <a:pt x="4561528" y="731849"/>
                                <a:pt x="4355973" y="773724"/>
                              </a:cubicBezTo>
                              <a:cubicBezTo>
                                <a:pt x="4150418" y="815599"/>
                                <a:pt x="3946766" y="762339"/>
                                <a:pt x="3826192" y="773724"/>
                              </a:cubicBezTo>
                              <a:cubicBezTo>
                                <a:pt x="3705618" y="785109"/>
                                <a:pt x="3358299" y="716697"/>
                                <a:pt x="3237547" y="773724"/>
                              </a:cubicBezTo>
                              <a:cubicBezTo>
                                <a:pt x="3116796" y="830751"/>
                                <a:pt x="2779343" y="747472"/>
                                <a:pt x="2590038" y="773724"/>
                              </a:cubicBezTo>
                              <a:cubicBezTo>
                                <a:pt x="2400733" y="799976"/>
                                <a:pt x="2220380" y="736203"/>
                                <a:pt x="2119122" y="773724"/>
                              </a:cubicBezTo>
                              <a:cubicBezTo>
                                <a:pt x="2017864" y="811245"/>
                                <a:pt x="1839328" y="771838"/>
                                <a:pt x="1589342" y="773724"/>
                              </a:cubicBezTo>
                              <a:cubicBezTo>
                                <a:pt x="1339356" y="775610"/>
                                <a:pt x="1242781" y="767113"/>
                                <a:pt x="1059561" y="773724"/>
                              </a:cubicBezTo>
                              <a:cubicBezTo>
                                <a:pt x="876341" y="780335"/>
                                <a:pt x="444986" y="764941"/>
                                <a:pt x="0" y="773724"/>
                              </a:cubicBezTo>
                              <a:cubicBezTo>
                                <a:pt x="-26761" y="686386"/>
                                <a:pt x="36620" y="489661"/>
                                <a:pt x="0" y="371388"/>
                              </a:cubicBezTo>
                              <a:cubicBezTo>
                                <a:pt x="-36620" y="253115"/>
                                <a:pt x="771" y="147579"/>
                                <a:pt x="0" y="0"/>
                              </a:cubicBezTo>
                              <a:close/>
                            </a:path>
                            <a:path w="5886450" h="773724" stroke="0" extrusionOk="0">
                              <a:moveTo>
                                <a:pt x="0" y="0"/>
                              </a:moveTo>
                              <a:cubicBezTo>
                                <a:pt x="201651" y="-12433"/>
                                <a:pt x="434109" y="5339"/>
                                <a:pt x="647510" y="0"/>
                              </a:cubicBezTo>
                              <a:cubicBezTo>
                                <a:pt x="860911" y="-5339"/>
                                <a:pt x="964956" y="50871"/>
                                <a:pt x="1118426" y="0"/>
                              </a:cubicBezTo>
                              <a:cubicBezTo>
                                <a:pt x="1271896" y="-50871"/>
                                <a:pt x="1461868" y="10720"/>
                                <a:pt x="1765935" y="0"/>
                              </a:cubicBezTo>
                              <a:cubicBezTo>
                                <a:pt x="2070002" y="-10720"/>
                                <a:pt x="2195434" y="22922"/>
                                <a:pt x="2413445" y="0"/>
                              </a:cubicBezTo>
                              <a:cubicBezTo>
                                <a:pt x="2631456" y="-22922"/>
                                <a:pt x="2713107" y="43085"/>
                                <a:pt x="2825496" y="0"/>
                              </a:cubicBezTo>
                              <a:cubicBezTo>
                                <a:pt x="2937885" y="-43085"/>
                                <a:pt x="3077409" y="27065"/>
                                <a:pt x="3296412" y="0"/>
                              </a:cubicBezTo>
                              <a:cubicBezTo>
                                <a:pt x="3515415" y="-27065"/>
                                <a:pt x="3823554" y="52164"/>
                                <a:pt x="4002786" y="0"/>
                              </a:cubicBezTo>
                              <a:cubicBezTo>
                                <a:pt x="4182018" y="-52164"/>
                                <a:pt x="4322453" y="28825"/>
                                <a:pt x="4473702" y="0"/>
                              </a:cubicBezTo>
                              <a:cubicBezTo>
                                <a:pt x="4624951" y="-28825"/>
                                <a:pt x="5007363" y="47165"/>
                                <a:pt x="5180076" y="0"/>
                              </a:cubicBezTo>
                              <a:cubicBezTo>
                                <a:pt x="5352789" y="-47165"/>
                                <a:pt x="5635682" y="47514"/>
                                <a:pt x="5886450" y="0"/>
                              </a:cubicBezTo>
                              <a:cubicBezTo>
                                <a:pt x="5920794" y="166649"/>
                                <a:pt x="5854834" y="229757"/>
                                <a:pt x="5886450" y="394599"/>
                              </a:cubicBezTo>
                              <a:cubicBezTo>
                                <a:pt x="5918066" y="559441"/>
                                <a:pt x="5879162" y="594973"/>
                                <a:pt x="5886450" y="773724"/>
                              </a:cubicBezTo>
                              <a:cubicBezTo>
                                <a:pt x="5629403" y="786612"/>
                                <a:pt x="5540230" y="706106"/>
                                <a:pt x="5238941" y="773724"/>
                              </a:cubicBezTo>
                              <a:cubicBezTo>
                                <a:pt x="4937652" y="841342"/>
                                <a:pt x="4881658" y="723635"/>
                                <a:pt x="4768025" y="773724"/>
                              </a:cubicBezTo>
                              <a:cubicBezTo>
                                <a:pt x="4654392" y="823813"/>
                                <a:pt x="4466816" y="761391"/>
                                <a:pt x="4238244" y="773724"/>
                              </a:cubicBezTo>
                              <a:cubicBezTo>
                                <a:pt x="4009672" y="786057"/>
                                <a:pt x="3832467" y="758830"/>
                                <a:pt x="3708463" y="773724"/>
                              </a:cubicBezTo>
                              <a:cubicBezTo>
                                <a:pt x="3584459" y="788618"/>
                                <a:pt x="3184436" y="729239"/>
                                <a:pt x="3002090" y="773724"/>
                              </a:cubicBezTo>
                              <a:cubicBezTo>
                                <a:pt x="2819744" y="818209"/>
                                <a:pt x="2669063" y="742132"/>
                                <a:pt x="2531173" y="773724"/>
                              </a:cubicBezTo>
                              <a:cubicBezTo>
                                <a:pt x="2393283" y="805316"/>
                                <a:pt x="2063755" y="707386"/>
                                <a:pt x="1824799" y="773724"/>
                              </a:cubicBezTo>
                              <a:cubicBezTo>
                                <a:pt x="1585843" y="840062"/>
                                <a:pt x="1493541" y="752551"/>
                                <a:pt x="1295019" y="773724"/>
                              </a:cubicBezTo>
                              <a:cubicBezTo>
                                <a:pt x="1096497" y="794897"/>
                                <a:pt x="938488" y="728888"/>
                                <a:pt x="824103" y="773724"/>
                              </a:cubicBezTo>
                              <a:cubicBezTo>
                                <a:pt x="709718" y="818560"/>
                                <a:pt x="287570" y="701029"/>
                                <a:pt x="0" y="773724"/>
                              </a:cubicBezTo>
                              <a:cubicBezTo>
                                <a:pt x="-3698" y="658075"/>
                                <a:pt x="25285" y="573725"/>
                                <a:pt x="0" y="394599"/>
                              </a:cubicBezTo>
                              <a:cubicBezTo>
                                <a:pt x="-25285" y="215474"/>
                                <a:pt x="33581" y="98812"/>
                                <a:pt x="0" y="0"/>
                              </a:cubicBezTo>
                              <a:close/>
                            </a:path>
                          </a:pathLst>
                        </a:custGeom>
                        <a:ln w="38100">
                          <a:solidFill>
                            <a:schemeClr val="accent1">
                              <a:lumMod val="60000"/>
                              <a:lumOff val="40000"/>
                            </a:schemeClr>
                          </a:solidFill>
                          <a:extLst>
                            <a:ext uri="{C807C97D-BFC1-408E-A445-0C87EB9F89A2}">
                              <ask:lineSketchStyleProps xmlns:ask="http://schemas.microsoft.com/office/drawing/2018/sketchyshapes" sd="2138713046">
                                <a:prstGeom prst="rect">
                                  <a:avLst/>
                                </a:prstGeom>
                                <ask:type>
                                  <ask:lineSketchScribbl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625A6D2E" w14:textId="53C19C70" w:rsidR="004661FB" w:rsidRDefault="004661FB" w:rsidP="00767D1B">
                            <w:pPr>
                              <w:spacing w:after="0"/>
                            </w:pPr>
                            <w:r w:rsidRPr="004661FB">
                              <w:t> Barnas nysgjerrighet, kreativitet og vitebegjær skal anerkjennes, stimuleres og legges til grunn for deres læringsprosesser.</w:t>
                            </w:r>
                          </w:p>
                          <w:p w14:paraId="3D2168EE" w14:textId="77777777" w:rsidR="00767D1B" w:rsidRPr="00767D1B" w:rsidRDefault="00767D1B" w:rsidP="00767D1B">
                            <w:pPr>
                              <w:spacing w:after="0"/>
                              <w:rPr>
                                <w:i/>
                                <w:iCs/>
                              </w:rPr>
                            </w:pPr>
                            <w:bookmarkStart w:id="39" w:name="_Hlk135132018"/>
                            <w:r w:rsidRPr="00767D1B">
                              <w:rPr>
                                <w:i/>
                                <w:iCs/>
                              </w:rPr>
                              <w:t>Rammeplan for barnehagens innhold og oppgaver, kap. 3</w:t>
                            </w:r>
                          </w:p>
                          <w:bookmarkEnd w:id="39"/>
                          <w:p w14:paraId="5B7A04AF" w14:textId="77777777" w:rsidR="00767D1B" w:rsidRDefault="00767D1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AE0580" id="Tekstboks 5" o:spid="_x0000_s1034" type="#_x0000_t202" style="position:absolute;left:0;text-align:left;margin-left:0;margin-top:24.9pt;width:463.5pt;height:60.9pt;z-index:-2516520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" fillcolor="white [3201]" strokecolor="#8eaadb [1940]" strokeweight="3pt">
                <v:textbox>
                  <w:txbxContent>
                    <w:p w14:paraId="625A6D2E" w14:textId="53C19C70" w:rsidR="004661FB" w:rsidRDefault="004661FB" w:rsidP="00767D1B">
                      <w:pPr>
                        <w:spacing w:after="0"/>
                      </w:pPr>
                      <w:r w:rsidRPr="004661FB">
                        <w:t> Barnas nysgjerrighet, kreativitet og vitebegjær skal anerkjennes, stimuleres og legges til grunn for deres læringsprosesser.</w:t>
                      </w:r>
                    </w:p>
                    <w:p w14:paraId="3D2168EE" w14:textId="77777777" w:rsidR="00767D1B" w:rsidRPr="00767D1B" w:rsidRDefault="00767D1B" w:rsidP="00767D1B">
                      <w:pPr>
                        <w:spacing w:after="0"/>
                        <w:rPr>
                          <w:i/>
                          <w:iCs/>
                        </w:rPr>
                      </w:pPr>
                      <w:bookmarkStart w:id="40" w:name="_Hlk135132018"/>
                      <w:r w:rsidRPr="00767D1B">
                        <w:rPr>
                          <w:i/>
                          <w:iCs/>
                        </w:rPr>
                        <w:t>Rammeplan for barnehagens innhold og oppgaver, kap. 3</w:t>
                      </w:r>
                    </w:p>
                    <w:bookmarkEnd w:id="40"/>
                    <w:p w14:paraId="5B7A04AF" w14:textId="77777777" w:rsidR="00767D1B" w:rsidRDefault="00767D1B"/>
                  </w:txbxContent>
                </v:textbox>
                <w10:wrap type="tight" anchorx="margin"/>
              </v:shape>
            </w:pict>
          </mc:Fallback>
        </mc:AlternateContent>
      </w:r>
      <w:r w:rsidR="00EC5FF6">
        <w:t>5.</w:t>
      </w:r>
      <w:r w:rsidR="00FA0D78">
        <w:t>3</w:t>
      </w:r>
      <w:r w:rsidR="00A44E67">
        <w:t xml:space="preserve"> LÆRING</w:t>
      </w:r>
      <w:bookmarkEnd w:id="38"/>
      <w:r w:rsidR="00A44E67">
        <w:t xml:space="preserve"> </w:t>
      </w:r>
    </w:p>
    <w:p w14:paraId="37A789FF" w14:textId="77777777" w:rsidR="0003723E" w:rsidRDefault="0003723E" w:rsidP="00050A7A">
      <w:pPr>
        <w:spacing w:line="360" w:lineRule="auto"/>
      </w:pPr>
    </w:p>
    <w:p w14:paraId="3A306295" w14:textId="6141741E" w:rsidR="00A44E67" w:rsidRDefault="00FB532B" w:rsidP="00050A7A">
      <w:pPr>
        <w:spacing w:line="360" w:lineRule="auto"/>
      </w:pPr>
      <w:r w:rsidRPr="00FB532B">
        <w:t xml:space="preserve">Barnehagen jobber </w:t>
      </w:r>
      <w:r w:rsidR="0080371D" w:rsidRPr="00FB532B">
        <w:t>ut</w:t>
      </w:r>
      <w:r w:rsidR="0080371D">
        <w:t xml:space="preserve"> ifra</w:t>
      </w:r>
      <w:r w:rsidR="00D33AB9">
        <w:t xml:space="preserve"> et utvidet </w:t>
      </w:r>
      <w:r w:rsidR="00A06FDE">
        <w:t>læringsbegrep</w:t>
      </w:r>
      <w:r w:rsidR="00D33AB9">
        <w:t xml:space="preserve">, der hele kroppen og alle sanser er </w:t>
      </w:r>
      <w:r w:rsidR="00A06FDE">
        <w:t xml:space="preserve">viktige å ta i bruk. De minste barna har stort utbytte av </w:t>
      </w:r>
      <w:r w:rsidR="00BD40AF">
        <w:t>mange og varierte sanseopplevelser. Det</w:t>
      </w:r>
      <w:r w:rsidR="00066B22">
        <w:t xml:space="preserve"> </w:t>
      </w:r>
      <w:r w:rsidR="00BD40AF">
        <w:t>er en viktig oppgave å legge til rette for</w:t>
      </w:r>
      <w:r w:rsidR="007523E9">
        <w:t xml:space="preserve"> dette</w:t>
      </w:r>
      <w:r w:rsidR="00BD40AF">
        <w:t xml:space="preserve"> </w:t>
      </w:r>
      <w:r w:rsidR="00B37E12">
        <w:t xml:space="preserve">gjennom aktiviteter, turer og samspill med </w:t>
      </w:r>
      <w:r w:rsidR="004E0B9F">
        <w:t>personalet</w:t>
      </w:r>
      <w:r w:rsidR="00B37E12">
        <w:t xml:space="preserve"> </w:t>
      </w:r>
      <w:r w:rsidR="004E0B9F">
        <w:t>og andre barn på avdelingen.</w:t>
      </w:r>
    </w:p>
    <w:p w14:paraId="00E56B21" w14:textId="5821F42C" w:rsidR="0068403F" w:rsidRDefault="004E0B9F" w:rsidP="00050A7A">
      <w:pPr>
        <w:spacing w:line="360" w:lineRule="auto"/>
      </w:pPr>
      <w:r>
        <w:t>Etter hvert som barna blir større</w:t>
      </w:r>
      <w:r w:rsidR="00CC456B">
        <w:t>,</w:t>
      </w:r>
      <w:r>
        <w:t xml:space="preserve"> og får en mer utvidet forståelse av verden, utvider vi også </w:t>
      </w:r>
      <w:r w:rsidR="003C1CED">
        <w:t>tilbudet på aktiviteter de har tilgjengelig i hverdagen sin</w:t>
      </w:r>
      <w:r w:rsidR="00B50EF0">
        <w:t xml:space="preserve">. Sentralt i barnehagens læringssyn er </w:t>
      </w:r>
      <w:r w:rsidR="00011CFF">
        <w:t xml:space="preserve">barns </w:t>
      </w:r>
      <w:r w:rsidR="00F62CDA">
        <w:t>medvirkning</w:t>
      </w:r>
      <w:r w:rsidR="00011CFF">
        <w:t xml:space="preserve">. </w:t>
      </w:r>
    </w:p>
    <w:p w14:paraId="00629534" w14:textId="4310B8BC" w:rsidR="004E0B9F" w:rsidRDefault="00826DC7" w:rsidP="00050A7A">
      <w:pPr>
        <w:spacing w:line="360" w:lineRule="auto"/>
      </w:pPr>
      <w:r>
        <w:t>I Melgård barnehage legger vi til rette for barns læring gjennom at</w:t>
      </w:r>
      <w:r w:rsidR="00011CFF">
        <w:t xml:space="preserve"> personalet er oppmerksomme på </w:t>
      </w:r>
      <w:r w:rsidR="00F62CDA">
        <w:t>hva barn er opptatt av</w:t>
      </w:r>
      <w:r w:rsidR="00953462">
        <w:t xml:space="preserve"> </w:t>
      </w:r>
      <w:r w:rsidR="00F62CDA">
        <w:t>og tar utgangspunkt i dette når aktiviteter planlegge</w:t>
      </w:r>
      <w:r w:rsidR="0014402D">
        <w:t>s</w:t>
      </w:r>
      <w:r w:rsidR="00124DBF">
        <w:t xml:space="preserve">, gjennomføres og evalueres. Aktivitetene skal ha </w:t>
      </w:r>
      <w:r w:rsidR="00953462">
        <w:t>forankring i rammeplanen</w:t>
      </w:r>
      <w:r w:rsidR="00E95D55">
        <w:t>,</w:t>
      </w:r>
      <w:r w:rsidR="00953462">
        <w:t xml:space="preserve"> som blant annet beskriver </w:t>
      </w:r>
      <w:r w:rsidR="00E95D55">
        <w:t>7 fagområder.</w:t>
      </w:r>
      <w:r w:rsidR="00290312">
        <w:t xml:space="preserve"> </w:t>
      </w:r>
    </w:p>
    <w:p w14:paraId="41BCF07A" w14:textId="029BC9F7" w:rsidR="00650D7F" w:rsidRDefault="00650D7F" w:rsidP="00C22432">
      <w:pPr>
        <w:pStyle w:val="rsplan2"/>
        <w:spacing w:line="360" w:lineRule="auto"/>
      </w:pPr>
      <w:bookmarkStart w:id="41" w:name="_Toc169782447"/>
      <w:r>
        <w:rPr>
          <w:noProof/>
        </w:rPr>
        <w:lastRenderedPageBreak/>
        <mc:AlternateContent>
          <mc:Choice Requires="wps">
            <w:drawing>
              <wp:anchor distT="0" distB="0" distL="114300" distR="114300" simplePos="0" relativeHeight="251673600" behindDoc="1" locked="0" layoutInCell="1" allowOverlap="1" wp14:anchorId="49175A23" wp14:editId="1FE9BE45">
                <wp:simplePos x="0" y="0"/>
                <wp:positionH relativeFrom="column">
                  <wp:posOffset>22225</wp:posOffset>
                </wp:positionH>
                <wp:positionV relativeFrom="paragraph">
                  <wp:posOffset>282575</wp:posOffset>
                </wp:positionV>
                <wp:extent cx="5897880" cy="1527810"/>
                <wp:effectExtent l="38100" t="57150" r="45720" b="34290"/>
                <wp:wrapTight wrapText="bothSides">
                  <wp:wrapPolygon edited="0">
                    <wp:start x="6349" y="-808"/>
                    <wp:lineTo x="-140" y="-808"/>
                    <wp:lineTo x="-140" y="21815"/>
                    <wp:lineTo x="21698" y="21815"/>
                    <wp:lineTo x="21698" y="-808"/>
                    <wp:lineTo x="12907" y="-808"/>
                    <wp:lineTo x="6349" y="-808"/>
                  </wp:wrapPolygon>
                </wp:wrapTight>
                <wp:docPr id="235473246" name="Tekstboks 6"/>
                <wp:cNvGraphicFramePr/>
                <a:graphic xmlns:a="http://schemas.openxmlformats.org/drawingml/2006/main">
                  <a:graphicData uri="http://schemas.microsoft.com/office/word/2010/wordprocessingShape">
                    <wps:wsp>
                      <wps:cNvSpPr txBox="1"/>
                      <wps:spPr>
                        <a:xfrm>
                          <a:off x="0" y="0"/>
                          <a:ext cx="5897880" cy="1527810"/>
                        </a:xfrm>
                        <a:custGeom>
                          <a:avLst/>
                          <a:gdLst>
                            <a:gd name="connsiteX0" fmla="*/ 0 w 5897880"/>
                            <a:gd name="connsiteY0" fmla="*/ 0 h 1527810"/>
                            <a:gd name="connsiteX1" fmla="*/ 589788 w 5897880"/>
                            <a:gd name="connsiteY1" fmla="*/ 0 h 1527810"/>
                            <a:gd name="connsiteX2" fmla="*/ 1002640 w 5897880"/>
                            <a:gd name="connsiteY2" fmla="*/ 0 h 1527810"/>
                            <a:gd name="connsiteX3" fmla="*/ 1651406 w 5897880"/>
                            <a:gd name="connsiteY3" fmla="*/ 0 h 1527810"/>
                            <a:gd name="connsiteX4" fmla="*/ 2064258 w 5897880"/>
                            <a:gd name="connsiteY4" fmla="*/ 0 h 1527810"/>
                            <a:gd name="connsiteX5" fmla="*/ 2595067 w 5897880"/>
                            <a:gd name="connsiteY5" fmla="*/ 0 h 1527810"/>
                            <a:gd name="connsiteX6" fmla="*/ 3302813 w 5897880"/>
                            <a:gd name="connsiteY6" fmla="*/ 0 h 1527810"/>
                            <a:gd name="connsiteX7" fmla="*/ 3715664 w 5897880"/>
                            <a:gd name="connsiteY7" fmla="*/ 0 h 1527810"/>
                            <a:gd name="connsiteX8" fmla="*/ 4246474 w 5897880"/>
                            <a:gd name="connsiteY8" fmla="*/ 0 h 1527810"/>
                            <a:gd name="connsiteX9" fmla="*/ 4718304 w 5897880"/>
                            <a:gd name="connsiteY9" fmla="*/ 0 h 1527810"/>
                            <a:gd name="connsiteX10" fmla="*/ 5308092 w 5897880"/>
                            <a:gd name="connsiteY10" fmla="*/ 0 h 1527810"/>
                            <a:gd name="connsiteX11" fmla="*/ 5897880 w 5897880"/>
                            <a:gd name="connsiteY11" fmla="*/ 0 h 1527810"/>
                            <a:gd name="connsiteX12" fmla="*/ 5897880 w 5897880"/>
                            <a:gd name="connsiteY12" fmla="*/ 493992 h 1527810"/>
                            <a:gd name="connsiteX13" fmla="*/ 5897880 w 5897880"/>
                            <a:gd name="connsiteY13" fmla="*/ 1003262 h 1527810"/>
                            <a:gd name="connsiteX14" fmla="*/ 5897880 w 5897880"/>
                            <a:gd name="connsiteY14" fmla="*/ 1527810 h 1527810"/>
                            <a:gd name="connsiteX15" fmla="*/ 5367071 w 5897880"/>
                            <a:gd name="connsiteY15" fmla="*/ 1527810 h 1527810"/>
                            <a:gd name="connsiteX16" fmla="*/ 4836262 w 5897880"/>
                            <a:gd name="connsiteY16" fmla="*/ 1527810 h 1527810"/>
                            <a:gd name="connsiteX17" fmla="*/ 4305452 w 5897880"/>
                            <a:gd name="connsiteY17" fmla="*/ 1527810 h 1527810"/>
                            <a:gd name="connsiteX18" fmla="*/ 3892601 w 5897880"/>
                            <a:gd name="connsiteY18" fmla="*/ 1527810 h 1527810"/>
                            <a:gd name="connsiteX19" fmla="*/ 3361792 w 5897880"/>
                            <a:gd name="connsiteY19" fmla="*/ 1527810 h 1527810"/>
                            <a:gd name="connsiteX20" fmla="*/ 2713025 w 5897880"/>
                            <a:gd name="connsiteY20" fmla="*/ 1527810 h 1527810"/>
                            <a:gd name="connsiteX21" fmla="*/ 2182216 w 5897880"/>
                            <a:gd name="connsiteY21" fmla="*/ 1527810 h 1527810"/>
                            <a:gd name="connsiteX22" fmla="*/ 1769364 w 5897880"/>
                            <a:gd name="connsiteY22" fmla="*/ 1527810 h 1527810"/>
                            <a:gd name="connsiteX23" fmla="*/ 1179576 w 5897880"/>
                            <a:gd name="connsiteY23" fmla="*/ 1527810 h 1527810"/>
                            <a:gd name="connsiteX24" fmla="*/ 589788 w 5897880"/>
                            <a:gd name="connsiteY24" fmla="*/ 1527810 h 1527810"/>
                            <a:gd name="connsiteX25" fmla="*/ 0 w 5897880"/>
                            <a:gd name="connsiteY25" fmla="*/ 1527810 h 1527810"/>
                            <a:gd name="connsiteX26" fmla="*/ 0 w 5897880"/>
                            <a:gd name="connsiteY26" fmla="*/ 1003262 h 1527810"/>
                            <a:gd name="connsiteX27" fmla="*/ 0 w 5897880"/>
                            <a:gd name="connsiteY27" fmla="*/ 524548 h 1527810"/>
                            <a:gd name="connsiteX28" fmla="*/ 0 w 5897880"/>
                            <a:gd name="connsiteY28" fmla="*/ 0 h 15278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5897880" h="1527810" fill="none" extrusionOk="0">
                              <a:moveTo>
                                <a:pt x="0" y="0"/>
                              </a:moveTo>
                              <a:cubicBezTo>
                                <a:pt x="216757" y="-8896"/>
                                <a:pt x="455674" y="12860"/>
                                <a:pt x="589788" y="0"/>
                              </a:cubicBezTo>
                              <a:cubicBezTo>
                                <a:pt x="723902" y="-12860"/>
                                <a:pt x="868836" y="40924"/>
                                <a:pt x="1002640" y="0"/>
                              </a:cubicBezTo>
                              <a:cubicBezTo>
                                <a:pt x="1136444" y="-40924"/>
                                <a:pt x="1395781" y="77189"/>
                                <a:pt x="1651406" y="0"/>
                              </a:cubicBezTo>
                              <a:cubicBezTo>
                                <a:pt x="1907031" y="-77189"/>
                                <a:pt x="1875971" y="46212"/>
                                <a:pt x="2064258" y="0"/>
                              </a:cubicBezTo>
                              <a:cubicBezTo>
                                <a:pt x="2252545" y="-46212"/>
                                <a:pt x="2445639" y="9375"/>
                                <a:pt x="2595067" y="0"/>
                              </a:cubicBezTo>
                              <a:cubicBezTo>
                                <a:pt x="2744495" y="-9375"/>
                                <a:pt x="3098277" y="64395"/>
                                <a:pt x="3302813" y="0"/>
                              </a:cubicBezTo>
                              <a:cubicBezTo>
                                <a:pt x="3507349" y="-64395"/>
                                <a:pt x="3525129" y="8532"/>
                                <a:pt x="3715664" y="0"/>
                              </a:cubicBezTo>
                              <a:cubicBezTo>
                                <a:pt x="3906199" y="-8532"/>
                                <a:pt x="3986359" y="21460"/>
                                <a:pt x="4246474" y="0"/>
                              </a:cubicBezTo>
                              <a:cubicBezTo>
                                <a:pt x="4506589" y="-21460"/>
                                <a:pt x="4596138" y="7537"/>
                                <a:pt x="4718304" y="0"/>
                              </a:cubicBezTo>
                              <a:cubicBezTo>
                                <a:pt x="4840470" y="-7537"/>
                                <a:pt x="5065711" y="49330"/>
                                <a:pt x="5308092" y="0"/>
                              </a:cubicBezTo>
                              <a:cubicBezTo>
                                <a:pt x="5550473" y="-49330"/>
                                <a:pt x="5707965" y="14706"/>
                                <a:pt x="5897880" y="0"/>
                              </a:cubicBezTo>
                              <a:cubicBezTo>
                                <a:pt x="5935443" y="152243"/>
                                <a:pt x="5869547" y="349407"/>
                                <a:pt x="5897880" y="493992"/>
                              </a:cubicBezTo>
                              <a:cubicBezTo>
                                <a:pt x="5926213" y="638577"/>
                                <a:pt x="5855340" y="839796"/>
                                <a:pt x="5897880" y="1003262"/>
                              </a:cubicBezTo>
                              <a:cubicBezTo>
                                <a:pt x="5940420" y="1166728"/>
                                <a:pt x="5859159" y="1267320"/>
                                <a:pt x="5897880" y="1527810"/>
                              </a:cubicBezTo>
                              <a:cubicBezTo>
                                <a:pt x="5721594" y="1562651"/>
                                <a:pt x="5551398" y="1479746"/>
                                <a:pt x="5367071" y="1527810"/>
                              </a:cubicBezTo>
                              <a:cubicBezTo>
                                <a:pt x="5182744" y="1575874"/>
                                <a:pt x="5066917" y="1485778"/>
                                <a:pt x="4836262" y="1527810"/>
                              </a:cubicBezTo>
                              <a:cubicBezTo>
                                <a:pt x="4605607" y="1569842"/>
                                <a:pt x="4526795" y="1493316"/>
                                <a:pt x="4305452" y="1527810"/>
                              </a:cubicBezTo>
                              <a:cubicBezTo>
                                <a:pt x="4084109" y="1562304"/>
                                <a:pt x="4089138" y="1524730"/>
                                <a:pt x="3892601" y="1527810"/>
                              </a:cubicBezTo>
                              <a:cubicBezTo>
                                <a:pt x="3696064" y="1530890"/>
                                <a:pt x="3625210" y="1504487"/>
                                <a:pt x="3361792" y="1527810"/>
                              </a:cubicBezTo>
                              <a:cubicBezTo>
                                <a:pt x="3098374" y="1551133"/>
                                <a:pt x="2961927" y="1492500"/>
                                <a:pt x="2713025" y="1527810"/>
                              </a:cubicBezTo>
                              <a:cubicBezTo>
                                <a:pt x="2464123" y="1563120"/>
                                <a:pt x="2372357" y="1505677"/>
                                <a:pt x="2182216" y="1527810"/>
                              </a:cubicBezTo>
                              <a:cubicBezTo>
                                <a:pt x="1992075" y="1549943"/>
                                <a:pt x="1955620" y="1520493"/>
                                <a:pt x="1769364" y="1527810"/>
                              </a:cubicBezTo>
                              <a:cubicBezTo>
                                <a:pt x="1583108" y="1535127"/>
                                <a:pt x="1327534" y="1495428"/>
                                <a:pt x="1179576" y="1527810"/>
                              </a:cubicBezTo>
                              <a:cubicBezTo>
                                <a:pt x="1031618" y="1560192"/>
                                <a:pt x="881830" y="1512500"/>
                                <a:pt x="589788" y="1527810"/>
                              </a:cubicBezTo>
                              <a:cubicBezTo>
                                <a:pt x="297746" y="1543120"/>
                                <a:pt x="277922" y="1466308"/>
                                <a:pt x="0" y="1527810"/>
                              </a:cubicBezTo>
                              <a:cubicBezTo>
                                <a:pt x="-17110" y="1334299"/>
                                <a:pt x="2344" y="1257395"/>
                                <a:pt x="0" y="1003262"/>
                              </a:cubicBezTo>
                              <a:cubicBezTo>
                                <a:pt x="-2344" y="749129"/>
                                <a:pt x="15938" y="647460"/>
                                <a:pt x="0" y="524548"/>
                              </a:cubicBezTo>
                              <a:cubicBezTo>
                                <a:pt x="-15938" y="401636"/>
                                <a:pt x="45356" y="255632"/>
                                <a:pt x="0" y="0"/>
                              </a:cubicBezTo>
                              <a:close/>
                            </a:path>
                            <a:path w="5897880" h="1527810" stroke="0" extrusionOk="0">
                              <a:moveTo>
                                <a:pt x="0" y="0"/>
                              </a:moveTo>
                              <a:cubicBezTo>
                                <a:pt x="256430" y="-75654"/>
                                <a:pt x="398836" y="49635"/>
                                <a:pt x="648767" y="0"/>
                              </a:cubicBezTo>
                              <a:cubicBezTo>
                                <a:pt x="898698" y="-49635"/>
                                <a:pt x="913828" y="25627"/>
                                <a:pt x="1061618" y="0"/>
                              </a:cubicBezTo>
                              <a:cubicBezTo>
                                <a:pt x="1209408" y="-25627"/>
                                <a:pt x="1337439" y="14602"/>
                                <a:pt x="1474470" y="0"/>
                              </a:cubicBezTo>
                              <a:cubicBezTo>
                                <a:pt x="1611501" y="-14602"/>
                                <a:pt x="1871334" y="51330"/>
                                <a:pt x="2123237" y="0"/>
                              </a:cubicBezTo>
                              <a:cubicBezTo>
                                <a:pt x="2375140" y="-51330"/>
                                <a:pt x="2460758" y="26413"/>
                                <a:pt x="2595067" y="0"/>
                              </a:cubicBezTo>
                              <a:cubicBezTo>
                                <a:pt x="2729376" y="-26413"/>
                                <a:pt x="2831704" y="49673"/>
                                <a:pt x="3066898" y="0"/>
                              </a:cubicBezTo>
                              <a:cubicBezTo>
                                <a:pt x="3302092" y="-49673"/>
                                <a:pt x="3443060" y="54446"/>
                                <a:pt x="3597707" y="0"/>
                              </a:cubicBezTo>
                              <a:cubicBezTo>
                                <a:pt x="3752354" y="-54446"/>
                                <a:pt x="4026817" y="40692"/>
                                <a:pt x="4246474" y="0"/>
                              </a:cubicBezTo>
                              <a:cubicBezTo>
                                <a:pt x="4466131" y="-40692"/>
                                <a:pt x="4674517" y="12773"/>
                                <a:pt x="4836262" y="0"/>
                              </a:cubicBezTo>
                              <a:cubicBezTo>
                                <a:pt x="4998007" y="-12773"/>
                                <a:pt x="5048391" y="32361"/>
                                <a:pt x="5249113" y="0"/>
                              </a:cubicBezTo>
                              <a:cubicBezTo>
                                <a:pt x="5449835" y="-32361"/>
                                <a:pt x="5679711" y="26601"/>
                                <a:pt x="5897880" y="0"/>
                              </a:cubicBezTo>
                              <a:cubicBezTo>
                                <a:pt x="5920957" y="178630"/>
                                <a:pt x="5873728" y="310865"/>
                                <a:pt x="5897880" y="478714"/>
                              </a:cubicBezTo>
                              <a:cubicBezTo>
                                <a:pt x="5922032" y="646563"/>
                                <a:pt x="5862929" y="748822"/>
                                <a:pt x="5897880" y="942150"/>
                              </a:cubicBezTo>
                              <a:cubicBezTo>
                                <a:pt x="5932831" y="1135478"/>
                                <a:pt x="5875157" y="1345765"/>
                                <a:pt x="5897880" y="1527810"/>
                              </a:cubicBezTo>
                              <a:cubicBezTo>
                                <a:pt x="5753262" y="1550729"/>
                                <a:pt x="5650509" y="1525433"/>
                                <a:pt x="5485028" y="1527810"/>
                              </a:cubicBezTo>
                              <a:cubicBezTo>
                                <a:pt x="5319547" y="1530187"/>
                                <a:pt x="5076274" y="1462268"/>
                                <a:pt x="4777283" y="1527810"/>
                              </a:cubicBezTo>
                              <a:cubicBezTo>
                                <a:pt x="4478292" y="1593352"/>
                                <a:pt x="4548209" y="1518042"/>
                                <a:pt x="4364431" y="1527810"/>
                              </a:cubicBezTo>
                              <a:cubicBezTo>
                                <a:pt x="4180653" y="1537578"/>
                                <a:pt x="4091201" y="1518273"/>
                                <a:pt x="3951580" y="1527810"/>
                              </a:cubicBezTo>
                              <a:cubicBezTo>
                                <a:pt x="3811959" y="1537347"/>
                                <a:pt x="3443895" y="1505904"/>
                                <a:pt x="3302813" y="1527810"/>
                              </a:cubicBezTo>
                              <a:cubicBezTo>
                                <a:pt x="3161731" y="1549716"/>
                                <a:pt x="3034868" y="1494084"/>
                                <a:pt x="2889961" y="1527810"/>
                              </a:cubicBezTo>
                              <a:cubicBezTo>
                                <a:pt x="2745054" y="1561536"/>
                                <a:pt x="2613946" y="1471822"/>
                                <a:pt x="2359152" y="1527810"/>
                              </a:cubicBezTo>
                              <a:cubicBezTo>
                                <a:pt x="2104358" y="1583798"/>
                                <a:pt x="1830942" y="1489511"/>
                                <a:pt x="1651406" y="1527810"/>
                              </a:cubicBezTo>
                              <a:cubicBezTo>
                                <a:pt x="1471870" y="1566109"/>
                                <a:pt x="1292418" y="1519509"/>
                                <a:pt x="1002640" y="1527810"/>
                              </a:cubicBezTo>
                              <a:cubicBezTo>
                                <a:pt x="712862" y="1536111"/>
                                <a:pt x="410263" y="1434330"/>
                                <a:pt x="0" y="1527810"/>
                              </a:cubicBezTo>
                              <a:cubicBezTo>
                                <a:pt x="-32112" y="1277214"/>
                                <a:pt x="1985" y="1192130"/>
                                <a:pt x="0" y="1003262"/>
                              </a:cubicBezTo>
                              <a:cubicBezTo>
                                <a:pt x="-1985" y="814394"/>
                                <a:pt x="21259" y="727315"/>
                                <a:pt x="0" y="539826"/>
                              </a:cubicBezTo>
                              <a:cubicBezTo>
                                <a:pt x="-21259" y="352337"/>
                                <a:pt x="56396" y="196467"/>
                                <a:pt x="0" y="0"/>
                              </a:cubicBezTo>
                              <a:close/>
                            </a:path>
                          </a:pathLst>
                        </a:custGeom>
                        <a:ln w="38100">
                          <a:solidFill>
                            <a:schemeClr val="accent1">
                              <a:lumMod val="60000"/>
                              <a:lumOff val="40000"/>
                            </a:schemeClr>
                          </a:solidFill>
                          <a:extLst>
                            <a:ext uri="{C807C97D-BFC1-408E-A445-0C87EB9F89A2}">
                              <ask:lineSketchStyleProps xmlns:ask="http://schemas.microsoft.com/office/drawing/2018/sketchyshapes" sd="1696111529">
                                <a:prstGeom prst="rect">
                                  <a:avLst/>
                                </a:prstGeom>
                                <ask:type>
                                  <ask:lineSketchScribbl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04D0D795" w14:textId="77777777" w:rsidR="00650D7F" w:rsidRDefault="00650D7F" w:rsidP="00650D7F">
                            <w:pPr>
                              <w:spacing w:after="0" w:line="360" w:lineRule="auto"/>
                            </w:pPr>
                            <w:r w:rsidRPr="00223619">
                              <w:t>Barnehagen skal støtte barna i å forholde seg prøvende og nysgjerrig til omverdenen og bidra til å legge grunnlag for modig, selvstendig og ansvarlig deltakelse i demokratiske fellesskap.</w:t>
                            </w:r>
                          </w:p>
                          <w:p w14:paraId="5AEB25E6" w14:textId="77777777" w:rsidR="00650D7F" w:rsidRDefault="00650D7F" w:rsidP="00650D7F">
                            <w:pPr>
                              <w:spacing w:after="0" w:line="360" w:lineRule="auto"/>
                            </w:pPr>
                            <w:r>
                              <w:t>Barnehagen skal fremme samhold og solidaritet, samtidig som individuelle uttrykk og handlinger skal verdsettes og følges opp.</w:t>
                            </w:r>
                          </w:p>
                          <w:p w14:paraId="0A19E04B" w14:textId="77777777" w:rsidR="00650D7F" w:rsidRPr="00223619" w:rsidRDefault="00650D7F" w:rsidP="00650D7F">
                            <w:pPr>
                              <w:spacing w:after="0" w:line="360" w:lineRule="auto"/>
                              <w:rPr>
                                <w:i/>
                                <w:iCs/>
                              </w:rPr>
                            </w:pPr>
                            <w:r w:rsidRPr="00223619">
                              <w:rPr>
                                <w:i/>
                                <w:iCs/>
                              </w:rPr>
                              <w:t>Rammeplan for barnehagens innhold og oppgaver, kap. 3</w:t>
                            </w:r>
                          </w:p>
                          <w:p w14:paraId="1DBE5AC4" w14:textId="77777777" w:rsidR="00650D7F" w:rsidRDefault="00650D7F" w:rsidP="00650D7F">
                            <w:pPr>
                              <w:spacing w:line="360" w:lineRule="auto"/>
                            </w:pPr>
                          </w:p>
                          <w:p w14:paraId="2AACC98D" w14:textId="77777777" w:rsidR="00650D7F" w:rsidRDefault="00650D7F" w:rsidP="00650D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175A23" id="Tekstboks 6" o:spid="_x0000_s1035" type="#_x0000_t202" style="position:absolute;left:0;text-align:left;margin-left:1.75pt;margin-top:22.25pt;width:464.4pt;height:120.3pt;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" fillcolor="white [3201]" strokecolor="#8eaadb [1940]" strokeweight="3pt">
                <v:textbox>
                  <w:txbxContent>
                    <w:p w14:paraId="04D0D795" w14:textId="77777777" w:rsidR="00650D7F" w:rsidRDefault="00650D7F" w:rsidP="00650D7F">
                      <w:pPr>
                        <w:spacing w:after="0" w:line="360" w:lineRule="auto"/>
                      </w:pPr>
                      <w:r w:rsidRPr="00223619">
                        <w:t>Barnehagen skal støtte barna i å forholde seg prøvende og nysgjerrig til omverdenen og bidra til å legge grunnlag for modig, selvstendig og ansvarlig deltakelse i demokratiske fellesskap.</w:t>
                      </w:r>
                    </w:p>
                    <w:p w14:paraId="5AEB25E6" w14:textId="77777777" w:rsidR="00650D7F" w:rsidRDefault="00650D7F" w:rsidP="00650D7F">
                      <w:pPr>
                        <w:spacing w:after="0" w:line="360" w:lineRule="auto"/>
                      </w:pPr>
                      <w:r>
                        <w:t>Barnehagen skal fremme samhold og solidaritet, samtidig som individuelle uttrykk og handlinger skal verdsettes og følges opp.</w:t>
                      </w:r>
                    </w:p>
                    <w:p w14:paraId="0A19E04B" w14:textId="77777777" w:rsidR="00650D7F" w:rsidRPr="00223619" w:rsidRDefault="00650D7F" w:rsidP="00650D7F">
                      <w:pPr>
                        <w:spacing w:after="0" w:line="360" w:lineRule="auto"/>
                        <w:rPr>
                          <w:i/>
                          <w:iCs/>
                        </w:rPr>
                      </w:pPr>
                      <w:r w:rsidRPr="00223619">
                        <w:rPr>
                          <w:i/>
                          <w:iCs/>
                        </w:rPr>
                        <w:t>Rammeplan for barnehagens innhold og oppgaver, kap. 3</w:t>
                      </w:r>
                    </w:p>
                    <w:p w14:paraId="1DBE5AC4" w14:textId="77777777" w:rsidR="00650D7F" w:rsidRDefault="00650D7F" w:rsidP="00650D7F">
                      <w:pPr>
                        <w:spacing w:line="360" w:lineRule="auto"/>
                      </w:pPr>
                    </w:p>
                    <w:p w14:paraId="2AACC98D" w14:textId="77777777" w:rsidR="00650D7F" w:rsidRDefault="00650D7F" w:rsidP="00650D7F"/>
                  </w:txbxContent>
                </v:textbox>
                <w10:wrap type="tight"/>
              </v:shape>
            </w:pict>
          </mc:Fallback>
        </mc:AlternateContent>
      </w:r>
      <w:r w:rsidR="00EC5FF6">
        <w:t>5.</w:t>
      </w:r>
      <w:r w:rsidR="00FA0D78">
        <w:t>4</w:t>
      </w:r>
      <w:r w:rsidR="00EC5FF6">
        <w:t xml:space="preserve"> </w:t>
      </w:r>
      <w:r>
        <w:t>DANNING med blikk på mangfold</w:t>
      </w:r>
      <w:bookmarkEnd w:id="41"/>
    </w:p>
    <w:p w14:paraId="08625263" w14:textId="77777777" w:rsidR="00650D7F" w:rsidRDefault="00650D7F" w:rsidP="00650D7F">
      <w:pPr>
        <w:spacing w:line="360" w:lineRule="auto"/>
      </w:pPr>
      <w:r>
        <w:t>Danning beskrives som en menneskelig prosess som foregår fra vugge til grav. Den innebefatter all personlig utvikling, Sentralt i barnehagens danningssyn er identitetsskaping som grunnlag for utvikling av god selvfølelse og god sosial fungering. Barnehagen skal gjennomsamspill, lek, dialog og utforskning bidra til kritisktenkning, handlingskompetanse og etiske vurderingsevner.</w:t>
      </w:r>
    </w:p>
    <w:p w14:paraId="3EFF602E" w14:textId="77777777" w:rsidR="00650D7F" w:rsidRPr="00542536" w:rsidRDefault="00650D7F" w:rsidP="00650D7F">
      <w:pPr>
        <w:spacing w:line="360" w:lineRule="auto"/>
      </w:pPr>
      <w:r w:rsidRPr="00542536">
        <w:rPr>
          <w:color w:val="303030"/>
          <w:shd w:val="clear" w:color="auto" w:fill="FFFFFF"/>
        </w:rPr>
        <w:t>Barnehagen skal bidra til at barna kan forstå felles verdier og normer som er viktige for fellesskapet. Barnehagen skal bidra til å fremme barnas tilhørighet til samfunnet, natur og kultur.</w:t>
      </w:r>
    </w:p>
    <w:p w14:paraId="661991BC" w14:textId="77777777" w:rsidR="00650D7F" w:rsidRDefault="00650D7F" w:rsidP="00650D7F"/>
    <w:p w14:paraId="7DF8CF01" w14:textId="77777777" w:rsidR="00650D7F" w:rsidRPr="006564A2" w:rsidRDefault="00650D7F" w:rsidP="00650D7F">
      <w:pPr>
        <w:numPr>
          <w:ilvl w:val="0"/>
          <w:numId w:val="26"/>
        </w:numPr>
        <w:shd w:val="clear" w:color="auto" w:fill="FFFFFF"/>
        <w:spacing w:before="48" w:after="100" w:afterAutospacing="1" w:line="360" w:lineRule="auto"/>
        <w:jc w:val="left"/>
        <w:rPr>
          <w:rFonts w:eastAsia="Times New Roman"/>
          <w:color w:val="303030"/>
          <w:lang w:eastAsia="nb-NO"/>
        </w:rPr>
      </w:pPr>
      <w:r w:rsidRPr="00D87BFE">
        <w:t>I Melgård barnehage legger vi til rette for gode danningsprosesser ved å jobbe systematisk for at alle barn får god tilknytning til andre barn og personalet i det sosiale samspillet i hverdagen.</w:t>
      </w:r>
      <w:r>
        <w:rPr>
          <w:rFonts w:eastAsia="Times New Roman"/>
          <w:color w:val="303030"/>
          <w:lang w:eastAsia="nb-NO"/>
        </w:rPr>
        <w:t xml:space="preserve"> </w:t>
      </w:r>
      <w:r w:rsidRPr="00D87BFE">
        <w:t xml:space="preserve">Gjennom å være i godt samspill med barna kan personalet tilrettelegge for gode danningsprosesser ved å veilede barna i her og nå situasjoner. Det gjør vi bl.a. gjennom å tilrettelegge for mestringsfølelse, vennskap, medbestemmelse, psykisk robusthet og utvikling av god selvfølelse. </w:t>
      </w:r>
    </w:p>
    <w:p w14:paraId="4D2A6747" w14:textId="77777777" w:rsidR="00650D7F" w:rsidRPr="00D87BFE" w:rsidRDefault="00650D7F" w:rsidP="00650D7F">
      <w:pPr>
        <w:numPr>
          <w:ilvl w:val="0"/>
          <w:numId w:val="26"/>
        </w:numPr>
        <w:shd w:val="clear" w:color="auto" w:fill="FFFFFF"/>
        <w:spacing w:before="48" w:after="100" w:afterAutospacing="1" w:line="360" w:lineRule="auto"/>
        <w:jc w:val="left"/>
        <w:rPr>
          <w:rFonts w:eastAsia="Times New Roman"/>
          <w:color w:val="303030"/>
          <w:lang w:eastAsia="nb-NO"/>
        </w:rPr>
      </w:pPr>
      <w:r w:rsidRPr="00D87BFE">
        <w:rPr>
          <w:color w:val="303030"/>
          <w:shd w:val="clear" w:color="auto" w:fill="FFFFFF"/>
        </w:rPr>
        <w:t> </w:t>
      </w:r>
      <w:r>
        <w:rPr>
          <w:color w:val="303030"/>
          <w:shd w:val="clear" w:color="auto" w:fill="FFFFFF"/>
        </w:rPr>
        <w:t>Til</w:t>
      </w:r>
      <w:r>
        <w:rPr>
          <w:rFonts w:eastAsia="Times New Roman"/>
          <w:color w:val="303030"/>
          <w:lang w:eastAsia="nb-NO"/>
        </w:rPr>
        <w:t>r</w:t>
      </w:r>
      <w:r w:rsidRPr="00D87BFE">
        <w:rPr>
          <w:rFonts w:eastAsia="Times New Roman"/>
          <w:color w:val="303030"/>
          <w:lang w:eastAsia="nb-NO"/>
        </w:rPr>
        <w:t>et</w:t>
      </w:r>
      <w:r>
        <w:rPr>
          <w:rFonts w:eastAsia="Times New Roman"/>
          <w:color w:val="303030"/>
          <w:lang w:eastAsia="nb-NO"/>
        </w:rPr>
        <w:t>t</w:t>
      </w:r>
      <w:r w:rsidRPr="00D87BFE">
        <w:rPr>
          <w:rFonts w:eastAsia="Times New Roman"/>
          <w:color w:val="303030"/>
          <w:lang w:eastAsia="nb-NO"/>
        </w:rPr>
        <w:t>elegg</w:t>
      </w:r>
      <w:r>
        <w:rPr>
          <w:rFonts w:eastAsia="Times New Roman"/>
          <w:color w:val="303030"/>
          <w:lang w:eastAsia="nb-NO"/>
        </w:rPr>
        <w:t>er</w:t>
      </w:r>
      <w:r w:rsidRPr="00D87BFE">
        <w:rPr>
          <w:rFonts w:eastAsia="Times New Roman"/>
          <w:color w:val="303030"/>
          <w:lang w:eastAsia="nb-NO"/>
        </w:rPr>
        <w:t xml:space="preserve"> for meningsfulle opplevelser og støtte barnas identitetsutvikling og positive selvforståelse</w:t>
      </w:r>
    </w:p>
    <w:p w14:paraId="6EC8E9D4" w14:textId="77777777" w:rsidR="00650D7F" w:rsidRPr="000949E4" w:rsidRDefault="00650D7F" w:rsidP="00650D7F">
      <w:pPr>
        <w:numPr>
          <w:ilvl w:val="0"/>
          <w:numId w:val="26"/>
        </w:numPr>
        <w:shd w:val="clear" w:color="auto" w:fill="FFFFFF"/>
        <w:spacing w:before="48" w:after="100" w:afterAutospacing="1" w:line="360" w:lineRule="auto"/>
        <w:jc w:val="left"/>
        <w:rPr>
          <w:rFonts w:eastAsia="Times New Roman"/>
          <w:color w:val="303030"/>
          <w:lang w:eastAsia="nb-NO"/>
        </w:rPr>
      </w:pPr>
      <w:r>
        <w:rPr>
          <w:rFonts w:eastAsia="Times New Roman"/>
          <w:color w:val="303030"/>
          <w:lang w:eastAsia="nb-NO"/>
        </w:rPr>
        <w:t>S</w:t>
      </w:r>
      <w:r w:rsidRPr="000949E4">
        <w:rPr>
          <w:rFonts w:eastAsia="Times New Roman"/>
          <w:color w:val="303030"/>
          <w:lang w:eastAsia="nb-NO"/>
        </w:rPr>
        <w:t>tøtte barnas aktivitet, engasjement og deltakelse i fellesskapet</w:t>
      </w:r>
    </w:p>
    <w:p w14:paraId="2CBF5E75" w14:textId="77777777" w:rsidR="00650D7F" w:rsidRPr="000949E4" w:rsidRDefault="00650D7F" w:rsidP="00650D7F">
      <w:pPr>
        <w:numPr>
          <w:ilvl w:val="0"/>
          <w:numId w:val="26"/>
        </w:numPr>
        <w:shd w:val="clear" w:color="auto" w:fill="FFFFFF"/>
        <w:spacing w:before="48" w:after="100" w:afterAutospacing="1" w:line="360" w:lineRule="auto"/>
        <w:jc w:val="left"/>
        <w:rPr>
          <w:rFonts w:eastAsia="Times New Roman"/>
          <w:color w:val="303030"/>
          <w:lang w:eastAsia="nb-NO"/>
        </w:rPr>
      </w:pPr>
      <w:r>
        <w:rPr>
          <w:rFonts w:eastAsia="Times New Roman"/>
          <w:color w:val="303030"/>
          <w:lang w:eastAsia="nb-NO"/>
        </w:rPr>
        <w:t>S</w:t>
      </w:r>
      <w:r w:rsidRPr="000949E4">
        <w:rPr>
          <w:rFonts w:eastAsia="Times New Roman"/>
          <w:color w:val="303030"/>
          <w:lang w:eastAsia="nb-NO"/>
        </w:rPr>
        <w:t>ynliggjøre og verdsette ulike behov, meninger og perspektiver i fellesskapet</w:t>
      </w:r>
    </w:p>
    <w:p w14:paraId="44976C78" w14:textId="77777777" w:rsidR="00650D7F" w:rsidRPr="000949E4" w:rsidRDefault="00650D7F" w:rsidP="00650D7F">
      <w:pPr>
        <w:numPr>
          <w:ilvl w:val="0"/>
          <w:numId w:val="26"/>
        </w:numPr>
        <w:shd w:val="clear" w:color="auto" w:fill="FFFFFF"/>
        <w:spacing w:before="48" w:after="100" w:afterAutospacing="1" w:line="360" w:lineRule="auto"/>
        <w:jc w:val="left"/>
        <w:rPr>
          <w:rFonts w:eastAsia="Times New Roman"/>
          <w:color w:val="303030"/>
          <w:lang w:eastAsia="nb-NO"/>
        </w:rPr>
      </w:pPr>
      <w:r w:rsidRPr="000949E4">
        <w:rPr>
          <w:rFonts w:eastAsia="Times New Roman"/>
          <w:color w:val="303030"/>
          <w:lang w:eastAsia="nb-NO"/>
        </w:rPr>
        <w:t>legge merke til, anerkjenne og følge opp barnas perspektiver og handlinger</w:t>
      </w:r>
    </w:p>
    <w:p w14:paraId="002919C1" w14:textId="77777777" w:rsidR="00650D7F" w:rsidRPr="000949E4" w:rsidRDefault="00650D7F" w:rsidP="00650D7F">
      <w:pPr>
        <w:numPr>
          <w:ilvl w:val="0"/>
          <w:numId w:val="26"/>
        </w:numPr>
        <w:shd w:val="clear" w:color="auto" w:fill="FFFFFF"/>
        <w:spacing w:before="48" w:after="100" w:afterAutospacing="1" w:line="360" w:lineRule="auto"/>
        <w:jc w:val="left"/>
        <w:rPr>
          <w:rFonts w:eastAsia="Times New Roman"/>
          <w:color w:val="303030"/>
          <w:lang w:eastAsia="nb-NO"/>
        </w:rPr>
      </w:pPr>
      <w:r>
        <w:rPr>
          <w:rFonts w:eastAsia="Times New Roman"/>
          <w:color w:val="303030"/>
          <w:lang w:eastAsia="nb-NO"/>
        </w:rPr>
        <w:t>U</w:t>
      </w:r>
      <w:r w:rsidRPr="000949E4">
        <w:rPr>
          <w:rFonts w:eastAsia="Times New Roman"/>
          <w:color w:val="303030"/>
          <w:lang w:eastAsia="nb-NO"/>
        </w:rPr>
        <w:t>tfordre barnas tenkning og invitere dem inn i utforskende samtaler</w:t>
      </w:r>
    </w:p>
    <w:p w14:paraId="43CDB2A4" w14:textId="77777777" w:rsidR="00650D7F" w:rsidRPr="00CF54D6" w:rsidRDefault="00650D7F" w:rsidP="00650D7F">
      <w:pPr>
        <w:numPr>
          <w:ilvl w:val="0"/>
          <w:numId w:val="26"/>
        </w:numPr>
        <w:shd w:val="clear" w:color="auto" w:fill="FFFFFF"/>
        <w:spacing w:before="48" w:after="100" w:afterAutospacing="1" w:line="360" w:lineRule="auto"/>
        <w:jc w:val="left"/>
        <w:rPr>
          <w:rFonts w:eastAsia="Times New Roman"/>
          <w:color w:val="303030"/>
          <w:lang w:eastAsia="nb-NO"/>
        </w:rPr>
      </w:pPr>
      <w:r>
        <w:rPr>
          <w:rFonts w:eastAsia="Times New Roman"/>
          <w:color w:val="303030"/>
          <w:lang w:eastAsia="nb-NO"/>
        </w:rPr>
        <w:t>S</w:t>
      </w:r>
      <w:r w:rsidRPr="000949E4">
        <w:rPr>
          <w:rFonts w:eastAsia="Times New Roman"/>
          <w:color w:val="303030"/>
          <w:lang w:eastAsia="nb-NO"/>
        </w:rPr>
        <w:t>ynliggjøre og fremheve mangfold og ulikhet som grunnlag for opplevelser, utforsking og lærin</w:t>
      </w:r>
      <w:r>
        <w:rPr>
          <w:rFonts w:eastAsia="Times New Roman"/>
          <w:color w:val="303030"/>
          <w:lang w:eastAsia="nb-NO"/>
        </w:rPr>
        <w:t>g (Rammeplanen, 2017).</w:t>
      </w:r>
    </w:p>
    <w:p w14:paraId="454B19E4" w14:textId="77777777" w:rsidR="00650D7F" w:rsidRDefault="00650D7F" w:rsidP="00650D7F">
      <w:pPr>
        <w:shd w:val="clear" w:color="auto" w:fill="FFFFFF"/>
        <w:spacing w:before="48" w:after="100" w:afterAutospacing="1" w:line="360" w:lineRule="auto"/>
        <w:jc w:val="left"/>
        <w:rPr>
          <w:rFonts w:eastAsia="Times New Roman"/>
          <w:color w:val="303030"/>
          <w:lang w:eastAsia="nb-NO"/>
        </w:rPr>
      </w:pPr>
    </w:p>
    <w:p w14:paraId="6D2D1FA9" w14:textId="77777777" w:rsidR="00650D7F" w:rsidRDefault="00650D7F" w:rsidP="00650D7F">
      <w:pPr>
        <w:shd w:val="clear" w:color="auto" w:fill="FFFFFF"/>
        <w:spacing w:before="48" w:after="100" w:afterAutospacing="1" w:line="360" w:lineRule="auto"/>
        <w:jc w:val="left"/>
        <w:rPr>
          <w:rFonts w:eastAsia="Times New Roman"/>
          <w:color w:val="303030"/>
          <w:lang w:eastAsia="nb-NO"/>
        </w:rPr>
      </w:pPr>
    </w:p>
    <w:p w14:paraId="77247C72" w14:textId="4DCBD3E5" w:rsidR="00650D7F" w:rsidRPr="0014011C" w:rsidRDefault="00474EB5" w:rsidP="00474EB5">
      <w:pPr>
        <w:pStyle w:val="rsplan"/>
        <w:numPr>
          <w:ilvl w:val="0"/>
          <w:numId w:val="0"/>
        </w:numPr>
        <w:rPr>
          <w:rFonts w:eastAsia="Times New Roman"/>
        </w:rPr>
      </w:pPr>
      <w:bookmarkStart w:id="42" w:name="_Toc169782448"/>
      <w:r>
        <w:rPr>
          <w:rFonts w:eastAsia="Times New Roman"/>
        </w:rPr>
        <w:lastRenderedPageBreak/>
        <w:t>6.</w:t>
      </w:r>
      <w:r w:rsidR="00650D7F" w:rsidRPr="0014011C">
        <w:rPr>
          <w:rFonts w:eastAsia="Times New Roman"/>
        </w:rPr>
        <w:t xml:space="preserve"> MANGFOLD:</w:t>
      </w:r>
      <w:bookmarkEnd w:id="42"/>
    </w:p>
    <w:p w14:paraId="4DC70A8A" w14:textId="77777777" w:rsidR="00650D7F" w:rsidRDefault="00650D7F" w:rsidP="00650D7F">
      <w:pPr>
        <w:shd w:val="clear" w:color="auto" w:fill="FFFFFF"/>
        <w:spacing w:before="48" w:after="100" w:afterAutospacing="1" w:line="360" w:lineRule="auto"/>
        <w:ind w:left="360"/>
        <w:jc w:val="left"/>
        <w:rPr>
          <w:rFonts w:eastAsia="Times New Roman"/>
          <w:color w:val="303030"/>
          <w:lang w:eastAsia="nb-NO"/>
        </w:rPr>
      </w:pPr>
      <w:r>
        <w:rPr>
          <w:rFonts w:eastAsia="Times New Roman"/>
          <w:color w:val="303030"/>
          <w:lang w:eastAsia="nb-NO"/>
        </w:rPr>
        <w:t xml:space="preserve">Barnehagen fremmer respekt for barnas kulturtilhørighet og mangfold gjennom temaer i samlingsstunder, være seg samisk kultur, mangfoldet vi har i barnehagen av andre kulturer. Barnehagen tar sammen med barna i bruk mangfoldet ut ifra barnas kulturelle forutsetninger i samarbeid med barnas hjem. Dette være seg i sangstunder, høytlesninger, undringer i samling og i dialog med barna øve på å ha respekt for mangfoldet vi har i barnehagen, og de ulikhetene, slik at det er rom og plass for alle. Barnehagene har egne permer og familiehus der mangfoldet blir synlig både for barn og foresatte, samt personalet. </w:t>
      </w:r>
    </w:p>
    <w:p w14:paraId="67EC23FA" w14:textId="77777777" w:rsidR="00650D7F" w:rsidRDefault="00650D7F" w:rsidP="00650D7F">
      <w:pPr>
        <w:shd w:val="clear" w:color="auto" w:fill="FFFFFF"/>
        <w:spacing w:before="48" w:after="100" w:afterAutospacing="1" w:line="360" w:lineRule="auto"/>
        <w:ind w:left="360"/>
        <w:jc w:val="left"/>
        <w:rPr>
          <w:rFonts w:eastAsia="Times New Roman"/>
          <w:color w:val="303030"/>
          <w:lang w:eastAsia="nb-NO"/>
        </w:rPr>
      </w:pPr>
      <w:r>
        <w:rPr>
          <w:rFonts w:eastAsia="Times New Roman"/>
          <w:color w:val="303030"/>
          <w:lang w:eastAsia="nb-NO"/>
        </w:rPr>
        <w:t>Personalet er tydelige rollemodeller og barnehagen legger til rette for mangfoldet gjennom barnas livssyn, kultur, religion og levesett.</w:t>
      </w:r>
    </w:p>
    <w:p w14:paraId="692D1179" w14:textId="77777777" w:rsidR="00650D7F" w:rsidRDefault="00650D7F" w:rsidP="00650D7F">
      <w:pPr>
        <w:shd w:val="clear" w:color="auto" w:fill="FFFFFF"/>
        <w:spacing w:before="48" w:after="100" w:afterAutospacing="1" w:line="360" w:lineRule="auto"/>
        <w:ind w:left="360"/>
        <w:jc w:val="left"/>
        <w:rPr>
          <w:rFonts w:eastAsia="Times New Roman"/>
          <w:color w:val="303030"/>
          <w:lang w:eastAsia="nb-NO"/>
        </w:rPr>
      </w:pPr>
      <w:r>
        <w:rPr>
          <w:rFonts w:eastAsia="Times New Roman"/>
          <w:color w:val="303030"/>
          <w:lang w:eastAsia="nb-NO"/>
        </w:rPr>
        <w:t>Barnehagen bruker nærmiljøet og kulturarven gjennommøter med institusjoner og organisasjoner.</w:t>
      </w:r>
    </w:p>
    <w:p w14:paraId="01043F21" w14:textId="77777777" w:rsidR="00650D7F" w:rsidRDefault="00650D7F" w:rsidP="00650D7F">
      <w:pPr>
        <w:shd w:val="clear" w:color="auto" w:fill="FFFFFF"/>
        <w:spacing w:before="48" w:after="100" w:afterAutospacing="1" w:line="360" w:lineRule="auto"/>
        <w:ind w:left="360"/>
        <w:jc w:val="left"/>
        <w:rPr>
          <w:rFonts w:eastAsia="Times New Roman"/>
          <w:color w:val="303030"/>
          <w:lang w:eastAsia="nb-NO"/>
        </w:rPr>
      </w:pPr>
      <w:r>
        <w:rPr>
          <w:rFonts w:eastAsia="Times New Roman"/>
          <w:color w:val="303030"/>
          <w:lang w:eastAsia="nb-NO"/>
        </w:rPr>
        <w:t>Barnehagen arbeider aktivt for å skape forståelse for kulturelle ulikheter og forskjeller, og barna inkluderes i et miljø som motvirker mobbing og rasisme.</w:t>
      </w:r>
    </w:p>
    <w:p w14:paraId="1AF6853F" w14:textId="77777777" w:rsidR="00650D7F" w:rsidRDefault="00650D7F" w:rsidP="00650D7F">
      <w:pPr>
        <w:shd w:val="clear" w:color="auto" w:fill="FFFFFF"/>
        <w:spacing w:before="48" w:after="100" w:afterAutospacing="1" w:line="360" w:lineRule="auto"/>
        <w:ind w:left="360"/>
        <w:jc w:val="left"/>
        <w:rPr>
          <w:rFonts w:eastAsia="Times New Roman"/>
          <w:color w:val="303030"/>
          <w:lang w:eastAsia="nb-NO"/>
        </w:rPr>
      </w:pPr>
      <w:r>
        <w:rPr>
          <w:rFonts w:eastAsia="Times New Roman"/>
          <w:color w:val="303030"/>
          <w:lang w:eastAsia="nb-NO"/>
        </w:rPr>
        <w:t>Barnehagens mangfold og kulturtilhørighet bygger på verdigrunnlaget jfr. Barnehageloven §1, skal foregå i nært samarbeid med barnas hjem, og alltid til barns beste jfr. Barnekonvensjonen.</w:t>
      </w:r>
    </w:p>
    <w:p w14:paraId="1B45316B" w14:textId="7CA74E04" w:rsidR="005A1511" w:rsidRPr="006F2CBE" w:rsidRDefault="00650D7F" w:rsidP="006F2CBE">
      <w:pPr>
        <w:shd w:val="clear" w:color="auto" w:fill="FFFFFF"/>
        <w:spacing w:before="48" w:after="100" w:afterAutospacing="1" w:line="360" w:lineRule="auto"/>
        <w:ind w:left="360"/>
        <w:jc w:val="left"/>
        <w:rPr>
          <w:rFonts w:eastAsia="Times New Roman"/>
          <w:color w:val="303030"/>
          <w:lang w:eastAsia="nb-NO"/>
        </w:rPr>
      </w:pPr>
      <w:r>
        <w:rPr>
          <w:rFonts w:eastAsia="Times New Roman"/>
          <w:color w:val="303030"/>
          <w:lang w:eastAsia="nb-NO"/>
        </w:rPr>
        <w:t>Barnehagens verdigrunnlag danner grunnlaget for det daglige arbeidet sammen med barn og foresatte og er grunnmuren vår for inkludering og mangfold i Melgård barnehage Anerkjenner- Ivaretar -Glede.</w:t>
      </w:r>
    </w:p>
    <w:p w14:paraId="4ED2B502" w14:textId="14A7D10D" w:rsidR="00065F23" w:rsidRDefault="00DF27D5" w:rsidP="00C45725">
      <w:pPr>
        <w:pStyle w:val="rsplan"/>
        <w:numPr>
          <w:ilvl w:val="0"/>
          <w:numId w:val="0"/>
        </w:numPr>
      </w:pPr>
      <w:bookmarkStart w:id="43" w:name="_Toc114652121"/>
      <w:bookmarkStart w:id="44" w:name="_Toc169782449"/>
      <w:r>
        <w:t>7</w:t>
      </w:r>
      <w:r w:rsidR="00F476F2">
        <w:t>.</w:t>
      </w:r>
      <w:r w:rsidR="00A44E67">
        <w:t xml:space="preserve"> </w:t>
      </w:r>
      <w:r w:rsidR="00A44E67" w:rsidRPr="008E7DEA">
        <w:t>BARNEHAGENS RUTINESITUASJONER</w:t>
      </w:r>
      <w:bookmarkEnd w:id="43"/>
      <w:bookmarkEnd w:id="44"/>
    </w:p>
    <w:p w14:paraId="4ECE782D" w14:textId="26E74B0A" w:rsidR="00EB2A31" w:rsidRDefault="00DF27D5" w:rsidP="00C45725">
      <w:pPr>
        <w:pStyle w:val="rsplan2"/>
        <w:spacing w:line="360" w:lineRule="auto"/>
      </w:pPr>
      <w:bookmarkStart w:id="45" w:name="_Toc169782450"/>
      <w:r>
        <w:t>7</w:t>
      </w:r>
      <w:r w:rsidR="00065F23">
        <w:t xml:space="preserve">.1 </w:t>
      </w:r>
      <w:r w:rsidR="00EB2A31">
        <w:t>LEVERING OG HENTING</w:t>
      </w:r>
      <w:bookmarkEnd w:id="45"/>
    </w:p>
    <w:p w14:paraId="368CBC79" w14:textId="6CE93857" w:rsidR="00EB2A31" w:rsidRDefault="00EB2A31" w:rsidP="00C45725">
      <w:pPr>
        <w:spacing w:line="360" w:lineRule="auto"/>
      </w:pPr>
      <w:r>
        <w:t xml:space="preserve">Levering og henting av barn i barnehagen er det vi kaller en overgangssituasjon. For de fleste barn går dette helt greit, og de er i aktivitet så fort de kommer inn på avdelingen sin. Noen kan allikevel syntes det er vanskelig å både komme og gå, og vi anbefaler dere å ha god kommunikasjon med personalet rundt dette. Personalet i barnehagen har kunnskap og erfaring om disse problemstillingene, og det kan være mange grunner til at barnet vegrer seg og </w:t>
      </w:r>
      <w:r>
        <w:lastRenderedPageBreak/>
        <w:t>tilretteleggingen må derfor tilpasses den enkelte familie. En god huskeregel for alle er at barnet ditt trenger ta farvel på morgenen og at du er innstilt på å høre på barnet ditt når du henter. Barnet ditt gleder seg til å møte deg når du kommer.</w:t>
      </w:r>
    </w:p>
    <w:p w14:paraId="686F0F97" w14:textId="508A6DE6" w:rsidR="00A44E67" w:rsidRDefault="00DF27D5" w:rsidP="00C45725">
      <w:pPr>
        <w:pStyle w:val="rsplan2"/>
        <w:spacing w:line="360" w:lineRule="auto"/>
      </w:pPr>
      <w:bookmarkStart w:id="46" w:name="_Toc169782451"/>
      <w:r>
        <w:t>7</w:t>
      </w:r>
      <w:r w:rsidR="00A44E67">
        <w:t>.</w:t>
      </w:r>
      <w:r w:rsidR="00065F23">
        <w:t>2</w:t>
      </w:r>
      <w:r w:rsidR="00A44E67">
        <w:t xml:space="preserve"> MÅLTIDER</w:t>
      </w:r>
      <w:bookmarkEnd w:id="46"/>
    </w:p>
    <w:p w14:paraId="704CA53A" w14:textId="6563C779" w:rsidR="00EF65AA" w:rsidRDefault="00EF65AA" w:rsidP="00C45725">
      <w:pPr>
        <w:spacing w:line="360" w:lineRule="auto"/>
      </w:pPr>
      <w:r w:rsidRPr="00EF65AA">
        <w:t>Vi er opptatt av å ivareta måltidenes pedagogiske funksjon. Et måltid er mer enn å få i seg maten. Det er en sosial arena for undring og gode samtaler, språkutvikling, trening i å gi omsorg ved å hjelpe andre, opplevelse av trygget og tilhørighet ved å bli hjulpet og økt selvfølelse ved å mestre nye ferdigheter.</w:t>
      </w:r>
    </w:p>
    <w:p w14:paraId="3A40FFC9" w14:textId="77777777" w:rsidR="0062533E" w:rsidRDefault="00FD2DFF" w:rsidP="00C45725">
      <w:pPr>
        <w:spacing w:line="360" w:lineRule="auto"/>
      </w:pPr>
      <w:r>
        <w:t>Det er viktig at alle får ro til å spise</w:t>
      </w:r>
      <w:r w:rsidR="00903CA0">
        <w:t xml:space="preserve"> i sitt tempo</w:t>
      </w:r>
      <w:r>
        <w:t xml:space="preserve">. For å få til dette </w:t>
      </w:r>
      <w:r w:rsidR="00903CA0">
        <w:t>sitter personalet sammen med barna.</w:t>
      </w:r>
      <w:r w:rsidR="00903CA0" w:rsidRPr="00EF65AA">
        <w:t xml:space="preserve"> </w:t>
      </w:r>
      <w:r w:rsidR="002464A5">
        <w:t>S</w:t>
      </w:r>
      <w:r w:rsidR="003E0E4E">
        <w:t>amtidig</w:t>
      </w:r>
      <w:r w:rsidR="002464A5">
        <w:t xml:space="preserve"> </w:t>
      </w:r>
      <w:r w:rsidR="00903CA0" w:rsidRPr="00EF65AA">
        <w:t>skal</w:t>
      </w:r>
      <w:r w:rsidR="002464A5">
        <w:t xml:space="preserve"> vi</w:t>
      </w:r>
      <w:r w:rsidR="00903CA0" w:rsidRPr="00EF65AA">
        <w:t xml:space="preserve"> legge til rette for måltidsglede, samtale og fellesskapsfølelse. Dersom barna ikke vil ha maten, oppmuntres de til å spise det de liker</w:t>
      </w:r>
      <w:r w:rsidR="006638F0">
        <w:t xml:space="preserve"> </w:t>
      </w:r>
      <w:r w:rsidR="00E21DB3">
        <w:t>og til å øve seg på nye smaker</w:t>
      </w:r>
      <w:r w:rsidR="00903CA0" w:rsidRPr="00EF65AA">
        <w:t>.</w:t>
      </w:r>
      <w:r w:rsidR="00903CA0">
        <w:t xml:space="preserve"> </w:t>
      </w:r>
    </w:p>
    <w:p w14:paraId="1C6EDBA4" w14:textId="598BC8B4" w:rsidR="0055105D" w:rsidRDefault="00903CA0" w:rsidP="00C45725">
      <w:pPr>
        <w:spacing w:line="360" w:lineRule="auto"/>
      </w:pPr>
      <w:r>
        <w:t xml:space="preserve">Dette er en </w:t>
      </w:r>
      <w:r w:rsidR="00D63D2F">
        <w:t>viktig og til tider krevende jobb, som krever fullt fokus fra personalet.</w:t>
      </w:r>
      <w:r w:rsidR="002464A5">
        <w:t xml:space="preserve"> </w:t>
      </w:r>
      <w:r w:rsidR="007129CF">
        <w:t xml:space="preserve">Dette er viktig å tenke på både for </w:t>
      </w:r>
      <w:r w:rsidR="00125F77">
        <w:t xml:space="preserve">andre fra personalet, som går gjennom kjøkkenet under måltid, og for foreldre </w:t>
      </w:r>
      <w:r w:rsidR="00147592">
        <w:t>dersom</w:t>
      </w:r>
      <w:r w:rsidR="00125F77">
        <w:t xml:space="preserve"> man leverer eller henter i</w:t>
      </w:r>
      <w:r w:rsidR="00147592">
        <w:t xml:space="preserve"> løpet av måltidet.</w:t>
      </w:r>
    </w:p>
    <w:p w14:paraId="749B42DB" w14:textId="4618B83B" w:rsidR="004073E3" w:rsidRDefault="00DF27D5" w:rsidP="00C45725">
      <w:pPr>
        <w:pStyle w:val="rsplan2"/>
        <w:spacing w:line="360" w:lineRule="auto"/>
      </w:pPr>
      <w:bookmarkStart w:id="47" w:name="_Toc169782452"/>
      <w:r>
        <w:t>7</w:t>
      </w:r>
      <w:r w:rsidR="00F476F2">
        <w:t>.3</w:t>
      </w:r>
      <w:r w:rsidR="004073E3">
        <w:t>GARDEROBESITUASJONEN</w:t>
      </w:r>
      <w:bookmarkEnd w:id="47"/>
    </w:p>
    <w:p w14:paraId="46745831" w14:textId="3F0B7049" w:rsidR="004073E3" w:rsidRDefault="004329E9" w:rsidP="00C45725">
      <w:pPr>
        <w:spacing w:line="360" w:lineRule="auto"/>
      </w:pPr>
      <w:r w:rsidRPr="007A3794">
        <w:t>Vi skal bruke garderobesituasjonen til å få til gode samspillsituasjoner hvor vi lærer og motiverer barna til å kle på seg selv, og til å bli selvstendige i forhold til rett klær til rett vær. Vi har både tid og rom til den gode samtalen underveis.</w:t>
      </w:r>
    </w:p>
    <w:p w14:paraId="21EDE3C5" w14:textId="096C5322" w:rsidR="004073E3" w:rsidRDefault="00DF27D5" w:rsidP="00C45725">
      <w:pPr>
        <w:pStyle w:val="rsplan2"/>
        <w:spacing w:line="360" w:lineRule="auto"/>
      </w:pPr>
      <w:bookmarkStart w:id="48" w:name="_Toc169782453"/>
      <w:r>
        <w:t>7</w:t>
      </w:r>
      <w:r w:rsidR="00F476F2">
        <w:t>.4</w:t>
      </w:r>
      <w:r>
        <w:t xml:space="preserve"> </w:t>
      </w:r>
      <w:r w:rsidR="004073E3">
        <w:t>BLEIESKIFT/ TOALETT</w:t>
      </w:r>
      <w:bookmarkEnd w:id="48"/>
    </w:p>
    <w:p w14:paraId="3111B54F" w14:textId="1DB9D257" w:rsidR="005F5593" w:rsidRPr="007A3794" w:rsidRDefault="005F5593" w:rsidP="00C45725">
      <w:pPr>
        <w:spacing w:line="360" w:lineRule="auto"/>
      </w:pPr>
      <w:r w:rsidRPr="007A3794">
        <w:t xml:space="preserve">I likhet med garderobesituasjonen er bleieskift en god anledning til å skape nære og gode relasjoner med barna. En unik stund hvor en voksen og et barn deler et lite øyeblikk i løpet av en hel dag. Vi legger til rette slik at stunden er preget </w:t>
      </w:r>
      <w:r>
        <w:t>av</w:t>
      </w:r>
      <w:r w:rsidRPr="007A3794">
        <w:t xml:space="preserve"> nærhet og kontakt og ikke et ønske om å bli fortest mulig ferdig.</w:t>
      </w:r>
    </w:p>
    <w:p w14:paraId="2DEF7F62" w14:textId="499B41CE" w:rsidR="004329E9" w:rsidRDefault="005F5593" w:rsidP="00C45725">
      <w:pPr>
        <w:spacing w:line="360" w:lineRule="auto"/>
      </w:pPr>
      <w:r w:rsidRPr="007A3794">
        <w:t xml:space="preserve">Å gå på do er for </w:t>
      </w:r>
      <w:r>
        <w:t xml:space="preserve">noen </w:t>
      </w:r>
      <w:r w:rsidRPr="007A3794">
        <w:t>barn en litt skummel affære. Vi legger til rette for at de som vil ha følge av en voksen får det. De som vil ha døra lukket eller åpen, får det. Etter hvert som barna mestrer selv å si fra når de skal på do, blir de mer og mer med på de faste tidene av</w:t>
      </w:r>
      <w:r>
        <w:t xml:space="preserve">delingene minner alle om å gå. </w:t>
      </w:r>
    </w:p>
    <w:p w14:paraId="08C7A0CC" w14:textId="77777777" w:rsidR="00455322" w:rsidRDefault="00455322" w:rsidP="00C45725">
      <w:pPr>
        <w:spacing w:line="360" w:lineRule="auto"/>
      </w:pPr>
    </w:p>
    <w:p w14:paraId="19AC7ECA" w14:textId="63EDE018" w:rsidR="0055105D" w:rsidRDefault="00DF27D5" w:rsidP="00C45725">
      <w:pPr>
        <w:pStyle w:val="rsplan"/>
        <w:numPr>
          <w:ilvl w:val="0"/>
          <w:numId w:val="0"/>
        </w:numPr>
      </w:pPr>
      <w:bookmarkStart w:id="49" w:name="_Toc169782454"/>
      <w:r>
        <w:lastRenderedPageBreak/>
        <w:t>8</w:t>
      </w:r>
      <w:r w:rsidR="00F476F2">
        <w:t>.</w:t>
      </w:r>
      <w:r w:rsidR="0055105D">
        <w:t>STORE OVERGANGER FOR BARN</w:t>
      </w:r>
      <w:bookmarkEnd w:id="49"/>
    </w:p>
    <w:p w14:paraId="36B04E75" w14:textId="1A738CD7" w:rsidR="0055105D" w:rsidRDefault="00DF27D5" w:rsidP="00C45725">
      <w:pPr>
        <w:pStyle w:val="rsplan2"/>
        <w:spacing w:line="360" w:lineRule="auto"/>
      </w:pPr>
      <w:bookmarkStart w:id="50" w:name="_Toc169782455"/>
      <w:r>
        <w:t>8</w:t>
      </w:r>
      <w:r w:rsidR="00F476F2">
        <w:t>.1</w:t>
      </w:r>
      <w:r w:rsidR="0055105D">
        <w:t>TILVENNING</w:t>
      </w:r>
      <w:bookmarkEnd w:id="50"/>
    </w:p>
    <w:p w14:paraId="1434C691" w14:textId="57953CEE" w:rsidR="006F6225" w:rsidRDefault="001E10A9" w:rsidP="00C45725">
      <w:pPr>
        <w:spacing w:line="360" w:lineRule="auto"/>
      </w:pPr>
      <w:r>
        <w:t xml:space="preserve">Å starte i barnehagen er en stor forandring i et barns liv. Foresatte kan også </w:t>
      </w:r>
      <w:r w:rsidR="00816627">
        <w:t>ha spørsmål og usikkerheter knyttet</w:t>
      </w:r>
      <w:r w:rsidR="00856C1C">
        <w:t xml:space="preserve"> til barnehagestart. Nå</w:t>
      </w:r>
      <w:r w:rsidR="009A70EE">
        <w:t>r</w:t>
      </w:r>
      <w:r w:rsidR="00856C1C">
        <w:t xml:space="preserve"> dagen kommer er det viktig at barnet og foresatte allerede har litt kjennskap til lokalene</w:t>
      </w:r>
      <w:r w:rsidR="009A70EE">
        <w:t xml:space="preserve"> og personalet de møter. Det er viktig å ha tid til </w:t>
      </w:r>
      <w:r w:rsidR="005C7283">
        <w:t xml:space="preserve">den prosessen barna skal gjennom, der foresatte overlater omsorgen til personalet. For noen barn går det </w:t>
      </w:r>
      <w:r w:rsidR="0051117E">
        <w:t>ganske knirkefritt, for noen går det fint til å begynne med før barnet får en reaksjon etter noen uker, og for noen er barnehagestart en krevende periode. I alle tilfeller er det viktig med god forberedelse, tid og kommunikasjon</w:t>
      </w:r>
      <w:r w:rsidR="00F43E21">
        <w:t xml:space="preserve"> til best</w:t>
      </w:r>
      <w:r w:rsidR="00426653">
        <w:t>e</w:t>
      </w:r>
      <w:r w:rsidR="00F43E21">
        <w:t xml:space="preserve"> for barnet og familien.</w:t>
      </w:r>
    </w:p>
    <w:p w14:paraId="219A993E" w14:textId="746297FE" w:rsidR="0035380D" w:rsidRDefault="0035380D" w:rsidP="00C45725">
      <w:pPr>
        <w:spacing w:line="360" w:lineRule="auto"/>
      </w:pPr>
      <w:r>
        <w:t>Alle som får plass i vår barnehage får utdelt et hefte som omhandler tilvenning</w:t>
      </w:r>
      <w:r w:rsidR="003E4D6B">
        <w:t xml:space="preserve">. </w:t>
      </w:r>
      <w:r w:rsidR="007D7A64">
        <w:t xml:space="preserve">Her </w:t>
      </w:r>
      <w:r w:rsidR="00C27749">
        <w:t>kommer</w:t>
      </w:r>
      <w:r w:rsidR="007D7A64">
        <w:t xml:space="preserve"> </w:t>
      </w:r>
      <w:r w:rsidR="000105EC">
        <w:t>vi med</w:t>
      </w:r>
      <w:r w:rsidR="007D7A64">
        <w:t xml:space="preserve"> noen gode råd og tiltak som er ment som forberedelse for barnet og de foresatte. </w:t>
      </w:r>
      <w:r w:rsidR="000105EC">
        <w:t xml:space="preserve">Vi har både foreldremøte, samtale og besøksdager på våren før hovedopptaket. </w:t>
      </w:r>
      <w:r w:rsidR="00426653">
        <w:t>V</w:t>
      </w:r>
      <w:r w:rsidR="00E763F2">
        <w:t xml:space="preserve">ed tilvenning utenom hovedopptaket vil vi tilby samtale og </w:t>
      </w:r>
      <w:r w:rsidR="00390349">
        <w:t>besøk i forkant av oppstart.</w:t>
      </w:r>
      <w:r w:rsidR="00DF1268">
        <w:t xml:space="preserve"> Familien får en egen primærkontakt på avdelingen som har </w:t>
      </w:r>
      <w:r w:rsidR="0048782E">
        <w:t>hoved</w:t>
      </w:r>
      <w:r w:rsidR="00DF1268">
        <w:t xml:space="preserve">ansvar for å </w:t>
      </w:r>
      <w:r w:rsidR="0048782E">
        <w:t xml:space="preserve">ta dem </w:t>
      </w:r>
      <w:r w:rsidR="00F22BA9">
        <w:t xml:space="preserve">imot og </w:t>
      </w:r>
      <w:r w:rsidR="00DF1268">
        <w:t>følge d</w:t>
      </w:r>
      <w:r w:rsidR="0048782E">
        <w:t>em opp i begynnelsen.</w:t>
      </w:r>
    </w:p>
    <w:p w14:paraId="3D957F7B" w14:textId="77CBF2EC" w:rsidR="00390349" w:rsidRDefault="00390349" w:rsidP="00C45725">
      <w:pPr>
        <w:spacing w:line="360" w:lineRule="auto"/>
      </w:pPr>
      <w:r>
        <w:t>Noe av det viktigste å tenke på er</w:t>
      </w:r>
      <w:r w:rsidR="00426653">
        <w:t xml:space="preserve"> å sette av god tid, slik at overgangen blir så myk som mulig.</w:t>
      </w:r>
    </w:p>
    <w:p w14:paraId="60F5810D" w14:textId="773D25DE" w:rsidR="00181921" w:rsidRDefault="00DF27D5" w:rsidP="00C45725">
      <w:pPr>
        <w:pStyle w:val="rsplan2"/>
        <w:spacing w:line="360" w:lineRule="auto"/>
      </w:pPr>
      <w:bookmarkStart w:id="51" w:name="_Toc169782456"/>
      <w:r>
        <w:t>8</w:t>
      </w:r>
      <w:r w:rsidR="00F476F2">
        <w:t>.2</w:t>
      </w:r>
      <w:r>
        <w:t xml:space="preserve"> </w:t>
      </w:r>
      <w:r w:rsidR="0055105D">
        <w:t>OVERGANGER INNAD I BARNEHAGEN</w:t>
      </w:r>
      <w:bookmarkEnd w:id="51"/>
    </w:p>
    <w:p w14:paraId="76CE78A8" w14:textId="16263E27" w:rsidR="008D5573" w:rsidRDefault="0081322F" w:rsidP="00C45725">
      <w:pPr>
        <w:spacing w:line="360" w:lineRule="auto"/>
        <w:rPr>
          <w:rFonts w:eastAsia="Times New Roman"/>
          <w:lang w:eastAsia="nb-NO"/>
        </w:rPr>
      </w:pPr>
      <w:r>
        <w:t>Melgård barnehage er delt inn i tre avdelinger</w:t>
      </w:r>
      <w:r w:rsidR="00F479E5">
        <w:t xml:space="preserve"> etter alder. Dette betyr at barn som starter her i 1-års alderen vil bytte avdeling to ganger før de starter på skolen.</w:t>
      </w:r>
      <w:r w:rsidR="002B3172">
        <w:t xml:space="preserve"> </w:t>
      </w:r>
      <w:r w:rsidR="008D5573" w:rsidRPr="008D5573">
        <w:rPr>
          <w:rFonts w:eastAsia="Times New Roman"/>
          <w:lang w:eastAsia="nb-NO"/>
        </w:rPr>
        <w:t xml:space="preserve">Når barna skal bytte avdeling, vil de få et velkomstbrev fra den nye avdelingen. </w:t>
      </w:r>
      <w:r w:rsidR="00205DDF">
        <w:rPr>
          <w:rFonts w:eastAsia="Times New Roman"/>
          <w:lang w:eastAsia="nb-NO"/>
        </w:rPr>
        <w:t>I løpet av vå</w:t>
      </w:r>
      <w:r w:rsidR="00911C43">
        <w:rPr>
          <w:rFonts w:eastAsia="Times New Roman"/>
          <w:lang w:eastAsia="nb-NO"/>
        </w:rPr>
        <w:t>r</w:t>
      </w:r>
      <w:r w:rsidR="00205DDF">
        <w:rPr>
          <w:rFonts w:eastAsia="Times New Roman"/>
          <w:lang w:eastAsia="nb-NO"/>
        </w:rPr>
        <w:t>halvåret</w:t>
      </w:r>
      <w:r w:rsidR="00592E7C">
        <w:rPr>
          <w:rFonts w:eastAsia="Times New Roman"/>
          <w:lang w:eastAsia="nb-NO"/>
        </w:rPr>
        <w:t xml:space="preserve"> </w:t>
      </w:r>
      <w:r w:rsidR="008D5573" w:rsidRPr="008D5573">
        <w:rPr>
          <w:rFonts w:eastAsia="Times New Roman"/>
          <w:lang w:eastAsia="nb-NO"/>
        </w:rPr>
        <w:t>vil barnehagen starte opp med systematiske besøk på ny avdeling</w:t>
      </w:r>
      <w:r w:rsidR="00C945E4">
        <w:rPr>
          <w:rFonts w:eastAsia="Times New Roman"/>
          <w:lang w:eastAsia="nb-NO"/>
        </w:rPr>
        <w:t>.</w:t>
      </w:r>
      <w:r w:rsidR="008D5573" w:rsidRPr="008D5573">
        <w:rPr>
          <w:rFonts w:eastAsia="Times New Roman"/>
          <w:lang w:eastAsia="nb-NO"/>
        </w:rPr>
        <w:t xml:space="preserve"> </w:t>
      </w:r>
      <w:r w:rsidR="00C945E4">
        <w:rPr>
          <w:rFonts w:eastAsia="Times New Roman"/>
          <w:lang w:eastAsia="nb-NO"/>
        </w:rPr>
        <w:t>E</w:t>
      </w:r>
      <w:r w:rsidR="008D5573" w:rsidRPr="008D5573">
        <w:rPr>
          <w:rFonts w:eastAsia="Times New Roman"/>
          <w:lang w:eastAsia="nb-NO"/>
        </w:rPr>
        <w:t xml:space="preserve">n </w:t>
      </w:r>
      <w:r w:rsidR="00C945E4">
        <w:rPr>
          <w:rFonts w:eastAsia="Times New Roman"/>
          <w:lang w:eastAsia="nb-NO"/>
        </w:rPr>
        <w:t>av personalet som kjenner barna</w:t>
      </w:r>
      <w:r w:rsidR="008D5573" w:rsidRPr="008D5573">
        <w:rPr>
          <w:rFonts w:eastAsia="Times New Roman"/>
          <w:lang w:eastAsia="nb-NO"/>
        </w:rPr>
        <w:t xml:space="preserve"> er </w:t>
      </w:r>
      <w:r w:rsidR="00911C43" w:rsidRPr="008D5573">
        <w:rPr>
          <w:rFonts w:eastAsia="Times New Roman"/>
          <w:lang w:eastAsia="nb-NO"/>
        </w:rPr>
        <w:t>til stede</w:t>
      </w:r>
      <w:r w:rsidR="008D5573" w:rsidRPr="008D5573">
        <w:rPr>
          <w:rFonts w:eastAsia="Times New Roman"/>
          <w:lang w:eastAsia="nb-NO"/>
        </w:rPr>
        <w:t xml:space="preserve"> på den nye avdelingen sammen med barna. </w:t>
      </w:r>
      <w:r w:rsidR="0076425B">
        <w:rPr>
          <w:rFonts w:eastAsia="Times New Roman"/>
          <w:lang w:eastAsia="nb-NO"/>
        </w:rPr>
        <w:t xml:space="preserve">Målet vårt er </w:t>
      </w:r>
      <w:r w:rsidR="00B43950">
        <w:rPr>
          <w:rFonts w:eastAsia="Times New Roman"/>
          <w:lang w:eastAsia="nb-NO"/>
        </w:rPr>
        <w:t xml:space="preserve">at barna blir kjent med nye rom og personale, at de blir </w:t>
      </w:r>
      <w:r w:rsidR="00911C43">
        <w:rPr>
          <w:rFonts w:eastAsia="Times New Roman"/>
          <w:lang w:eastAsia="nb-NO"/>
        </w:rPr>
        <w:t>nysgjerrige</w:t>
      </w:r>
      <w:r w:rsidR="00B43950">
        <w:rPr>
          <w:rFonts w:eastAsia="Times New Roman"/>
          <w:lang w:eastAsia="nb-NO"/>
        </w:rPr>
        <w:t xml:space="preserve"> på nye og spennende utfordringer</w:t>
      </w:r>
      <w:r w:rsidR="00B44656">
        <w:rPr>
          <w:rFonts w:eastAsia="Times New Roman"/>
          <w:lang w:eastAsia="nb-NO"/>
        </w:rPr>
        <w:t xml:space="preserve"> og at de kan bli gjenforent med de barn</w:t>
      </w:r>
      <w:r w:rsidR="00F96D67">
        <w:rPr>
          <w:rFonts w:eastAsia="Times New Roman"/>
          <w:lang w:eastAsia="nb-NO"/>
        </w:rPr>
        <w:t>a</w:t>
      </w:r>
      <w:r w:rsidR="00B44656">
        <w:rPr>
          <w:rFonts w:eastAsia="Times New Roman"/>
          <w:lang w:eastAsia="nb-NO"/>
        </w:rPr>
        <w:t xml:space="preserve"> som </w:t>
      </w:r>
      <w:r w:rsidR="00C37CF2">
        <w:rPr>
          <w:rFonts w:eastAsia="Times New Roman"/>
          <w:lang w:eastAsia="nb-NO"/>
        </w:rPr>
        <w:t xml:space="preserve">byttet avdeling i fjor og danne grunnlaget for </w:t>
      </w:r>
      <w:r w:rsidR="00205DDF">
        <w:rPr>
          <w:rFonts w:eastAsia="Times New Roman"/>
          <w:lang w:eastAsia="nb-NO"/>
        </w:rPr>
        <w:t>nye relasjoner</w:t>
      </w:r>
      <w:r w:rsidR="00864C28">
        <w:rPr>
          <w:rFonts w:eastAsia="Times New Roman"/>
          <w:lang w:eastAsia="nb-NO"/>
        </w:rPr>
        <w:t xml:space="preserve"> med barna og personalet p</w:t>
      </w:r>
      <w:r w:rsidR="00C63871">
        <w:rPr>
          <w:rFonts w:eastAsia="Times New Roman"/>
          <w:lang w:eastAsia="nb-NO"/>
        </w:rPr>
        <w:t>å den nye avdelingen.</w:t>
      </w:r>
    </w:p>
    <w:p w14:paraId="178C67DC" w14:textId="142AEC53" w:rsidR="00F96D67" w:rsidRDefault="00F96D67" w:rsidP="00C45725">
      <w:pPr>
        <w:spacing w:line="360" w:lineRule="auto"/>
        <w:rPr>
          <w:rFonts w:eastAsia="Times New Roman"/>
          <w:lang w:eastAsia="nb-NO"/>
        </w:rPr>
      </w:pPr>
      <w:r>
        <w:rPr>
          <w:rFonts w:eastAsia="Times New Roman"/>
          <w:lang w:eastAsia="nb-NO"/>
        </w:rPr>
        <w:t>Personalet på ny avdeling har et ekstra ansvar for å ta kontakt med de nye foreldrene.</w:t>
      </w:r>
    </w:p>
    <w:p w14:paraId="4C0E2B21" w14:textId="6D45C62E" w:rsidR="00F96D67" w:rsidRPr="008D5573" w:rsidRDefault="00F96D67" w:rsidP="00C45725">
      <w:pPr>
        <w:spacing w:line="360" w:lineRule="auto"/>
        <w:rPr>
          <w:rFonts w:eastAsia="Times New Roman"/>
          <w:lang w:eastAsia="nb-NO"/>
        </w:rPr>
      </w:pPr>
      <w:r>
        <w:rPr>
          <w:rFonts w:eastAsia="Times New Roman"/>
          <w:lang w:eastAsia="nb-NO"/>
        </w:rPr>
        <w:t>Vi tilbyr også foreldresamtaler etter behov eller foreldrenes ønske.</w:t>
      </w:r>
    </w:p>
    <w:p w14:paraId="02A41B52" w14:textId="69F7C8E7" w:rsidR="00181921" w:rsidRDefault="00181921" w:rsidP="00C45725">
      <w:pPr>
        <w:spacing w:line="360" w:lineRule="auto"/>
      </w:pPr>
    </w:p>
    <w:p w14:paraId="1586E9BD" w14:textId="388990CE" w:rsidR="00D21345" w:rsidRDefault="00DF27D5" w:rsidP="00313C29">
      <w:pPr>
        <w:pStyle w:val="rsplan2"/>
        <w:spacing w:line="360" w:lineRule="auto"/>
      </w:pPr>
      <w:bookmarkStart w:id="52" w:name="_Toc169782457"/>
      <w:r>
        <w:lastRenderedPageBreak/>
        <w:t>8</w:t>
      </w:r>
      <w:r w:rsidR="00F476F2">
        <w:t>.3</w:t>
      </w:r>
      <w:r w:rsidR="00313C29">
        <w:t xml:space="preserve"> </w:t>
      </w:r>
      <w:r w:rsidR="0055105D">
        <w:t>OVERGANG BARNEHAGE SKOLE</w:t>
      </w:r>
      <w:bookmarkEnd w:id="52"/>
    </w:p>
    <w:p w14:paraId="59960004" w14:textId="5514C8C9" w:rsidR="006E47FD" w:rsidRDefault="006E47FD" w:rsidP="00313C29">
      <w:pPr>
        <w:spacing w:line="360" w:lineRule="auto"/>
      </w:pPr>
      <w:r w:rsidRPr="006E47FD">
        <w:rPr>
          <w:rFonts w:eastAsia="Times New Roman"/>
          <w:lang w:eastAsia="nb-NO"/>
        </w:rPr>
        <w:t>Barnehagen skal i samarbeid med skolen, legge til rette for en god overgang til første klasse</w:t>
      </w:r>
      <w:r>
        <w:rPr>
          <w:rFonts w:eastAsia="Times New Roman"/>
          <w:lang w:eastAsia="nb-NO"/>
        </w:rPr>
        <w:t xml:space="preserve"> og SFO</w:t>
      </w:r>
      <w:r w:rsidRPr="006E47FD">
        <w:rPr>
          <w:rFonts w:eastAsia="Times New Roman"/>
          <w:lang w:eastAsia="nb-NO"/>
        </w:rPr>
        <w:t>. Barnehagen skal legge til rette for at barnet kan ta avskjed med barnehagen på en god måte og glede seg til skolen/SFO. Vi ønsker at barnet skal oppleve at det er en sammenheng mellom barnehage og skole/SFO, og arbeider i tråd med «Plan for overgang barnehage-</w:t>
      </w:r>
      <w:proofErr w:type="spellStart"/>
      <w:r w:rsidRPr="006E47FD">
        <w:rPr>
          <w:rFonts w:eastAsia="Times New Roman"/>
          <w:lang w:eastAsia="nb-NO"/>
        </w:rPr>
        <w:t>sfo</w:t>
      </w:r>
      <w:proofErr w:type="spellEnd"/>
      <w:r w:rsidRPr="006E47FD">
        <w:rPr>
          <w:rFonts w:eastAsia="Times New Roman"/>
          <w:lang w:eastAsia="nb-NO"/>
        </w:rPr>
        <w:t xml:space="preserve">-skole i Enebakk kommune».  Førskolegruppa går på turer til skolen i løpet av året, benytter seg av skolens uteareal for å bli kjent og får låne et klasserom i løpet av våren. SFO inviterer oss på besøk en dag i vinterferien. I barnehagen er de eldste samlet en gang i uka i Førskoleklubben. Turer og besøk til Hauglia </w:t>
      </w:r>
      <w:r>
        <w:rPr>
          <w:rFonts w:eastAsia="Times New Roman"/>
          <w:lang w:eastAsia="nb-NO"/>
        </w:rPr>
        <w:t>og møte</w:t>
      </w:r>
      <w:r w:rsidR="00072A87">
        <w:rPr>
          <w:rFonts w:eastAsia="Times New Roman"/>
          <w:lang w:eastAsia="nb-NO"/>
        </w:rPr>
        <w:t>r</w:t>
      </w:r>
      <w:r>
        <w:rPr>
          <w:rFonts w:eastAsia="Times New Roman"/>
          <w:lang w:eastAsia="nb-NO"/>
        </w:rPr>
        <w:t xml:space="preserve"> med de andre ba</w:t>
      </w:r>
      <w:r w:rsidR="00153DD2">
        <w:rPr>
          <w:rFonts w:eastAsia="Times New Roman"/>
          <w:lang w:eastAsia="nb-NO"/>
        </w:rPr>
        <w:t>r</w:t>
      </w:r>
      <w:r>
        <w:rPr>
          <w:rFonts w:eastAsia="Times New Roman"/>
          <w:lang w:eastAsia="nb-NO"/>
        </w:rPr>
        <w:t>na i barnehage</w:t>
      </w:r>
      <w:r w:rsidR="00072A87">
        <w:rPr>
          <w:rFonts w:eastAsia="Times New Roman"/>
          <w:lang w:eastAsia="nb-NO"/>
        </w:rPr>
        <w:t xml:space="preserve">ne på Flateby </w:t>
      </w:r>
      <w:r w:rsidRPr="006E47FD">
        <w:rPr>
          <w:rFonts w:eastAsia="Times New Roman"/>
          <w:lang w:eastAsia="nb-NO"/>
        </w:rPr>
        <w:t>kommer i tillegg til dette.</w:t>
      </w:r>
    </w:p>
    <w:p w14:paraId="1ECF8312" w14:textId="5B799D35" w:rsidR="0055105D" w:rsidRDefault="00DF27D5" w:rsidP="00313C29">
      <w:pPr>
        <w:pStyle w:val="rsplan"/>
        <w:numPr>
          <w:ilvl w:val="0"/>
          <w:numId w:val="0"/>
        </w:numPr>
      </w:pPr>
      <w:bookmarkStart w:id="53" w:name="_Toc169782458"/>
      <w:r>
        <w:t>9</w:t>
      </w:r>
      <w:r w:rsidR="00F96D67">
        <w:t>.</w:t>
      </w:r>
      <w:r w:rsidR="0055105D">
        <w:t>BARNEHAGEN SOM PEDAGOGISK VIRKSOMHET OG LÆRENDE ORGANISASJON</w:t>
      </w:r>
      <w:bookmarkEnd w:id="53"/>
    </w:p>
    <w:p w14:paraId="69C3BC03" w14:textId="7B9BD19E" w:rsidR="00060219" w:rsidRDefault="002F31E7" w:rsidP="00313C29">
      <w:pPr>
        <w:spacing w:line="360" w:lineRule="auto"/>
        <w:rPr>
          <w:i/>
        </w:rPr>
      </w:pPr>
      <w:r>
        <w:rPr>
          <w:noProof/>
        </w:rPr>
        <mc:AlternateContent>
          <mc:Choice Requires="wps">
            <w:drawing>
              <wp:anchor distT="0" distB="0" distL="114300" distR="114300" simplePos="0" relativeHeight="251669504" behindDoc="0" locked="0" layoutInCell="1" allowOverlap="1" wp14:anchorId="18855147" wp14:editId="44774CF6">
                <wp:simplePos x="0" y="0"/>
                <wp:positionH relativeFrom="column">
                  <wp:posOffset>-42545</wp:posOffset>
                </wp:positionH>
                <wp:positionV relativeFrom="paragraph">
                  <wp:posOffset>-3810</wp:posOffset>
                </wp:positionV>
                <wp:extent cx="5876925" cy="466725"/>
                <wp:effectExtent l="38100" t="57150" r="47625" b="66675"/>
                <wp:wrapNone/>
                <wp:docPr id="1915798203" name="Rektangel 1"/>
                <wp:cNvGraphicFramePr/>
                <a:graphic xmlns:a="http://schemas.openxmlformats.org/drawingml/2006/main">
                  <a:graphicData uri="http://schemas.microsoft.com/office/word/2010/wordprocessingShape">
                    <wps:wsp>
                      <wps:cNvSpPr/>
                      <wps:spPr>
                        <a:xfrm>
                          <a:off x="0" y="0"/>
                          <a:ext cx="5876925" cy="466725"/>
                        </a:xfrm>
                        <a:custGeom>
                          <a:avLst/>
                          <a:gdLst>
                            <a:gd name="connsiteX0" fmla="*/ 0 w 5876925"/>
                            <a:gd name="connsiteY0" fmla="*/ 0 h 466725"/>
                            <a:gd name="connsiteX1" fmla="*/ 470154 w 5876925"/>
                            <a:gd name="connsiteY1" fmla="*/ 0 h 466725"/>
                            <a:gd name="connsiteX2" fmla="*/ 999077 w 5876925"/>
                            <a:gd name="connsiteY2" fmla="*/ 0 h 466725"/>
                            <a:gd name="connsiteX3" fmla="*/ 1410462 w 5876925"/>
                            <a:gd name="connsiteY3" fmla="*/ 0 h 466725"/>
                            <a:gd name="connsiteX4" fmla="*/ 1880616 w 5876925"/>
                            <a:gd name="connsiteY4" fmla="*/ 0 h 466725"/>
                            <a:gd name="connsiteX5" fmla="*/ 2409539 w 5876925"/>
                            <a:gd name="connsiteY5" fmla="*/ 0 h 466725"/>
                            <a:gd name="connsiteX6" fmla="*/ 2820924 w 5876925"/>
                            <a:gd name="connsiteY6" fmla="*/ 0 h 466725"/>
                            <a:gd name="connsiteX7" fmla="*/ 3232309 w 5876925"/>
                            <a:gd name="connsiteY7" fmla="*/ 0 h 466725"/>
                            <a:gd name="connsiteX8" fmla="*/ 3878771 w 5876925"/>
                            <a:gd name="connsiteY8" fmla="*/ 0 h 466725"/>
                            <a:gd name="connsiteX9" fmla="*/ 4525232 w 5876925"/>
                            <a:gd name="connsiteY9" fmla="*/ 0 h 466725"/>
                            <a:gd name="connsiteX10" fmla="*/ 5230463 w 5876925"/>
                            <a:gd name="connsiteY10" fmla="*/ 0 h 466725"/>
                            <a:gd name="connsiteX11" fmla="*/ 5876925 w 5876925"/>
                            <a:gd name="connsiteY11" fmla="*/ 0 h 466725"/>
                            <a:gd name="connsiteX12" fmla="*/ 5876925 w 5876925"/>
                            <a:gd name="connsiteY12" fmla="*/ 466725 h 466725"/>
                            <a:gd name="connsiteX13" fmla="*/ 5406771 w 5876925"/>
                            <a:gd name="connsiteY13" fmla="*/ 466725 h 466725"/>
                            <a:gd name="connsiteX14" fmla="*/ 4819079 w 5876925"/>
                            <a:gd name="connsiteY14" fmla="*/ 466725 h 466725"/>
                            <a:gd name="connsiteX15" fmla="*/ 4290155 w 5876925"/>
                            <a:gd name="connsiteY15" fmla="*/ 466725 h 466725"/>
                            <a:gd name="connsiteX16" fmla="*/ 3761232 w 5876925"/>
                            <a:gd name="connsiteY16" fmla="*/ 466725 h 466725"/>
                            <a:gd name="connsiteX17" fmla="*/ 3173539 w 5876925"/>
                            <a:gd name="connsiteY17" fmla="*/ 466725 h 466725"/>
                            <a:gd name="connsiteX18" fmla="*/ 2644616 w 5876925"/>
                            <a:gd name="connsiteY18" fmla="*/ 466725 h 466725"/>
                            <a:gd name="connsiteX19" fmla="*/ 2115693 w 5876925"/>
                            <a:gd name="connsiteY19" fmla="*/ 466725 h 466725"/>
                            <a:gd name="connsiteX20" fmla="*/ 1586770 w 5876925"/>
                            <a:gd name="connsiteY20" fmla="*/ 466725 h 466725"/>
                            <a:gd name="connsiteX21" fmla="*/ 1116616 w 5876925"/>
                            <a:gd name="connsiteY21" fmla="*/ 466725 h 466725"/>
                            <a:gd name="connsiteX22" fmla="*/ 528923 w 5876925"/>
                            <a:gd name="connsiteY22" fmla="*/ 466725 h 466725"/>
                            <a:gd name="connsiteX23" fmla="*/ 0 w 5876925"/>
                            <a:gd name="connsiteY23" fmla="*/ 466725 h 466725"/>
                            <a:gd name="connsiteX24" fmla="*/ 0 w 5876925"/>
                            <a:gd name="connsiteY24" fmla="*/ 0 h 4667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5876925" h="466725" extrusionOk="0">
                              <a:moveTo>
                                <a:pt x="0" y="0"/>
                              </a:moveTo>
                              <a:cubicBezTo>
                                <a:pt x="107465" y="-24255"/>
                                <a:pt x="284351" y="27033"/>
                                <a:pt x="470154" y="0"/>
                              </a:cubicBezTo>
                              <a:cubicBezTo>
                                <a:pt x="655957" y="-27033"/>
                                <a:pt x="871469" y="27959"/>
                                <a:pt x="999077" y="0"/>
                              </a:cubicBezTo>
                              <a:cubicBezTo>
                                <a:pt x="1126685" y="-27959"/>
                                <a:pt x="1316614" y="24108"/>
                                <a:pt x="1410462" y="0"/>
                              </a:cubicBezTo>
                              <a:cubicBezTo>
                                <a:pt x="1504311" y="-24108"/>
                                <a:pt x="1707883" y="9099"/>
                                <a:pt x="1880616" y="0"/>
                              </a:cubicBezTo>
                              <a:cubicBezTo>
                                <a:pt x="2053349" y="-9099"/>
                                <a:pt x="2189948" y="45218"/>
                                <a:pt x="2409539" y="0"/>
                              </a:cubicBezTo>
                              <a:cubicBezTo>
                                <a:pt x="2629130" y="-45218"/>
                                <a:pt x="2691192" y="48725"/>
                                <a:pt x="2820924" y="0"/>
                              </a:cubicBezTo>
                              <a:cubicBezTo>
                                <a:pt x="2950657" y="-48725"/>
                                <a:pt x="3124738" y="14960"/>
                                <a:pt x="3232309" y="0"/>
                              </a:cubicBezTo>
                              <a:cubicBezTo>
                                <a:pt x="3339881" y="-14960"/>
                                <a:pt x="3574539" y="70002"/>
                                <a:pt x="3878771" y="0"/>
                              </a:cubicBezTo>
                              <a:cubicBezTo>
                                <a:pt x="4183003" y="-70002"/>
                                <a:pt x="4333639" y="58540"/>
                                <a:pt x="4525232" y="0"/>
                              </a:cubicBezTo>
                              <a:cubicBezTo>
                                <a:pt x="4716825" y="-58540"/>
                                <a:pt x="5088305" y="18839"/>
                                <a:pt x="5230463" y="0"/>
                              </a:cubicBezTo>
                              <a:cubicBezTo>
                                <a:pt x="5372621" y="-18839"/>
                                <a:pt x="5693077" y="5186"/>
                                <a:pt x="5876925" y="0"/>
                              </a:cubicBezTo>
                              <a:cubicBezTo>
                                <a:pt x="5884393" y="208125"/>
                                <a:pt x="5853128" y="271820"/>
                                <a:pt x="5876925" y="466725"/>
                              </a:cubicBezTo>
                              <a:cubicBezTo>
                                <a:pt x="5644694" y="476720"/>
                                <a:pt x="5526182" y="466677"/>
                                <a:pt x="5406771" y="466725"/>
                              </a:cubicBezTo>
                              <a:cubicBezTo>
                                <a:pt x="5287360" y="466773"/>
                                <a:pt x="5106692" y="423862"/>
                                <a:pt x="4819079" y="466725"/>
                              </a:cubicBezTo>
                              <a:cubicBezTo>
                                <a:pt x="4531466" y="509588"/>
                                <a:pt x="4429484" y="458827"/>
                                <a:pt x="4290155" y="466725"/>
                              </a:cubicBezTo>
                              <a:cubicBezTo>
                                <a:pt x="4150826" y="474623"/>
                                <a:pt x="3876775" y="407639"/>
                                <a:pt x="3761232" y="466725"/>
                              </a:cubicBezTo>
                              <a:cubicBezTo>
                                <a:pt x="3645689" y="525811"/>
                                <a:pt x="3395096" y="440776"/>
                                <a:pt x="3173539" y="466725"/>
                              </a:cubicBezTo>
                              <a:cubicBezTo>
                                <a:pt x="2951982" y="492674"/>
                                <a:pt x="2900712" y="443985"/>
                                <a:pt x="2644616" y="466725"/>
                              </a:cubicBezTo>
                              <a:cubicBezTo>
                                <a:pt x="2388520" y="489465"/>
                                <a:pt x="2263016" y="425834"/>
                                <a:pt x="2115693" y="466725"/>
                              </a:cubicBezTo>
                              <a:cubicBezTo>
                                <a:pt x="1968370" y="507616"/>
                                <a:pt x="1739182" y="441222"/>
                                <a:pt x="1586770" y="466725"/>
                              </a:cubicBezTo>
                              <a:cubicBezTo>
                                <a:pt x="1434358" y="492228"/>
                                <a:pt x="1328104" y="442933"/>
                                <a:pt x="1116616" y="466725"/>
                              </a:cubicBezTo>
                              <a:cubicBezTo>
                                <a:pt x="905128" y="490517"/>
                                <a:pt x="697850" y="434874"/>
                                <a:pt x="528923" y="466725"/>
                              </a:cubicBezTo>
                              <a:cubicBezTo>
                                <a:pt x="359996" y="498576"/>
                                <a:pt x="170576" y="453484"/>
                                <a:pt x="0" y="466725"/>
                              </a:cubicBezTo>
                              <a:cubicBezTo>
                                <a:pt x="-38947" y="302356"/>
                                <a:pt x="2585" y="155595"/>
                                <a:pt x="0" y="0"/>
                              </a:cubicBezTo>
                              <a:close/>
                            </a:path>
                          </a:pathLst>
                        </a:custGeom>
                        <a:noFill/>
                        <a:ln w="28575">
                          <a:solidFill>
                            <a:schemeClr val="accent1">
                              <a:lumMod val="60000"/>
                              <a:lumOff val="40000"/>
                            </a:schemeClr>
                          </a:solidFill>
                          <a:extLst>
                            <a:ext uri="{C807C97D-BFC1-408E-A445-0C87EB9F89A2}">
                              <ask:lineSketchStyleProps xmlns:ask="http://schemas.microsoft.com/office/drawing/2018/sketchyshapes" sd="4185676659">
                                <a:prstGeom prst="rect">
                                  <a:avLst/>
                                </a:prstGeom>
                                <ask:type>
                                  <ask:lineSketchScribble/>
                                </ask:type>
                              </ask:lineSketchStyleProps>
                            </a:ext>
                          </a:extLs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D91CEF" id="Rektangel 1" o:spid="_x0000_s1026" style="position:absolute;margin-left:-3.35pt;margin-top:-.3pt;width:462.75pt;height:36.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" filled="f" strokecolor="#8eaadb [1940]" strokeweight="2.25pt"/>
            </w:pict>
          </mc:Fallback>
        </mc:AlternateContent>
      </w:r>
      <w:r w:rsidR="00060219" w:rsidRPr="00CD0CF2">
        <w:rPr>
          <w:i/>
        </w:rPr>
        <w:t>«Barnehagen skal være en pedagogisk virksomhet som skal planlegges og vurderes»</w:t>
      </w:r>
      <w:r w:rsidR="00060219">
        <w:t xml:space="preserve"> (Rammeplanen, 01.08.2017)</w:t>
      </w:r>
    </w:p>
    <w:p w14:paraId="6FAB07BB" w14:textId="0566BE61" w:rsidR="00DA63E6" w:rsidRDefault="00FF4F1E" w:rsidP="00313C29">
      <w:pPr>
        <w:spacing w:line="360" w:lineRule="auto"/>
      </w:pPr>
      <w:r>
        <w:t>For sikre at vi tenker og handler s</w:t>
      </w:r>
      <w:r w:rsidR="000E0BD9">
        <w:t xml:space="preserve">ystematisk og langsiktig er det viktig med god planlegging, </w:t>
      </w:r>
      <w:r w:rsidR="0004220A">
        <w:t>dokumentasjon</w:t>
      </w:r>
      <w:r w:rsidR="000E0BD9">
        <w:t xml:space="preserve"> og evaluering</w:t>
      </w:r>
      <w:r w:rsidR="0004220A">
        <w:t xml:space="preserve">. </w:t>
      </w:r>
      <w:r w:rsidR="00B645DA">
        <w:t xml:space="preserve">Dette er viktig for å sikre at vi </w:t>
      </w:r>
      <w:r w:rsidR="00F90AED">
        <w:t>at vi har kontinuitet og progresjon</w:t>
      </w:r>
      <w:r w:rsidR="00812679">
        <w:t xml:space="preserve">, både for enkeltbarn og hele barnegruppa. </w:t>
      </w:r>
      <w:r w:rsidR="002C65D3">
        <w:t xml:space="preserve">Gjennom planlegging, </w:t>
      </w:r>
      <w:r w:rsidR="00AF32FD">
        <w:t>dokumentasjon</w:t>
      </w:r>
      <w:r w:rsidR="002C65D3">
        <w:t xml:space="preserve"> og evaluering skal vi sikre at </w:t>
      </w:r>
      <w:r w:rsidR="002F2E15">
        <w:t>rammeplanen følges, og samtidig sørge for faglig oppdatering av personalet.</w:t>
      </w:r>
      <w:r w:rsidR="00CB0657">
        <w:t>.</w:t>
      </w:r>
    </w:p>
    <w:p w14:paraId="0AF75AC8" w14:textId="065D004E" w:rsidR="00A914EF" w:rsidRDefault="0045159C" w:rsidP="00313C29">
      <w:pPr>
        <w:spacing w:line="360" w:lineRule="auto"/>
      </w:pPr>
      <w:r>
        <w:t xml:space="preserve">Barnehagens </w:t>
      </w:r>
      <w:r w:rsidR="0080411E">
        <w:t>R</w:t>
      </w:r>
      <w:r>
        <w:t xml:space="preserve">ammeplan skal alltid være grunnlag for planleggingen i </w:t>
      </w:r>
      <w:r w:rsidR="00227487">
        <w:t xml:space="preserve">barnehagen. Et sentralt punkt her er barns </w:t>
      </w:r>
      <w:r w:rsidR="00653ADC">
        <w:t>medvirkning</w:t>
      </w:r>
      <w:r w:rsidR="00227487">
        <w:t xml:space="preserve">. Derfor vil vi alltid ta utgangspunkt i barns </w:t>
      </w:r>
      <w:r w:rsidR="00653ADC">
        <w:t>innspill og interesser under planleggingen. Dette innebærer også at vi planlegger spontant, og at aktiviteter kan oppstå i her</w:t>
      </w:r>
      <w:r w:rsidR="003F7DB2">
        <w:t>-</w:t>
      </w:r>
      <w:r w:rsidR="00653ADC">
        <w:t xml:space="preserve">og-nå situasjoner </w:t>
      </w:r>
      <w:r w:rsidR="003F7DB2">
        <w:t>ut ifra</w:t>
      </w:r>
      <w:r w:rsidR="00653ADC">
        <w:t xml:space="preserve"> barnas </w:t>
      </w:r>
      <w:r w:rsidR="003F7DB2">
        <w:t xml:space="preserve">innspill og initiativ. </w:t>
      </w:r>
      <w:r w:rsidR="00227487">
        <w:t xml:space="preserve"> </w:t>
      </w:r>
      <w:r w:rsidR="00125CF4">
        <w:t xml:space="preserve">Tilbakemeldinger fra foresatte er også en viktig del av </w:t>
      </w:r>
      <w:r w:rsidR="00D65BAF">
        <w:t>vår langtidsplanlegging. Vi bruker informasjon fra foreldresamtaler, daglige tilbakemeldinger, innspill fr</w:t>
      </w:r>
      <w:r w:rsidR="00AE1B2E">
        <w:t>a</w:t>
      </w:r>
      <w:r w:rsidR="00D65BAF">
        <w:t xml:space="preserve"> SU og fra </w:t>
      </w:r>
      <w:r w:rsidR="00AE1B2E">
        <w:t>foreldreundersøkelsen</w:t>
      </w:r>
      <w:r w:rsidR="00D65BAF">
        <w:t>.</w:t>
      </w:r>
      <w:r w:rsidR="00AE1B2E">
        <w:t xml:space="preserve"> Årsplanen ligger på </w:t>
      </w:r>
      <w:r w:rsidR="007D0CF5">
        <w:t>barnehagens</w:t>
      </w:r>
      <w:r w:rsidR="00AE1B2E">
        <w:t xml:space="preserve"> nettside og </w:t>
      </w:r>
      <w:r w:rsidR="007D0CF5">
        <w:t>ukeplaner finnes i kalenderen på Kidplan.</w:t>
      </w:r>
    </w:p>
    <w:p w14:paraId="7F568F46" w14:textId="3DEA7D33" w:rsidR="00075D76" w:rsidRDefault="004A3862" w:rsidP="00313C29">
      <w:pPr>
        <w:spacing w:line="360" w:lineRule="auto"/>
      </w:pPr>
      <w:r>
        <w:t xml:space="preserve">Dokumentasjon er en viktig del av det pedagogiske arbeidet i barnehagen. </w:t>
      </w:r>
      <w:r w:rsidR="00B47911">
        <w:t xml:space="preserve">Vi bruker i </w:t>
      </w:r>
      <w:r w:rsidR="004807C4">
        <w:t>hovedsak</w:t>
      </w:r>
      <w:r w:rsidR="00B47911">
        <w:t xml:space="preserve"> dokumentasjonen til å evaluere eget arbeid, og til å </w:t>
      </w:r>
      <w:r w:rsidR="004807C4">
        <w:t>vise foresatte og andre hva barnehagehverdagene inneholder. I personalgruppa bruker vi bilder</w:t>
      </w:r>
      <w:r w:rsidR="00DA3372">
        <w:t xml:space="preserve">, </w:t>
      </w:r>
      <w:r w:rsidR="0000646F">
        <w:t>prasisfortellinger</w:t>
      </w:r>
      <w:r w:rsidR="00DA3372">
        <w:t xml:space="preserve"> og </w:t>
      </w:r>
      <w:r w:rsidR="005D3A5A">
        <w:t xml:space="preserve">refleksjon over egen praksis til å finne relevant fagstoff for å utvikle egen </w:t>
      </w:r>
      <w:r w:rsidR="00584161">
        <w:t>kunnskap og handlemåte</w:t>
      </w:r>
      <w:r w:rsidR="00430AFD">
        <w:t xml:space="preserve">. </w:t>
      </w:r>
      <w:r w:rsidR="002E38C3">
        <w:t xml:space="preserve">Dokumentasjon for å vise frem arbeidet i hverdagen </w:t>
      </w:r>
      <w:r w:rsidR="00A14083">
        <w:t>er synlig i barnas opplevelsesmapper, som henger på avdelingene, ukentlige tilbakeblik</w:t>
      </w:r>
      <w:r w:rsidR="00AB1657">
        <w:t xml:space="preserve">k og bilder på Kidplan, i </w:t>
      </w:r>
      <w:r w:rsidR="00AB1657">
        <w:lastRenderedPageBreak/>
        <w:t xml:space="preserve">avdelingenes planer og evalueringer og </w:t>
      </w:r>
      <w:r w:rsidR="00F639A8">
        <w:t>på bildepresentasjoner på foreldremøter</w:t>
      </w:r>
      <w:r w:rsidR="000C2C64">
        <w:t xml:space="preserve"> og felles arrangementer</w:t>
      </w:r>
      <w:r w:rsidR="004F78B6">
        <w:t>.</w:t>
      </w:r>
      <w:r w:rsidR="00A14083">
        <w:t xml:space="preserve"> </w:t>
      </w:r>
    </w:p>
    <w:p w14:paraId="4F1AC856" w14:textId="37E23329" w:rsidR="006821A7" w:rsidRPr="0000646F" w:rsidRDefault="007D6E33" w:rsidP="0000646F">
      <w:pPr>
        <w:pStyle w:val="rsplan"/>
        <w:numPr>
          <w:ilvl w:val="0"/>
          <w:numId w:val="0"/>
        </w:numPr>
        <w:ind w:left="360" w:hanging="360"/>
        <w:rPr>
          <w:b w:val="0"/>
          <w:bCs w:val="0"/>
        </w:rPr>
      </w:pPr>
      <w:bookmarkStart w:id="54" w:name="_Toc169782459"/>
      <w:r w:rsidRPr="0000646F">
        <w:rPr>
          <w:b w:val="0"/>
          <w:bCs w:val="0"/>
        </w:rPr>
        <w:t>Det pedag</w:t>
      </w:r>
      <w:r w:rsidR="00B62935" w:rsidRPr="0000646F">
        <w:rPr>
          <w:b w:val="0"/>
          <w:bCs w:val="0"/>
        </w:rPr>
        <w:t>ogiske arbeidet</w:t>
      </w:r>
      <w:bookmarkEnd w:id="54"/>
      <w:r w:rsidR="00B62935" w:rsidRPr="0000646F">
        <w:rPr>
          <w:b w:val="0"/>
          <w:bCs w:val="0"/>
        </w:rPr>
        <w:t xml:space="preserve"> </w:t>
      </w:r>
    </w:p>
    <w:p w14:paraId="2DEDA706" w14:textId="344FECE4" w:rsidR="00B62935" w:rsidRDefault="00CC472E" w:rsidP="00313C29">
      <w:pPr>
        <w:spacing w:line="360" w:lineRule="auto"/>
      </w:pPr>
      <w:r>
        <w:t xml:space="preserve">Planlegging gir grunnlag for å handle langsiktig og systematisk </w:t>
      </w:r>
      <w:r w:rsidR="00427C0B">
        <w:t xml:space="preserve">i de pedagogiske arbeidet, og gir kontinuitet progresjon </w:t>
      </w:r>
      <w:r w:rsidR="00D0061C">
        <w:t>for både enkeltbarn og barnegruppen. Barnehagene synliggjør hvordan</w:t>
      </w:r>
      <w:r w:rsidR="007604C1">
        <w:t xml:space="preserve"> det pedagogiske arbeidet tuftet på</w:t>
      </w:r>
      <w:r w:rsidR="00D0061C">
        <w:t xml:space="preserve"> </w:t>
      </w:r>
      <w:r w:rsidR="007604C1">
        <w:t>R</w:t>
      </w:r>
      <w:r w:rsidR="00D0061C">
        <w:t>ammeplan</w:t>
      </w:r>
      <w:r w:rsidR="007604C1">
        <w:t>en</w:t>
      </w:r>
      <w:r w:rsidR="00DE031B">
        <w:t>,</w:t>
      </w:r>
      <w:r w:rsidR="002C1627">
        <w:t xml:space="preserve"> gjennomføres i barnehagens årsplan og progresjonsplan-se vedlegg til årsplanen.</w:t>
      </w:r>
    </w:p>
    <w:p w14:paraId="4BA759F2" w14:textId="043E811A" w:rsidR="003541F3" w:rsidRDefault="003541F3" w:rsidP="00313C29">
      <w:pPr>
        <w:spacing w:line="360" w:lineRule="auto"/>
      </w:pPr>
      <w:r>
        <w:t>Melgård barnehage</w:t>
      </w:r>
      <w:r w:rsidR="00EF0B18">
        <w:t xml:space="preserve"> baserer planleggingen</w:t>
      </w:r>
      <w:r w:rsidR="00644E6E">
        <w:t xml:space="preserve"> og vurdering</w:t>
      </w:r>
      <w:r w:rsidR="00EF0B18">
        <w:t xml:space="preserve"> av det pedagogiske arbeidet på kunnskapen om</w:t>
      </w:r>
      <w:r w:rsidR="004F57A3">
        <w:t xml:space="preserve"> et</w:t>
      </w:r>
      <w:r w:rsidR="004C458B">
        <w:t xml:space="preserve"> </w:t>
      </w:r>
      <w:proofErr w:type="spellStart"/>
      <w:r w:rsidR="004C458B">
        <w:t>barnesyn</w:t>
      </w:r>
      <w:proofErr w:type="spellEnd"/>
      <w:r w:rsidR="004C458B">
        <w:t xml:space="preserve"> der barnet ses på som kompetent med </w:t>
      </w:r>
      <w:r w:rsidR="009F0C7C">
        <w:t xml:space="preserve">egen </w:t>
      </w:r>
      <w:r w:rsidR="004C458B">
        <w:t>vilje, evne og lyst til å utforske, leke og lære</w:t>
      </w:r>
      <w:r w:rsidR="00644E6E">
        <w:t>:</w:t>
      </w:r>
    </w:p>
    <w:p w14:paraId="1D2C5209" w14:textId="6F597174" w:rsidR="009F0C7C" w:rsidRDefault="009F0C7C" w:rsidP="00313C29">
      <w:pPr>
        <w:spacing w:line="360" w:lineRule="auto"/>
      </w:pPr>
      <w:r>
        <w:t xml:space="preserve">På bakgrunn av tilbakemeldinger fra foresatte, både i det daglige og gjennom den årlige brukerundersøkelsen vurdere vi arbeidet vårt. Dette gjør vi på avdelingsmøter, personalmøter, ledermøter, pedagogdager og på plandager. Vi må også gjøre forløpende evalueringer og justeringer i hverdagen utfra situasjoner og tilbakemeldinger fra hverandre. For å sikre barns medvirkning er det viktig at vurdering og justering av arbeidsmetoder tar utgangspunkt i barnas interesser og behov. </w:t>
      </w:r>
    </w:p>
    <w:p w14:paraId="300554DB" w14:textId="3CDE397B" w:rsidR="00B95DDA" w:rsidRDefault="00DE031B" w:rsidP="00895235">
      <w:pPr>
        <w:pStyle w:val="rsplan2"/>
      </w:pPr>
      <w:bookmarkStart w:id="55" w:name="_Toc169782460"/>
      <w:r>
        <w:t xml:space="preserve">¤ </w:t>
      </w:r>
      <w:r w:rsidR="00EF0B18" w:rsidRPr="00644E6E">
        <w:t>Barns trivsel</w:t>
      </w:r>
      <w:r w:rsidR="00B95DDA">
        <w:t xml:space="preserve"> og b</w:t>
      </w:r>
      <w:r w:rsidR="00B95DDA" w:rsidRPr="00644E6E">
        <w:t>arns allsidige utvikling, både individuell og i gruppe.</w:t>
      </w:r>
      <w:bookmarkEnd w:id="55"/>
    </w:p>
    <w:p w14:paraId="2683A67C" w14:textId="7DA95553" w:rsidR="00644E6E" w:rsidRDefault="006A7BB1" w:rsidP="00313C29">
      <w:pPr>
        <w:spacing w:line="360" w:lineRule="auto"/>
      </w:pPr>
      <w:r>
        <w:t xml:space="preserve">Barnehagen </w:t>
      </w:r>
      <w:r w:rsidR="00EC0D66">
        <w:t>vurderer</w:t>
      </w:r>
      <w:r w:rsidR="00170BC7">
        <w:t xml:space="preserve"> kontinuerlig i </w:t>
      </w:r>
      <w:r w:rsidR="00EC0D66">
        <w:t>hverdagen</w:t>
      </w:r>
      <w:r w:rsidR="00170BC7">
        <w:t xml:space="preserve">, på </w:t>
      </w:r>
      <w:r w:rsidR="00EC0D66">
        <w:t>avdelingsmøter,</w:t>
      </w:r>
      <w:r w:rsidR="00B95DDA">
        <w:t xml:space="preserve"> personalmøter, ledermøter</w:t>
      </w:r>
      <w:r w:rsidR="00EC0D66">
        <w:t xml:space="preserve"> i</w:t>
      </w:r>
      <w:r w:rsidR="00170BC7">
        <w:t xml:space="preserve"> foreldresamtaler og i ressursteam hvert enkelt barns trivsel</w:t>
      </w:r>
      <w:r w:rsidR="00EC0D66">
        <w:t xml:space="preserve"> og tilhørighet i gruppen.</w:t>
      </w:r>
      <w:r w:rsidR="00B86FC6">
        <w:t xml:space="preserve"> Samt barnesamtaler med hvert enkelt barn.</w:t>
      </w:r>
    </w:p>
    <w:p w14:paraId="2F9C86FE" w14:textId="5B1E5D46" w:rsidR="000E4DF8" w:rsidRPr="006A7BB1" w:rsidRDefault="000E4DF8" w:rsidP="00313C29">
      <w:pPr>
        <w:spacing w:line="360" w:lineRule="auto"/>
      </w:pPr>
      <w:r>
        <w:t xml:space="preserve">Barnehagen dokumenterer </w:t>
      </w:r>
      <w:r w:rsidR="00D618C1">
        <w:t xml:space="preserve">og vurderer sitt pedagogiske arbeid på KID, der foresatte kan se og vurdere det pedagogiske arbeidet gjennom </w:t>
      </w:r>
      <w:r w:rsidR="0080411E">
        <w:t>bilder.</w:t>
      </w:r>
    </w:p>
    <w:p w14:paraId="5478B18E" w14:textId="4F7107D4" w:rsidR="0080411E" w:rsidRPr="009850BE" w:rsidRDefault="009850BE" w:rsidP="00313C29">
      <w:pPr>
        <w:spacing w:line="360" w:lineRule="auto"/>
      </w:pPr>
      <w:r>
        <w:t>Barnehage</w:t>
      </w:r>
      <w:r w:rsidR="008862B4">
        <w:t>n observerer og dokumenterer hvert enkelt barns utvikling gjennom løpende protokoller, i ressursteam, i samarbeid med instanser om dette skulle være n</w:t>
      </w:r>
      <w:r w:rsidR="00B95DDA">
        <w:t>ø</w:t>
      </w:r>
      <w:r w:rsidR="008862B4">
        <w:t>dvendig</w:t>
      </w:r>
      <w:r w:rsidR="00B95DDA">
        <w:t>.</w:t>
      </w:r>
    </w:p>
    <w:p w14:paraId="2B8BCE84" w14:textId="520AC39A" w:rsidR="00C17291" w:rsidRDefault="00DE031B" w:rsidP="00895235">
      <w:pPr>
        <w:pStyle w:val="rsplan2"/>
      </w:pPr>
      <w:bookmarkStart w:id="56" w:name="_Toc169782461"/>
      <w:r>
        <w:t xml:space="preserve">¤ </w:t>
      </w:r>
      <w:r w:rsidR="00485F52" w:rsidRPr="00644E6E">
        <w:t>Observasjon</w:t>
      </w:r>
      <w:bookmarkEnd w:id="56"/>
    </w:p>
    <w:p w14:paraId="53D4F48F" w14:textId="37A20264" w:rsidR="00B86FC6" w:rsidRPr="00B86FC6" w:rsidRDefault="00E33373" w:rsidP="00313C29">
      <w:pPr>
        <w:spacing w:line="360" w:lineRule="auto"/>
      </w:pPr>
      <w:r>
        <w:t>Barnehagen bruker metoder som løpendeprotokoll, logg, barnesamtaler, samtaler i ressursteam</w:t>
      </w:r>
      <w:r w:rsidR="00A25625">
        <w:t xml:space="preserve">, </w:t>
      </w:r>
      <w:r w:rsidR="005239AE">
        <w:t>kartleggingsskjemaer</w:t>
      </w:r>
      <w:r w:rsidR="00A25625">
        <w:t xml:space="preserve"> </w:t>
      </w:r>
      <w:r w:rsidR="006128F1">
        <w:t>som verktøy for vurderingen av det pedagogiske arbeidet</w:t>
      </w:r>
      <w:r w:rsidR="003B774D">
        <w:t>.</w:t>
      </w:r>
      <w:r w:rsidR="00A87E63">
        <w:t xml:space="preserve"> Slik at barnehagen har god innsikt i </w:t>
      </w:r>
      <w:r w:rsidR="007E3863">
        <w:t>at ingen barn diskrimineres, at barnet opplever seg selv som et subjekt, og at barnet blir sett</w:t>
      </w:r>
      <w:r w:rsidR="007E479D">
        <w:t xml:space="preserve"> og opplever glede og mestring i sitt </w:t>
      </w:r>
      <w:r w:rsidR="00F61442">
        <w:t xml:space="preserve">eget </w:t>
      </w:r>
      <w:r w:rsidR="007E479D">
        <w:t>liv.</w:t>
      </w:r>
    </w:p>
    <w:p w14:paraId="7F00129B" w14:textId="02F01C72" w:rsidR="00C17291" w:rsidRDefault="00DE031B" w:rsidP="00895235">
      <w:pPr>
        <w:pStyle w:val="rsplan2"/>
      </w:pPr>
      <w:bookmarkStart w:id="57" w:name="_Toc169782462"/>
      <w:r>
        <w:lastRenderedPageBreak/>
        <w:t xml:space="preserve">¤ </w:t>
      </w:r>
      <w:r w:rsidR="00C17291" w:rsidRPr="00644E6E">
        <w:t>Dokumentasjon</w:t>
      </w:r>
      <w:r w:rsidR="00200ECF" w:rsidRPr="00644E6E">
        <w:t>-Refleksjon-Systematisk vurdering-Samtaler med foreldre og barn</w:t>
      </w:r>
      <w:bookmarkEnd w:id="57"/>
    </w:p>
    <w:p w14:paraId="68A70963" w14:textId="1F51C52D" w:rsidR="003B774D" w:rsidRDefault="003B774D" w:rsidP="00313C29">
      <w:pPr>
        <w:spacing w:line="360" w:lineRule="auto"/>
      </w:pPr>
      <w:r>
        <w:t>Barnehagen dokumenterer arbeidet sitt</w:t>
      </w:r>
      <w:r w:rsidR="00F26F21">
        <w:t xml:space="preserve"> tuftet på barnehageloven </w:t>
      </w:r>
      <w:r w:rsidR="000B5CFD">
        <w:t xml:space="preserve">og </w:t>
      </w:r>
      <w:r w:rsidR="00F26F21">
        <w:t>Rammeplanen,</w:t>
      </w:r>
      <w:r w:rsidR="000B5CFD">
        <w:t xml:space="preserve"> samt årsplan og progresjonsplan</w:t>
      </w:r>
      <w:r w:rsidR="001F1F9B">
        <w:t>. Barnehagen</w:t>
      </w:r>
      <w:r w:rsidR="000B5CFD">
        <w:t xml:space="preserve"> </w:t>
      </w:r>
      <w:r w:rsidR="00F26F21">
        <w:t>planlegger og vurderer</w:t>
      </w:r>
      <w:r w:rsidR="00567A88">
        <w:t xml:space="preserve"> </w:t>
      </w:r>
      <w:r w:rsidR="006552F7">
        <w:t>ut fra barns medvirkning på egen barnehagehver</w:t>
      </w:r>
      <w:r w:rsidR="00AF616B">
        <w:t xml:space="preserve">dag. </w:t>
      </w:r>
      <w:r w:rsidR="00B76B2E">
        <w:t xml:space="preserve"> Barnehagen er en lærende organisasjon der </w:t>
      </w:r>
      <w:r w:rsidR="00001D9B">
        <w:t>samarbeid i nær forståelse med barnas hjem er viktig</w:t>
      </w:r>
      <w:r w:rsidR="001F1F9B">
        <w:t xml:space="preserve"> for hvert barns utvikling.</w:t>
      </w:r>
    </w:p>
    <w:p w14:paraId="59953365" w14:textId="5E60160A" w:rsidR="000B1E3C" w:rsidRDefault="000B1E3C" w:rsidP="00313C29">
      <w:pPr>
        <w:spacing w:line="360" w:lineRule="auto"/>
      </w:pPr>
      <w:r>
        <w:t>Pedagogisk dokumentasjon</w:t>
      </w:r>
      <w:r w:rsidR="001F4D08">
        <w:t xml:space="preserve"> er en del av barnehagens didaktiske arbeid, og gjennom systematisk vurderinge</w:t>
      </w:r>
      <w:r w:rsidR="00947657">
        <w:t>r, skaper det rom for utvikling og økt kvalitet i det pedagogiske arbeidet med barna.</w:t>
      </w:r>
    </w:p>
    <w:p w14:paraId="1AEFAC51" w14:textId="26884179" w:rsidR="001056AB" w:rsidRPr="00CC472E" w:rsidRDefault="00492AEB" w:rsidP="00313C29">
      <w:pPr>
        <w:spacing w:line="360" w:lineRule="auto"/>
      </w:pPr>
      <w:r>
        <w:t>Vi vurderer vårt pedagogiske arbeid ut fra observasjon, dokumentasjon, deling, refleksjon, tolkning og valg</w:t>
      </w:r>
      <w:r w:rsidR="00790F14">
        <w:t xml:space="preserve"> kontinuerlig</w:t>
      </w:r>
      <w:r w:rsidR="005B50EB">
        <w:t xml:space="preserve"> hver dag</w:t>
      </w:r>
      <w:r w:rsidR="009A411F">
        <w:t xml:space="preserve"> med hele personalgruppe, og spesielt inne på egne avdelinger.</w:t>
      </w:r>
    </w:p>
    <w:p w14:paraId="6D96C8C4" w14:textId="24CA9181" w:rsidR="0055105D" w:rsidRDefault="00DF27D5" w:rsidP="00D3094F">
      <w:pPr>
        <w:pStyle w:val="rsplan"/>
        <w:numPr>
          <w:ilvl w:val="0"/>
          <w:numId w:val="0"/>
        </w:numPr>
      </w:pPr>
      <w:bookmarkStart w:id="58" w:name="_Toc169782463"/>
      <w:r w:rsidRPr="00DF27D5">
        <w:t>10</w:t>
      </w:r>
      <w:r w:rsidR="00D3094F" w:rsidRPr="00DF27D5">
        <w:t>.</w:t>
      </w:r>
      <w:r w:rsidR="00D3094F">
        <w:t xml:space="preserve"> </w:t>
      </w:r>
      <w:r w:rsidR="0055105D">
        <w:t>SAMARBEID MELLOM BARNEHAGE OG HJEM</w:t>
      </w:r>
      <w:bookmarkEnd w:id="58"/>
    </w:p>
    <w:p w14:paraId="42B04838" w14:textId="6D3924A6" w:rsidR="00072C54" w:rsidRDefault="00072C54" w:rsidP="00313C29">
      <w:pPr>
        <w:spacing w:line="360" w:lineRule="auto"/>
      </w:pPr>
      <w:r>
        <w:rPr>
          <w:noProof/>
        </w:rPr>
        <mc:AlternateContent>
          <mc:Choice Requires="wps">
            <w:drawing>
              <wp:anchor distT="0" distB="0" distL="114300" distR="114300" simplePos="0" relativeHeight="251670528" behindDoc="0" locked="0" layoutInCell="1" allowOverlap="1" wp14:anchorId="66BF2F6D" wp14:editId="03E6C4B9">
                <wp:simplePos x="0" y="0"/>
                <wp:positionH relativeFrom="column">
                  <wp:posOffset>-52070</wp:posOffset>
                </wp:positionH>
                <wp:positionV relativeFrom="paragraph">
                  <wp:posOffset>260350</wp:posOffset>
                </wp:positionV>
                <wp:extent cx="6057900" cy="514350"/>
                <wp:effectExtent l="38100" t="38100" r="38100" b="57150"/>
                <wp:wrapNone/>
                <wp:docPr id="469478718" name="Rektangel 2"/>
                <wp:cNvGraphicFramePr/>
                <a:graphic xmlns:a="http://schemas.openxmlformats.org/drawingml/2006/main">
                  <a:graphicData uri="http://schemas.microsoft.com/office/word/2010/wordprocessingShape">
                    <wps:wsp>
                      <wps:cNvSpPr/>
                      <wps:spPr>
                        <a:xfrm>
                          <a:off x="0" y="0"/>
                          <a:ext cx="6057900" cy="514350"/>
                        </a:xfrm>
                        <a:custGeom>
                          <a:avLst/>
                          <a:gdLst>
                            <a:gd name="connsiteX0" fmla="*/ 0 w 6057900"/>
                            <a:gd name="connsiteY0" fmla="*/ 0 h 514350"/>
                            <a:gd name="connsiteX1" fmla="*/ 671876 w 6057900"/>
                            <a:gd name="connsiteY1" fmla="*/ 0 h 514350"/>
                            <a:gd name="connsiteX2" fmla="*/ 1101436 w 6057900"/>
                            <a:gd name="connsiteY2" fmla="*/ 0 h 514350"/>
                            <a:gd name="connsiteX3" fmla="*/ 1652155 w 6057900"/>
                            <a:gd name="connsiteY3" fmla="*/ 0 h 514350"/>
                            <a:gd name="connsiteX4" fmla="*/ 2081715 w 6057900"/>
                            <a:gd name="connsiteY4" fmla="*/ 0 h 514350"/>
                            <a:gd name="connsiteX5" fmla="*/ 2632433 w 6057900"/>
                            <a:gd name="connsiteY5" fmla="*/ 0 h 514350"/>
                            <a:gd name="connsiteX6" fmla="*/ 3061993 w 6057900"/>
                            <a:gd name="connsiteY6" fmla="*/ 0 h 514350"/>
                            <a:gd name="connsiteX7" fmla="*/ 3733869 w 6057900"/>
                            <a:gd name="connsiteY7" fmla="*/ 0 h 514350"/>
                            <a:gd name="connsiteX8" fmla="*/ 4102850 w 6057900"/>
                            <a:gd name="connsiteY8" fmla="*/ 0 h 514350"/>
                            <a:gd name="connsiteX9" fmla="*/ 4592990 w 6057900"/>
                            <a:gd name="connsiteY9" fmla="*/ 0 h 514350"/>
                            <a:gd name="connsiteX10" fmla="*/ 4961971 w 6057900"/>
                            <a:gd name="connsiteY10" fmla="*/ 0 h 514350"/>
                            <a:gd name="connsiteX11" fmla="*/ 5330952 w 6057900"/>
                            <a:gd name="connsiteY11" fmla="*/ 0 h 514350"/>
                            <a:gd name="connsiteX12" fmla="*/ 6057900 w 6057900"/>
                            <a:gd name="connsiteY12" fmla="*/ 0 h 514350"/>
                            <a:gd name="connsiteX13" fmla="*/ 6057900 w 6057900"/>
                            <a:gd name="connsiteY13" fmla="*/ 514350 h 514350"/>
                            <a:gd name="connsiteX14" fmla="*/ 5507182 w 6057900"/>
                            <a:gd name="connsiteY14" fmla="*/ 514350 h 514350"/>
                            <a:gd name="connsiteX15" fmla="*/ 5017043 w 6057900"/>
                            <a:gd name="connsiteY15" fmla="*/ 514350 h 514350"/>
                            <a:gd name="connsiteX16" fmla="*/ 4526903 w 6057900"/>
                            <a:gd name="connsiteY16" fmla="*/ 514350 h 514350"/>
                            <a:gd name="connsiteX17" fmla="*/ 3976185 w 6057900"/>
                            <a:gd name="connsiteY17" fmla="*/ 514350 h 514350"/>
                            <a:gd name="connsiteX18" fmla="*/ 3304309 w 6057900"/>
                            <a:gd name="connsiteY18" fmla="*/ 514350 h 514350"/>
                            <a:gd name="connsiteX19" fmla="*/ 2874749 w 6057900"/>
                            <a:gd name="connsiteY19" fmla="*/ 514350 h 514350"/>
                            <a:gd name="connsiteX20" fmla="*/ 2505768 w 6057900"/>
                            <a:gd name="connsiteY20" fmla="*/ 514350 h 514350"/>
                            <a:gd name="connsiteX21" fmla="*/ 1894471 w 6057900"/>
                            <a:gd name="connsiteY21" fmla="*/ 514350 h 514350"/>
                            <a:gd name="connsiteX22" fmla="*/ 1343752 w 6057900"/>
                            <a:gd name="connsiteY22" fmla="*/ 514350 h 514350"/>
                            <a:gd name="connsiteX23" fmla="*/ 732455 w 6057900"/>
                            <a:gd name="connsiteY23" fmla="*/ 514350 h 514350"/>
                            <a:gd name="connsiteX24" fmla="*/ 0 w 6057900"/>
                            <a:gd name="connsiteY24" fmla="*/ 514350 h 514350"/>
                            <a:gd name="connsiteX25" fmla="*/ 0 w 6057900"/>
                            <a:gd name="connsiteY25" fmla="*/ 0 h 514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057900" h="514350" extrusionOk="0">
                              <a:moveTo>
                                <a:pt x="0" y="0"/>
                              </a:moveTo>
                              <a:cubicBezTo>
                                <a:pt x="213325" y="-15723"/>
                                <a:pt x="358144" y="23836"/>
                                <a:pt x="671876" y="0"/>
                              </a:cubicBezTo>
                              <a:cubicBezTo>
                                <a:pt x="985608" y="-23836"/>
                                <a:pt x="925001" y="41433"/>
                                <a:pt x="1101436" y="0"/>
                              </a:cubicBezTo>
                              <a:cubicBezTo>
                                <a:pt x="1277871" y="-41433"/>
                                <a:pt x="1523398" y="38858"/>
                                <a:pt x="1652155" y="0"/>
                              </a:cubicBezTo>
                              <a:cubicBezTo>
                                <a:pt x="1780912" y="-38858"/>
                                <a:pt x="1904615" y="46576"/>
                                <a:pt x="2081715" y="0"/>
                              </a:cubicBezTo>
                              <a:cubicBezTo>
                                <a:pt x="2258815" y="-46576"/>
                                <a:pt x="2367998" y="38595"/>
                                <a:pt x="2632433" y="0"/>
                              </a:cubicBezTo>
                              <a:cubicBezTo>
                                <a:pt x="2896868" y="-38595"/>
                                <a:pt x="2868664" y="23346"/>
                                <a:pt x="3061993" y="0"/>
                              </a:cubicBezTo>
                              <a:cubicBezTo>
                                <a:pt x="3255322" y="-23346"/>
                                <a:pt x="3457730" y="21387"/>
                                <a:pt x="3733869" y="0"/>
                              </a:cubicBezTo>
                              <a:cubicBezTo>
                                <a:pt x="4010008" y="-21387"/>
                                <a:pt x="3959345" y="28044"/>
                                <a:pt x="4102850" y="0"/>
                              </a:cubicBezTo>
                              <a:cubicBezTo>
                                <a:pt x="4246355" y="-28044"/>
                                <a:pt x="4475232" y="6049"/>
                                <a:pt x="4592990" y="0"/>
                              </a:cubicBezTo>
                              <a:cubicBezTo>
                                <a:pt x="4710748" y="-6049"/>
                                <a:pt x="4869858" y="18238"/>
                                <a:pt x="4961971" y="0"/>
                              </a:cubicBezTo>
                              <a:cubicBezTo>
                                <a:pt x="5054084" y="-18238"/>
                                <a:pt x="5232732" y="10991"/>
                                <a:pt x="5330952" y="0"/>
                              </a:cubicBezTo>
                              <a:cubicBezTo>
                                <a:pt x="5429172" y="-10991"/>
                                <a:pt x="5835964" y="84036"/>
                                <a:pt x="6057900" y="0"/>
                              </a:cubicBezTo>
                              <a:cubicBezTo>
                                <a:pt x="6062784" y="169854"/>
                                <a:pt x="6024818" y="314001"/>
                                <a:pt x="6057900" y="514350"/>
                              </a:cubicBezTo>
                              <a:cubicBezTo>
                                <a:pt x="5810902" y="577585"/>
                                <a:pt x="5625957" y="502884"/>
                                <a:pt x="5507182" y="514350"/>
                              </a:cubicBezTo>
                              <a:cubicBezTo>
                                <a:pt x="5388407" y="525816"/>
                                <a:pt x="5175576" y="486363"/>
                                <a:pt x="5017043" y="514350"/>
                              </a:cubicBezTo>
                              <a:cubicBezTo>
                                <a:pt x="4858510" y="542337"/>
                                <a:pt x="4737918" y="508313"/>
                                <a:pt x="4526903" y="514350"/>
                              </a:cubicBezTo>
                              <a:cubicBezTo>
                                <a:pt x="4315888" y="520387"/>
                                <a:pt x="4103854" y="497692"/>
                                <a:pt x="3976185" y="514350"/>
                              </a:cubicBezTo>
                              <a:cubicBezTo>
                                <a:pt x="3848516" y="531008"/>
                                <a:pt x="3533980" y="467766"/>
                                <a:pt x="3304309" y="514350"/>
                              </a:cubicBezTo>
                              <a:cubicBezTo>
                                <a:pt x="3074638" y="560934"/>
                                <a:pt x="3081255" y="485562"/>
                                <a:pt x="2874749" y="514350"/>
                              </a:cubicBezTo>
                              <a:cubicBezTo>
                                <a:pt x="2668243" y="543138"/>
                                <a:pt x="2599870" y="511006"/>
                                <a:pt x="2505768" y="514350"/>
                              </a:cubicBezTo>
                              <a:cubicBezTo>
                                <a:pt x="2411666" y="517694"/>
                                <a:pt x="2016909" y="446915"/>
                                <a:pt x="1894471" y="514350"/>
                              </a:cubicBezTo>
                              <a:cubicBezTo>
                                <a:pt x="1772033" y="581785"/>
                                <a:pt x="1612694" y="471335"/>
                                <a:pt x="1343752" y="514350"/>
                              </a:cubicBezTo>
                              <a:cubicBezTo>
                                <a:pt x="1074810" y="557365"/>
                                <a:pt x="956734" y="506374"/>
                                <a:pt x="732455" y="514350"/>
                              </a:cubicBezTo>
                              <a:cubicBezTo>
                                <a:pt x="508176" y="522326"/>
                                <a:pt x="339804" y="512830"/>
                                <a:pt x="0" y="514350"/>
                              </a:cubicBezTo>
                              <a:cubicBezTo>
                                <a:pt x="-12799" y="310136"/>
                                <a:pt x="4370" y="125473"/>
                                <a:pt x="0" y="0"/>
                              </a:cubicBezTo>
                              <a:close/>
                            </a:path>
                          </a:pathLst>
                        </a:custGeom>
                        <a:noFill/>
                        <a:ln w="28575">
                          <a:solidFill>
                            <a:schemeClr val="accent1">
                              <a:lumMod val="60000"/>
                              <a:lumOff val="40000"/>
                            </a:schemeClr>
                          </a:solidFill>
                          <a:extLst>
                            <a:ext uri="{C807C97D-BFC1-408E-A445-0C87EB9F89A2}">
                              <ask:lineSketchStyleProps xmlns:ask="http://schemas.microsoft.com/office/drawing/2018/sketchyshapes" sd="2535911781">
                                <a:prstGeom prst="rect">
                                  <a:avLst/>
                                </a:prstGeom>
                                <ask:type>
                                  <ask:lineSketchScribble/>
                                </ask:type>
                              </ask:lineSketchStyleProps>
                            </a:ext>
                          </a:extLs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C04A4" id="Rektangel 2" o:spid="_x0000_s1026" style="position:absolute;margin-left:-4.1pt;margin-top:20.5pt;width:477pt;height:4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" filled="f" strokecolor="#8eaadb [1940]" strokeweight="2.25pt"/>
            </w:pict>
          </mc:Fallback>
        </mc:AlternateContent>
      </w:r>
    </w:p>
    <w:p w14:paraId="5F9C08A3" w14:textId="4FCC572C" w:rsidR="00B46C2E" w:rsidRDefault="00B46C2E" w:rsidP="00313C29">
      <w:pPr>
        <w:spacing w:line="360" w:lineRule="auto"/>
      </w:pPr>
      <w:r>
        <w:t>«</w:t>
      </w:r>
      <w:r w:rsidRPr="00B46C2E">
        <w:rPr>
          <w:i/>
          <w:iCs/>
        </w:rPr>
        <w:t>Barnehagen skal legge til rette for foreldresamarbeidet og god dialog med foreldrene»</w:t>
      </w:r>
      <w:r>
        <w:t xml:space="preserve"> (Rammeplanen, 01.08.2017, s.29)</w:t>
      </w:r>
    </w:p>
    <w:p w14:paraId="15B0B7B6" w14:textId="7626A1DA" w:rsidR="00B46C2E" w:rsidRDefault="00B46C2E" w:rsidP="00313C29">
      <w:pPr>
        <w:spacing w:line="360" w:lineRule="auto"/>
      </w:pPr>
      <w:r>
        <w:t>Samarbeidet mellom hjemmet og barnehagen skal alltid ha barnets beste som</w:t>
      </w:r>
      <w:r w:rsidR="006D3B10">
        <w:t xml:space="preserve"> utgangspunkt og</w:t>
      </w:r>
      <w:r>
        <w:t xml:space="preserve"> mål. Foresatte </w:t>
      </w:r>
      <w:r w:rsidR="00C26B24">
        <w:t xml:space="preserve">har hovedansvaret for sitt barns trivsel og utvikling og barnehagen skal være et </w:t>
      </w:r>
      <w:r w:rsidR="004F1CC6">
        <w:t>supplement</w:t>
      </w:r>
      <w:r w:rsidR="00C26B24">
        <w:t xml:space="preserve"> til foreldre</w:t>
      </w:r>
      <w:r w:rsidR="004F1CC6">
        <w:t>rollen.</w:t>
      </w:r>
      <w:r w:rsidR="00C25AC5">
        <w:t xml:space="preserve"> </w:t>
      </w:r>
      <w:r>
        <w:t>Hjem og barnehage skal</w:t>
      </w:r>
      <w:r w:rsidR="006F20E1">
        <w:t xml:space="preserve"> derfor</w:t>
      </w:r>
      <w:r>
        <w:t xml:space="preserve"> fungere som utfyllende arenaer. </w:t>
      </w:r>
      <w:r w:rsidR="00F13304">
        <w:t>Et</w:t>
      </w:r>
      <w:r w:rsidR="00EF5AF1">
        <w:t xml:space="preserve"> </w:t>
      </w:r>
      <w:r w:rsidR="006D3B10">
        <w:t xml:space="preserve">godt samarbeid mellom barnehage og hjem avgjørende for barnets </w:t>
      </w:r>
      <w:r w:rsidR="00EF2AD3">
        <w:t>tilknytning, utvikling og trivsel</w:t>
      </w:r>
      <w:r w:rsidR="006D3B10">
        <w:t>.</w:t>
      </w:r>
      <w:r>
        <w:t xml:space="preserve"> </w:t>
      </w:r>
    </w:p>
    <w:p w14:paraId="3B5A8FF7" w14:textId="1615008C" w:rsidR="00B735B7" w:rsidRDefault="00B46C2E" w:rsidP="00313C29">
      <w:pPr>
        <w:spacing w:line="360" w:lineRule="auto"/>
      </w:pPr>
      <w:r>
        <w:t xml:space="preserve">Foresatte er den viktigste omsorgspersonen i barnas liv. Selv om barnet har profesjonelle voksne rundt seg i barnehagen, er det fortsatt foresatte selv som kjenner og er ekspert på eget barn. Det er viktig at foresatte skal føle seg trygge på at barna har det godt i barnehagen, det vil ha en positiv effekt på barnas opplevelse av </w:t>
      </w:r>
      <w:r w:rsidR="00EF5AF1">
        <w:t xml:space="preserve">seg selv og av </w:t>
      </w:r>
      <w:r>
        <w:t>egen barnehagehverdag.</w:t>
      </w:r>
    </w:p>
    <w:p w14:paraId="4CE8EC55" w14:textId="6A6FE90F" w:rsidR="0055105D" w:rsidRDefault="00DF27D5" w:rsidP="00313C29">
      <w:pPr>
        <w:pStyle w:val="rsplan2"/>
        <w:spacing w:line="360" w:lineRule="auto"/>
      </w:pPr>
      <w:bookmarkStart w:id="59" w:name="_Toc169782464"/>
      <w:r>
        <w:t>10</w:t>
      </w:r>
      <w:r w:rsidR="00F96D67">
        <w:t>.1</w:t>
      </w:r>
      <w:r w:rsidR="00D3094F">
        <w:t xml:space="preserve"> </w:t>
      </w:r>
      <w:r w:rsidR="0055105D">
        <w:t>FORELDREMØTER</w:t>
      </w:r>
      <w:bookmarkEnd w:id="59"/>
    </w:p>
    <w:p w14:paraId="674A49D0" w14:textId="11EAF635" w:rsidR="00827823" w:rsidRDefault="00D76468" w:rsidP="00313C29">
      <w:pPr>
        <w:spacing w:line="360" w:lineRule="auto"/>
      </w:pPr>
      <w:r w:rsidRPr="00D76468">
        <w:t>Vi har to felles foreldremøter per år, samt ett for nye foresatte før sommeren. På disse møtene vektlegges gjensidig forventningsavklaring mellom barnehage og foresatte. Høstens foreldremøte er gjerne informasjon og dialog, mens vi etterstreber å få vårens foreldremøte til å bli et tema møte med evt. foredrag. Vi ønsker at samarbeidsutvalget kommer med innspill på agendaen for foreldremøtene.</w:t>
      </w:r>
    </w:p>
    <w:p w14:paraId="1D9A943D" w14:textId="4299193C" w:rsidR="0055105D" w:rsidRDefault="00DF27D5" w:rsidP="00313C29">
      <w:pPr>
        <w:pStyle w:val="rsplan2"/>
        <w:spacing w:line="360" w:lineRule="auto"/>
      </w:pPr>
      <w:bookmarkStart w:id="60" w:name="_Toc169782465"/>
      <w:r>
        <w:lastRenderedPageBreak/>
        <w:t>10</w:t>
      </w:r>
      <w:r w:rsidR="00F96D67">
        <w:t>.2</w:t>
      </w:r>
      <w:r w:rsidR="002F5FF2">
        <w:t xml:space="preserve"> </w:t>
      </w:r>
      <w:r w:rsidR="0055105D">
        <w:t>FORELDRESAMTALER</w:t>
      </w:r>
      <w:bookmarkEnd w:id="60"/>
    </w:p>
    <w:p w14:paraId="5CB45897" w14:textId="47DBB47F" w:rsidR="00324D81" w:rsidRPr="00955683" w:rsidRDefault="00324D81" w:rsidP="00313C29">
      <w:pPr>
        <w:spacing w:line="360" w:lineRule="auto"/>
      </w:pPr>
      <w:r w:rsidRPr="00955683">
        <w:t xml:space="preserve">Vi </w:t>
      </w:r>
      <w:r>
        <w:t>har foreldresamtaler hvert halv</w:t>
      </w:r>
      <w:r w:rsidRPr="00955683">
        <w:t>år. Her får fore</w:t>
      </w:r>
      <w:r>
        <w:t>satte</w:t>
      </w:r>
      <w:r w:rsidRPr="00955683">
        <w:t xml:space="preserve"> uforstyrret mulighet til å snakke med personalet om eget barns hverdag, utvikling og trivsel i barnehagen. Foreldresamtaler er fortrolige, og her kan man få avklart verdi- og interessefellesskap og eventuelle utfordringer. Dersom noen har behov for en samtale utover de planlagte foreldresamtalene er det bare å be om dette. Det er viktig at fore</w:t>
      </w:r>
      <w:r>
        <w:t>satte</w:t>
      </w:r>
      <w:r w:rsidRPr="00955683">
        <w:t xml:space="preserve"> ikke blir gående med bekymringer eller ubesvarte spørsmål.</w:t>
      </w:r>
    </w:p>
    <w:p w14:paraId="04832DB4" w14:textId="6E0E183E" w:rsidR="004B0EB9" w:rsidRDefault="00324D81" w:rsidP="00313C29">
      <w:pPr>
        <w:spacing w:line="360" w:lineRule="auto"/>
      </w:pPr>
      <w:r w:rsidRPr="00955683">
        <w:t>Vi kan tilby veiledning ved behov. Denne kan gis av barnehagens pedagogiske personale, eller fra eksterne samarbeidsinstanser.</w:t>
      </w:r>
      <w:r>
        <w:t xml:space="preserve"> Barnehagene i Enebakk har et godt samarbeid med helsestasjon, PPT, fysioterapeut, logoped m.m., hvor vi kan være behjelpelige med tverrfaglig samarbeid eller sette dere foresatte i kontakt med disse instansene. </w:t>
      </w:r>
    </w:p>
    <w:p w14:paraId="3808D46E" w14:textId="47198E10" w:rsidR="0055105D" w:rsidRDefault="00DF27D5" w:rsidP="00313C29">
      <w:pPr>
        <w:pStyle w:val="rsplan2"/>
        <w:spacing w:line="360" w:lineRule="auto"/>
      </w:pPr>
      <w:bookmarkStart w:id="61" w:name="_Toc169782466"/>
      <w:r>
        <w:t>10</w:t>
      </w:r>
      <w:r w:rsidR="00F96D67">
        <w:t>.3</w:t>
      </w:r>
      <w:r w:rsidR="002F5FF2">
        <w:t xml:space="preserve"> </w:t>
      </w:r>
      <w:r w:rsidR="0055105D">
        <w:t>SOSIALE ARRANGEMENTER</w:t>
      </w:r>
      <w:bookmarkEnd w:id="61"/>
    </w:p>
    <w:p w14:paraId="46703379" w14:textId="4A8F0E63" w:rsidR="000D6F42" w:rsidRDefault="000D6F42" w:rsidP="00313C29">
      <w:pPr>
        <w:spacing w:line="360" w:lineRule="auto"/>
      </w:pPr>
      <w:r w:rsidRPr="00955683">
        <w:t>Vi har ulike sosiale sammenkomster i løpet av året, som for eksempel</w:t>
      </w:r>
      <w:r>
        <w:t xml:space="preserve"> </w:t>
      </w:r>
      <w:r w:rsidRPr="00955683">
        <w:t>foreldrekaffe, sommerfest, luciafeiring</w:t>
      </w:r>
      <w:r w:rsidR="003015FE">
        <w:t xml:space="preserve"> m.m</w:t>
      </w:r>
      <w:r w:rsidRPr="00955683">
        <w:t>. Dette er fine arenaer for å bli kjent med andre fore</w:t>
      </w:r>
      <w:r>
        <w:t>satte</w:t>
      </w:r>
      <w:r w:rsidRPr="00955683">
        <w:t xml:space="preserve"> i barnehagen. Under disse sammenkomstene har personalet kun ansvaret for de av barna som ikke har foresatte til stede</w:t>
      </w:r>
      <w:r w:rsidR="00C935D8">
        <w:t xml:space="preserve"> og dette henger sammen med sikkerheten rundt brannrutinene våre</w:t>
      </w:r>
      <w:r w:rsidR="00E06E84">
        <w:t>, at vi skal ha tid til å snakke med dere foreldre</w:t>
      </w:r>
      <w:r w:rsidR="00FC5FBD">
        <w:t xml:space="preserve"> og praktiske oppgaver for personalet på disse arrangementene</w:t>
      </w:r>
      <w:r w:rsidR="00D93DC4">
        <w:t>.</w:t>
      </w:r>
    </w:p>
    <w:p w14:paraId="597379CE" w14:textId="4674001B" w:rsidR="000D6F42" w:rsidRDefault="000D6F42" w:rsidP="00313C29">
      <w:pPr>
        <w:spacing w:line="360" w:lineRule="auto"/>
      </w:pPr>
      <w:r>
        <w:t xml:space="preserve">I tillegg arrangerer også SU dugnader hvert halvår, hvor det både er </w:t>
      </w:r>
      <w:proofErr w:type="gramStart"/>
      <w:r>
        <w:t>fokus</w:t>
      </w:r>
      <w:proofErr w:type="gramEnd"/>
      <w:r>
        <w:t xml:space="preserve"> på dugnadsarbeid og at det skal være en sosial møteplass for foresatte. </w:t>
      </w:r>
    </w:p>
    <w:p w14:paraId="4D199A3D" w14:textId="27C59282" w:rsidR="00CC0CE5" w:rsidRDefault="00D93DC4" w:rsidP="00313C29">
      <w:pPr>
        <w:spacing w:line="360" w:lineRule="auto"/>
      </w:pPr>
      <w:r>
        <w:t>Vi oppfordrer dere til å møte på så mange arrangementer som mulig. Både for barnas skyld og for å bygge sosialt nettverk med de andre foreldrene i barnehagen.</w:t>
      </w:r>
      <w:r w:rsidR="00AB6A71">
        <w:t xml:space="preserve"> </w:t>
      </w:r>
    </w:p>
    <w:p w14:paraId="7FC54EB5" w14:textId="014B09FA" w:rsidR="00566437" w:rsidRDefault="00DF27D5" w:rsidP="00313C29">
      <w:pPr>
        <w:pStyle w:val="rsplan2"/>
        <w:spacing w:line="360" w:lineRule="auto"/>
      </w:pPr>
      <w:bookmarkStart w:id="62" w:name="_Toc169782467"/>
      <w:r>
        <w:t>10</w:t>
      </w:r>
      <w:r w:rsidR="00F96D67">
        <w:t>.4</w:t>
      </w:r>
      <w:r w:rsidR="002F5FF2">
        <w:t xml:space="preserve"> </w:t>
      </w:r>
      <w:r w:rsidR="0055105D">
        <w:t>INFORMASJONSSIDER</w:t>
      </w:r>
      <w:bookmarkEnd w:id="62"/>
    </w:p>
    <w:p w14:paraId="73649A66" w14:textId="0F44264F" w:rsidR="00F4373A" w:rsidRDefault="008E3749" w:rsidP="00313C29">
      <w:pPr>
        <w:pStyle w:val="rsplan2"/>
        <w:spacing w:line="360" w:lineRule="auto"/>
      </w:pPr>
      <w:bookmarkStart w:id="63" w:name="_Toc169782468"/>
      <w:r>
        <w:t>Kidplan</w:t>
      </w:r>
      <w:bookmarkEnd w:id="63"/>
    </w:p>
    <w:p w14:paraId="6A97630B" w14:textId="4133FE20" w:rsidR="007817D2" w:rsidRDefault="007817D2" w:rsidP="00313C29">
      <w:pPr>
        <w:spacing w:line="360" w:lineRule="auto"/>
      </w:pPr>
      <w:r>
        <w:t>Kidplan er barnehagens digitale kommunikasjon</w:t>
      </w:r>
      <w:r w:rsidR="00AD3B1E">
        <w:t xml:space="preserve">splattform til foreldrene. Her finnes en kalender med oversikt over aktiviteter og arrangementer. </w:t>
      </w:r>
      <w:r w:rsidR="007A73E7">
        <w:t xml:space="preserve">På Kidplan melder foreldrene fravær </w:t>
      </w:r>
      <w:r w:rsidR="003E1E57">
        <w:t xml:space="preserve">og ferie </w:t>
      </w:r>
      <w:r w:rsidR="007A73E7">
        <w:t xml:space="preserve">for sitt barn og kan kommunisere med avdelingen via meldinger. </w:t>
      </w:r>
      <w:r w:rsidR="003848F6">
        <w:t>Det er også her man svarer på alle tillatelser tilknyttet GDPR, som bildebruk og bruk av personlige opplysninger.</w:t>
      </w:r>
    </w:p>
    <w:p w14:paraId="7A327031" w14:textId="1BFDFB9A" w:rsidR="007817D2" w:rsidRDefault="007817D2" w:rsidP="00313C29">
      <w:pPr>
        <w:pStyle w:val="rsplan2"/>
        <w:spacing w:line="360" w:lineRule="auto"/>
      </w:pPr>
      <w:bookmarkStart w:id="64" w:name="_Toc169782469"/>
      <w:r>
        <w:t>Hjemmeside</w:t>
      </w:r>
      <w:bookmarkEnd w:id="64"/>
      <w:r>
        <w:t xml:space="preserve"> </w:t>
      </w:r>
    </w:p>
    <w:p w14:paraId="229525FA" w14:textId="7A77F6BE" w:rsidR="003E1E57" w:rsidRDefault="007837F5" w:rsidP="00313C29">
      <w:pPr>
        <w:spacing w:line="360" w:lineRule="auto"/>
      </w:pPr>
      <w:hyperlink r:id="rId19" w:history="1">
        <w:r w:rsidRPr="007837F5">
          <w:rPr>
            <w:color w:val="0000FF"/>
            <w:u w:val="single"/>
          </w:rPr>
          <w:t>Melgård barnehage</w:t>
        </w:r>
      </w:hyperlink>
      <w:r>
        <w:t xml:space="preserve"> </w:t>
      </w:r>
      <w:r w:rsidR="00484964">
        <w:t>er vår</w:t>
      </w:r>
      <w:r>
        <w:t xml:space="preserve"> hjemmeside. Her står det mye nyttig informasjon om barnehagen</w:t>
      </w:r>
      <w:r w:rsidR="003D63C8">
        <w:t>, vårt verdigrunnlag</w:t>
      </w:r>
      <w:r>
        <w:t xml:space="preserve"> og vår måte å jobbe på. </w:t>
      </w:r>
      <w:r w:rsidR="00404D3B">
        <w:t>Du finner bl.a.</w:t>
      </w:r>
      <w:r w:rsidR="003610EA">
        <w:t xml:space="preserve"> åpningstider, oversikt over plandager og ferier</w:t>
      </w:r>
      <w:r w:rsidR="00987EB3">
        <w:t>,</w:t>
      </w:r>
      <w:r w:rsidR="00404D3B">
        <w:t xml:space="preserve"> årsplanen og vedtektene her.</w:t>
      </w:r>
    </w:p>
    <w:p w14:paraId="0C9B0E27" w14:textId="0040C6A2" w:rsidR="007817D2" w:rsidRDefault="007817D2" w:rsidP="00313C29">
      <w:pPr>
        <w:pStyle w:val="rsplan2"/>
        <w:spacing w:line="360" w:lineRule="auto"/>
      </w:pPr>
      <w:bookmarkStart w:id="65" w:name="_Toc169782470"/>
      <w:r>
        <w:lastRenderedPageBreak/>
        <w:t>Sosiale media</w:t>
      </w:r>
      <w:bookmarkEnd w:id="65"/>
      <w:r>
        <w:t xml:space="preserve"> </w:t>
      </w:r>
    </w:p>
    <w:p w14:paraId="55A2173E" w14:textId="79E84330" w:rsidR="00404D3B" w:rsidRDefault="00404D3B" w:rsidP="00313C29">
      <w:pPr>
        <w:spacing w:line="360" w:lineRule="auto"/>
      </w:pPr>
      <w:r>
        <w:t xml:space="preserve">Barnehagen har </w:t>
      </w:r>
      <w:r w:rsidR="00777E3C">
        <w:t xml:space="preserve">Instagram og </w:t>
      </w:r>
      <w:r w:rsidR="006B224E">
        <w:t>Facebook</w:t>
      </w:r>
      <w:r>
        <w:t>.</w:t>
      </w:r>
      <w:r w:rsidR="006B224E">
        <w:t xml:space="preserve"> Her legges det ut bilder og informasjon om aktiviteter vi holder på med</w:t>
      </w:r>
      <w:r w:rsidR="00824AF6">
        <w:t xml:space="preserve">. Bildebruken </w:t>
      </w:r>
      <w:r w:rsidR="00BF491A">
        <w:t>bestemmes av tillatelsene foresatte har krysset av for på Kidplan.</w:t>
      </w:r>
      <w:r>
        <w:t xml:space="preserve"> </w:t>
      </w:r>
    </w:p>
    <w:p w14:paraId="2E63A0E8" w14:textId="11ABA3CF" w:rsidR="0055105D" w:rsidRDefault="00DF27D5" w:rsidP="00313C29">
      <w:pPr>
        <w:pStyle w:val="rsplan2"/>
        <w:spacing w:line="360" w:lineRule="auto"/>
      </w:pPr>
      <w:bookmarkStart w:id="66" w:name="_Toc169782471"/>
      <w:r>
        <w:t>10</w:t>
      </w:r>
      <w:r w:rsidR="00F96D67">
        <w:t>.5</w:t>
      </w:r>
      <w:r w:rsidR="005027BD">
        <w:t xml:space="preserve"> </w:t>
      </w:r>
      <w:r w:rsidR="0055105D">
        <w:t>BRUKERUNDERSØKELSE</w:t>
      </w:r>
      <w:bookmarkEnd w:id="66"/>
    </w:p>
    <w:p w14:paraId="07007455" w14:textId="54807DB4" w:rsidR="009A36AD" w:rsidRDefault="00162664" w:rsidP="00313C29">
      <w:pPr>
        <w:spacing w:line="360" w:lineRule="auto"/>
      </w:pPr>
      <w:r w:rsidRPr="00955683">
        <w:t>Vi har en brukerundersøkelse hvert år</w:t>
      </w:r>
      <w:r>
        <w:t xml:space="preserve"> gjennom UDIR</w:t>
      </w:r>
      <w:r w:rsidRPr="00955683">
        <w:t>. Her har fore</w:t>
      </w:r>
      <w:r>
        <w:t>satte</w:t>
      </w:r>
      <w:r w:rsidRPr="00955683">
        <w:t xml:space="preserve"> mulighet til å uttale seg og å påvirke</w:t>
      </w:r>
      <w:r>
        <w:t xml:space="preserve"> forhold i barnehagen. Vi legger ned mye arbeid i etterkant for å følge opp resultatet av denne og ønsker derfor at alle foresatte tar seg tid til å svare på denne. </w:t>
      </w:r>
    </w:p>
    <w:p w14:paraId="78067BE4" w14:textId="47299D5C" w:rsidR="000E0B11" w:rsidRDefault="00DF27D5" w:rsidP="00313C29">
      <w:pPr>
        <w:pStyle w:val="rsplan2"/>
        <w:spacing w:line="360" w:lineRule="auto"/>
      </w:pPr>
      <w:bookmarkStart w:id="67" w:name="_Toc169782472"/>
      <w:r>
        <w:t>10</w:t>
      </w:r>
      <w:r w:rsidR="00F96D67">
        <w:t>.6</w:t>
      </w:r>
      <w:r w:rsidR="005027BD">
        <w:t xml:space="preserve"> </w:t>
      </w:r>
      <w:r w:rsidR="009A36AD">
        <w:t>ST</w:t>
      </w:r>
      <w:r w:rsidR="000E0B11">
        <w:t>YRET</w:t>
      </w:r>
      <w:bookmarkEnd w:id="67"/>
      <w:r w:rsidR="000E0B11">
        <w:t xml:space="preserve"> </w:t>
      </w:r>
    </w:p>
    <w:p w14:paraId="182F728E" w14:textId="23132F97" w:rsidR="00661E11" w:rsidRDefault="00661E11" w:rsidP="00313C29">
      <w:pPr>
        <w:spacing w:line="360" w:lineRule="auto"/>
      </w:pPr>
      <w:r>
        <w:t>Melgård barnehage SA er et sam</w:t>
      </w:r>
      <w:r w:rsidR="009C61E1">
        <w:t>virkeforetak</w:t>
      </w:r>
      <w:r>
        <w:t xml:space="preserve"> </w:t>
      </w:r>
      <w:r w:rsidR="00C05A50">
        <w:t xml:space="preserve">eid av foreldrene som til </w:t>
      </w:r>
      <w:r w:rsidR="003E0289">
        <w:t>enhver</w:t>
      </w:r>
      <w:r w:rsidR="00C05A50">
        <w:t xml:space="preserve"> tid har barn i barnehagen. Foresatte eier en andel per barn. </w:t>
      </w:r>
      <w:r w:rsidR="003E0289">
        <w:t>Styret er valgt av foresatte på årsmøtet</w:t>
      </w:r>
      <w:r w:rsidR="00A71C71">
        <w:t xml:space="preserve">. De har ansvar for at barnehagen drites godt økonomisk og er arbeidsgivere for </w:t>
      </w:r>
      <w:r w:rsidR="00962D13">
        <w:t>personalet</w:t>
      </w:r>
      <w:r w:rsidR="00A71C71">
        <w:t xml:space="preserve"> i barnehagen. Du kan lese mer om styrets oppgaver i </w:t>
      </w:r>
      <w:r w:rsidR="00962D13">
        <w:t>barnehagens</w:t>
      </w:r>
      <w:r w:rsidR="008C47D8">
        <w:t xml:space="preserve"> vedtekter for samvirkeforetaket</w:t>
      </w:r>
      <w:r w:rsidR="00962D13">
        <w:t>.</w:t>
      </w:r>
    </w:p>
    <w:p w14:paraId="743D914C" w14:textId="514D88C8" w:rsidR="0055105D" w:rsidRDefault="00DF27D5" w:rsidP="00313C29">
      <w:pPr>
        <w:pStyle w:val="rsplan2"/>
        <w:spacing w:line="360" w:lineRule="auto"/>
      </w:pPr>
      <w:bookmarkStart w:id="68" w:name="_Toc169782473"/>
      <w:r>
        <w:t>10</w:t>
      </w:r>
      <w:r w:rsidR="0039192E">
        <w:t>.</w:t>
      </w:r>
      <w:r w:rsidR="00F96D67">
        <w:t>7</w:t>
      </w:r>
      <w:r w:rsidR="0039192E">
        <w:t xml:space="preserve"> </w:t>
      </w:r>
      <w:r w:rsidR="0055105D">
        <w:t>FORELDRERÅD</w:t>
      </w:r>
      <w:bookmarkEnd w:id="68"/>
    </w:p>
    <w:p w14:paraId="27418B65" w14:textId="6F982E3A" w:rsidR="006B484F" w:rsidRPr="006F2CBE" w:rsidRDefault="008A3C2F" w:rsidP="00313C29">
      <w:pPr>
        <w:spacing w:after="0" w:line="360" w:lineRule="auto"/>
        <w:jc w:val="left"/>
        <w:rPr>
          <w:rFonts w:eastAsia="Times New Roman"/>
          <w:lang w:eastAsia="nb-NO"/>
        </w:rPr>
      </w:pPr>
      <w:r w:rsidRPr="008A3C2F">
        <w:rPr>
          <w:rFonts w:eastAsia="Times New Roman"/>
          <w:lang w:eastAsia="nb-NO"/>
        </w:rPr>
        <w:t>Foreldrerådet</w:t>
      </w:r>
      <w:r w:rsidRPr="008A3C2F">
        <w:rPr>
          <w:rFonts w:eastAsia="Times New Roman"/>
          <w:b/>
          <w:bCs/>
          <w:color w:val="4F81BD"/>
          <w:lang w:eastAsia="nb-NO"/>
        </w:rPr>
        <w:t xml:space="preserve"> </w:t>
      </w:r>
      <w:r w:rsidRPr="008A3C2F">
        <w:rPr>
          <w:rFonts w:eastAsia="Times New Roman"/>
          <w:lang w:eastAsia="nb-NO"/>
        </w:rPr>
        <w:t xml:space="preserve">består av alle foreldre/foresatte i </w:t>
      </w:r>
      <w:r w:rsidR="00401B4D" w:rsidRPr="008A3C2F">
        <w:rPr>
          <w:rFonts w:eastAsia="Times New Roman"/>
          <w:lang w:eastAsia="nb-NO"/>
        </w:rPr>
        <w:t>barnehagen</w:t>
      </w:r>
      <w:r w:rsidR="00401B4D">
        <w:rPr>
          <w:rFonts w:eastAsia="Times New Roman"/>
          <w:lang w:eastAsia="nb-NO"/>
        </w:rPr>
        <w:t xml:space="preserve"> og</w:t>
      </w:r>
      <w:r w:rsidR="005B3410">
        <w:rPr>
          <w:rFonts w:eastAsia="Times New Roman"/>
          <w:lang w:eastAsia="nb-NO"/>
        </w:rPr>
        <w:t xml:space="preserve"> blir avholdt en gang </w:t>
      </w:r>
      <w:r w:rsidR="00401B4D">
        <w:rPr>
          <w:rFonts w:eastAsia="Times New Roman"/>
          <w:lang w:eastAsia="nb-NO"/>
        </w:rPr>
        <w:t xml:space="preserve">per år. </w:t>
      </w:r>
      <w:r w:rsidR="00AA42E5" w:rsidRPr="00492FDD">
        <w:rPr>
          <w:rFonts w:eastAsia="Times New Roman"/>
          <w:i/>
          <w:iCs/>
          <w:lang w:eastAsia="nb-NO"/>
        </w:rPr>
        <w:t>Foreldrerådet skal fremme foreldrenes fellesinteresser og bidra til at samarbeidet mellom barnehagen og foreldregruppen skaper et godt barnehagemiljø</w:t>
      </w:r>
      <w:r w:rsidRPr="008A3C2F">
        <w:rPr>
          <w:rFonts w:eastAsia="Times New Roman"/>
          <w:lang w:eastAsia="nb-NO"/>
        </w:rPr>
        <w:t>.</w:t>
      </w:r>
      <w:r w:rsidR="00492FDD">
        <w:rPr>
          <w:rFonts w:eastAsia="Times New Roman"/>
          <w:lang w:eastAsia="nb-NO"/>
        </w:rPr>
        <w:t xml:space="preserve"> (Barnehageloven </w:t>
      </w:r>
      <w:r w:rsidR="00326FBF">
        <w:rPr>
          <w:rFonts w:eastAsia="Times New Roman"/>
          <w:lang w:eastAsia="nb-NO"/>
        </w:rPr>
        <w:t>§4)</w:t>
      </w:r>
      <w:r w:rsidRPr="008A3C2F">
        <w:rPr>
          <w:rFonts w:eastAsia="Times New Roman"/>
          <w:lang w:eastAsia="nb-NO"/>
        </w:rPr>
        <w:t xml:space="preserve"> Dette skal være et forum hvor alle foreldrene kan møtes og diskutere ønsker og behov og komme med forslag. </w:t>
      </w:r>
    </w:p>
    <w:p w14:paraId="37BB9AE5" w14:textId="4D66CA63" w:rsidR="0055105D" w:rsidRDefault="00DF27D5" w:rsidP="00313C29">
      <w:pPr>
        <w:pStyle w:val="rsplan2"/>
        <w:spacing w:line="360" w:lineRule="auto"/>
      </w:pPr>
      <w:bookmarkStart w:id="69" w:name="_Toc169782474"/>
      <w:r>
        <w:t>10</w:t>
      </w:r>
      <w:r w:rsidR="00F96D67">
        <w:t>.8</w:t>
      </w:r>
      <w:r w:rsidR="005027BD">
        <w:t xml:space="preserve"> </w:t>
      </w:r>
      <w:r w:rsidR="0055105D">
        <w:t>SAMARBEIDSUTVALG</w:t>
      </w:r>
      <w:bookmarkEnd w:id="69"/>
      <w:r w:rsidR="0055105D">
        <w:t xml:space="preserve"> </w:t>
      </w:r>
    </w:p>
    <w:p w14:paraId="58C11F33" w14:textId="77777777" w:rsidR="002B2ADB" w:rsidRDefault="004B226B" w:rsidP="00313C29">
      <w:pPr>
        <w:spacing w:line="360" w:lineRule="auto"/>
      </w:pPr>
      <w:r w:rsidRPr="0013609F">
        <w:t>Samarbeidsutvalget består av to</w:t>
      </w:r>
      <w:r w:rsidR="00D175B8">
        <w:t xml:space="preserve"> </w:t>
      </w:r>
      <w:r w:rsidRPr="0013609F">
        <w:t>foresatte, to ansatte fra barnehagen og en representant for eier. Samarbeidsutvalget skal først og fremst ivareta samarbeidet m</w:t>
      </w:r>
      <w:r>
        <w:t>ellom barnehagen og hjemmene. SU</w:t>
      </w:r>
      <w:r w:rsidRPr="0013609F">
        <w:t xml:space="preserve"> skal være et rådgivende, kontaktskapende og samordnende</w:t>
      </w:r>
      <w:r w:rsidR="006364CF">
        <w:t xml:space="preserve"> organ</w:t>
      </w:r>
      <w:r>
        <w:t xml:space="preserve">. </w:t>
      </w:r>
    </w:p>
    <w:p w14:paraId="36BF115D" w14:textId="650290D4" w:rsidR="004B226B" w:rsidRDefault="002B2ADB" w:rsidP="00313C29">
      <w:pPr>
        <w:spacing w:line="360" w:lineRule="auto"/>
      </w:pPr>
      <w:r>
        <w:t>Su godkjenner årsplanen</w:t>
      </w:r>
      <w:r w:rsidR="00DA5BF9">
        <w:t xml:space="preserve">, er delaktig i å arrangere dugnader og sosiale arrangementer i </w:t>
      </w:r>
      <w:r w:rsidR="00EC07FA">
        <w:t xml:space="preserve">barnehagen. </w:t>
      </w:r>
      <w:r w:rsidR="00EC07FA" w:rsidRPr="00361C64">
        <w:t xml:space="preserve">Foreldrerepresentanter i SU skal ta opp </w:t>
      </w:r>
      <w:r w:rsidR="00EC07FA" w:rsidRPr="0013609F">
        <w:t>eksterne spørsmål på veiene av foreldrene både saker av prinsipiell natur eller mer praktisk relaterte saker.</w:t>
      </w:r>
      <w:r w:rsidR="00EC07FA">
        <w:t xml:space="preserve"> SU kan ikke behandle saker som er underlagt taushetsplikt, slik som saker angående enkeltbarn eller organisering av barnegrupper</w:t>
      </w:r>
      <w:r w:rsidR="0060027A">
        <w:t>.</w:t>
      </w:r>
    </w:p>
    <w:p w14:paraId="2D3E67BA" w14:textId="672F3AAC" w:rsidR="00AD6041" w:rsidRDefault="004B226B" w:rsidP="00313C29">
      <w:pPr>
        <w:spacing w:line="360" w:lineRule="auto"/>
      </w:pPr>
      <w:r>
        <w:t>Foreldrenes representanter til SU velges blant avdelingenes foreldrekontakter</w:t>
      </w:r>
      <w:r w:rsidR="0060027A">
        <w:t xml:space="preserve"> på foreldrerådsmøte.</w:t>
      </w:r>
    </w:p>
    <w:p w14:paraId="2400121D" w14:textId="7B5F40B2" w:rsidR="0055105D" w:rsidRDefault="00DF27D5" w:rsidP="00313C29">
      <w:pPr>
        <w:pStyle w:val="rsplan"/>
        <w:numPr>
          <w:ilvl w:val="0"/>
          <w:numId w:val="0"/>
        </w:numPr>
      </w:pPr>
      <w:bookmarkStart w:id="70" w:name="_Toc169782475"/>
      <w:r>
        <w:lastRenderedPageBreak/>
        <w:t>11</w:t>
      </w:r>
      <w:r w:rsidR="00F96D67">
        <w:t>.</w:t>
      </w:r>
      <w:r w:rsidR="0055105D">
        <w:t xml:space="preserve"> SAMARBEID MED ANDRE INSTANSER</w:t>
      </w:r>
      <w:bookmarkEnd w:id="70"/>
    </w:p>
    <w:p w14:paraId="241B1BC3" w14:textId="1BDE6E65" w:rsidR="00DF7C1D" w:rsidRDefault="00050A7A" w:rsidP="00313C29">
      <w:pPr>
        <w:spacing w:line="360" w:lineRule="auto"/>
        <w:rPr>
          <w:i/>
        </w:rPr>
      </w:pPr>
      <w:r>
        <w:rPr>
          <w:noProof/>
        </w:rPr>
        <mc:AlternateContent>
          <mc:Choice Requires="wps">
            <w:drawing>
              <wp:anchor distT="0" distB="0" distL="114300" distR="114300" simplePos="0" relativeHeight="251671552" behindDoc="0" locked="0" layoutInCell="1" allowOverlap="1" wp14:anchorId="71F55C1B" wp14:editId="46541FB9">
                <wp:simplePos x="0" y="0"/>
                <wp:positionH relativeFrom="column">
                  <wp:posOffset>6985</wp:posOffset>
                </wp:positionH>
                <wp:positionV relativeFrom="paragraph">
                  <wp:posOffset>184785</wp:posOffset>
                </wp:positionV>
                <wp:extent cx="5981700" cy="948690"/>
                <wp:effectExtent l="38100" t="57150" r="38100" b="60960"/>
                <wp:wrapNone/>
                <wp:docPr id="436313094" name="Rektangel 3"/>
                <wp:cNvGraphicFramePr/>
                <a:graphic xmlns:a="http://schemas.openxmlformats.org/drawingml/2006/main">
                  <a:graphicData uri="http://schemas.microsoft.com/office/word/2010/wordprocessingShape">
                    <wps:wsp>
                      <wps:cNvSpPr/>
                      <wps:spPr>
                        <a:xfrm>
                          <a:off x="0" y="0"/>
                          <a:ext cx="5981700" cy="948690"/>
                        </a:xfrm>
                        <a:custGeom>
                          <a:avLst/>
                          <a:gdLst>
                            <a:gd name="connsiteX0" fmla="*/ 0 w 5981700"/>
                            <a:gd name="connsiteY0" fmla="*/ 0 h 948690"/>
                            <a:gd name="connsiteX1" fmla="*/ 717804 w 5981700"/>
                            <a:gd name="connsiteY1" fmla="*/ 0 h 948690"/>
                            <a:gd name="connsiteX2" fmla="*/ 1256157 w 5981700"/>
                            <a:gd name="connsiteY2" fmla="*/ 0 h 948690"/>
                            <a:gd name="connsiteX3" fmla="*/ 1734693 w 5981700"/>
                            <a:gd name="connsiteY3" fmla="*/ 0 h 948690"/>
                            <a:gd name="connsiteX4" fmla="*/ 2332863 w 5981700"/>
                            <a:gd name="connsiteY4" fmla="*/ 0 h 948690"/>
                            <a:gd name="connsiteX5" fmla="*/ 2931033 w 5981700"/>
                            <a:gd name="connsiteY5" fmla="*/ 0 h 948690"/>
                            <a:gd name="connsiteX6" fmla="*/ 3469386 w 5981700"/>
                            <a:gd name="connsiteY6" fmla="*/ 0 h 948690"/>
                            <a:gd name="connsiteX7" fmla="*/ 4007739 w 5981700"/>
                            <a:gd name="connsiteY7" fmla="*/ 0 h 948690"/>
                            <a:gd name="connsiteX8" fmla="*/ 4546092 w 5981700"/>
                            <a:gd name="connsiteY8" fmla="*/ 0 h 948690"/>
                            <a:gd name="connsiteX9" fmla="*/ 5263896 w 5981700"/>
                            <a:gd name="connsiteY9" fmla="*/ 0 h 948690"/>
                            <a:gd name="connsiteX10" fmla="*/ 5981700 w 5981700"/>
                            <a:gd name="connsiteY10" fmla="*/ 0 h 948690"/>
                            <a:gd name="connsiteX11" fmla="*/ 5981700 w 5981700"/>
                            <a:gd name="connsiteY11" fmla="*/ 483832 h 948690"/>
                            <a:gd name="connsiteX12" fmla="*/ 5981700 w 5981700"/>
                            <a:gd name="connsiteY12" fmla="*/ 948690 h 948690"/>
                            <a:gd name="connsiteX13" fmla="*/ 5263896 w 5981700"/>
                            <a:gd name="connsiteY13" fmla="*/ 948690 h 948690"/>
                            <a:gd name="connsiteX14" fmla="*/ 4665726 w 5981700"/>
                            <a:gd name="connsiteY14" fmla="*/ 948690 h 948690"/>
                            <a:gd name="connsiteX15" fmla="*/ 4007739 w 5981700"/>
                            <a:gd name="connsiteY15" fmla="*/ 948690 h 948690"/>
                            <a:gd name="connsiteX16" fmla="*/ 3469386 w 5981700"/>
                            <a:gd name="connsiteY16" fmla="*/ 948690 h 948690"/>
                            <a:gd name="connsiteX17" fmla="*/ 2811399 w 5981700"/>
                            <a:gd name="connsiteY17" fmla="*/ 948690 h 948690"/>
                            <a:gd name="connsiteX18" fmla="*/ 2332863 w 5981700"/>
                            <a:gd name="connsiteY18" fmla="*/ 948690 h 948690"/>
                            <a:gd name="connsiteX19" fmla="*/ 1914144 w 5981700"/>
                            <a:gd name="connsiteY19" fmla="*/ 948690 h 948690"/>
                            <a:gd name="connsiteX20" fmla="*/ 1256157 w 5981700"/>
                            <a:gd name="connsiteY20" fmla="*/ 948690 h 948690"/>
                            <a:gd name="connsiteX21" fmla="*/ 538353 w 5981700"/>
                            <a:gd name="connsiteY21" fmla="*/ 948690 h 948690"/>
                            <a:gd name="connsiteX22" fmla="*/ 0 w 5981700"/>
                            <a:gd name="connsiteY22" fmla="*/ 948690 h 948690"/>
                            <a:gd name="connsiteX23" fmla="*/ 0 w 5981700"/>
                            <a:gd name="connsiteY23" fmla="*/ 464858 h 948690"/>
                            <a:gd name="connsiteX24" fmla="*/ 0 w 5981700"/>
                            <a:gd name="connsiteY24" fmla="*/ 0 h 9486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5981700" h="948690" extrusionOk="0">
                              <a:moveTo>
                                <a:pt x="0" y="0"/>
                              </a:moveTo>
                              <a:cubicBezTo>
                                <a:pt x="161808" y="-40562"/>
                                <a:pt x="393345" y="76555"/>
                                <a:pt x="717804" y="0"/>
                              </a:cubicBezTo>
                              <a:cubicBezTo>
                                <a:pt x="1042263" y="-76555"/>
                                <a:pt x="988231" y="559"/>
                                <a:pt x="1256157" y="0"/>
                              </a:cubicBezTo>
                              <a:cubicBezTo>
                                <a:pt x="1524083" y="-559"/>
                                <a:pt x="1516874" y="55919"/>
                                <a:pt x="1734693" y="0"/>
                              </a:cubicBezTo>
                              <a:cubicBezTo>
                                <a:pt x="1952512" y="-55919"/>
                                <a:pt x="2164145" y="59242"/>
                                <a:pt x="2332863" y="0"/>
                              </a:cubicBezTo>
                              <a:cubicBezTo>
                                <a:pt x="2501581" y="-59242"/>
                                <a:pt x="2722049" y="64824"/>
                                <a:pt x="2931033" y="0"/>
                              </a:cubicBezTo>
                              <a:cubicBezTo>
                                <a:pt x="3140017" y="-64824"/>
                                <a:pt x="3299994" y="36500"/>
                                <a:pt x="3469386" y="0"/>
                              </a:cubicBezTo>
                              <a:cubicBezTo>
                                <a:pt x="3638778" y="-36500"/>
                                <a:pt x="3793381" y="3081"/>
                                <a:pt x="4007739" y="0"/>
                              </a:cubicBezTo>
                              <a:cubicBezTo>
                                <a:pt x="4222097" y="-3081"/>
                                <a:pt x="4420631" y="1188"/>
                                <a:pt x="4546092" y="0"/>
                              </a:cubicBezTo>
                              <a:cubicBezTo>
                                <a:pt x="4671553" y="-1188"/>
                                <a:pt x="5042096" y="52478"/>
                                <a:pt x="5263896" y="0"/>
                              </a:cubicBezTo>
                              <a:cubicBezTo>
                                <a:pt x="5485696" y="-52478"/>
                                <a:pt x="5759987" y="71751"/>
                                <a:pt x="5981700" y="0"/>
                              </a:cubicBezTo>
                              <a:cubicBezTo>
                                <a:pt x="6009616" y="225613"/>
                                <a:pt x="5954674" y="359780"/>
                                <a:pt x="5981700" y="483832"/>
                              </a:cubicBezTo>
                              <a:cubicBezTo>
                                <a:pt x="6008726" y="607884"/>
                                <a:pt x="5938693" y="722315"/>
                                <a:pt x="5981700" y="948690"/>
                              </a:cubicBezTo>
                              <a:cubicBezTo>
                                <a:pt x="5729748" y="970479"/>
                                <a:pt x="5469037" y="903442"/>
                                <a:pt x="5263896" y="948690"/>
                              </a:cubicBezTo>
                              <a:cubicBezTo>
                                <a:pt x="5058755" y="993938"/>
                                <a:pt x="4952845" y="941342"/>
                                <a:pt x="4665726" y="948690"/>
                              </a:cubicBezTo>
                              <a:cubicBezTo>
                                <a:pt x="4378607" y="956038"/>
                                <a:pt x="4182411" y="884735"/>
                                <a:pt x="4007739" y="948690"/>
                              </a:cubicBezTo>
                              <a:cubicBezTo>
                                <a:pt x="3833067" y="1012645"/>
                                <a:pt x="3688985" y="900532"/>
                                <a:pt x="3469386" y="948690"/>
                              </a:cubicBezTo>
                              <a:cubicBezTo>
                                <a:pt x="3249787" y="996848"/>
                                <a:pt x="2967117" y="939613"/>
                                <a:pt x="2811399" y="948690"/>
                              </a:cubicBezTo>
                              <a:cubicBezTo>
                                <a:pt x="2655681" y="957767"/>
                                <a:pt x="2483919" y="894241"/>
                                <a:pt x="2332863" y="948690"/>
                              </a:cubicBezTo>
                              <a:cubicBezTo>
                                <a:pt x="2181807" y="1003139"/>
                                <a:pt x="2104853" y="924250"/>
                                <a:pt x="1914144" y="948690"/>
                              </a:cubicBezTo>
                              <a:cubicBezTo>
                                <a:pt x="1723435" y="973130"/>
                                <a:pt x="1408421" y="916165"/>
                                <a:pt x="1256157" y="948690"/>
                              </a:cubicBezTo>
                              <a:cubicBezTo>
                                <a:pt x="1103893" y="981215"/>
                                <a:pt x="780890" y="935545"/>
                                <a:pt x="538353" y="948690"/>
                              </a:cubicBezTo>
                              <a:cubicBezTo>
                                <a:pt x="295816" y="961835"/>
                                <a:pt x="203146" y="921201"/>
                                <a:pt x="0" y="948690"/>
                              </a:cubicBezTo>
                              <a:cubicBezTo>
                                <a:pt x="-25930" y="832606"/>
                                <a:pt x="9716" y="582014"/>
                                <a:pt x="0" y="464858"/>
                              </a:cubicBezTo>
                              <a:cubicBezTo>
                                <a:pt x="-9716" y="347702"/>
                                <a:pt x="5881" y="171774"/>
                                <a:pt x="0" y="0"/>
                              </a:cubicBezTo>
                              <a:close/>
                            </a:path>
                          </a:pathLst>
                        </a:custGeom>
                        <a:noFill/>
                        <a:ln w="28575">
                          <a:solidFill>
                            <a:schemeClr val="accent1">
                              <a:lumMod val="60000"/>
                              <a:lumOff val="40000"/>
                            </a:schemeClr>
                          </a:solidFill>
                          <a:extLst>
                            <a:ext uri="{C807C97D-BFC1-408E-A445-0C87EB9F89A2}">
                              <ask:lineSketchStyleProps xmlns:ask="http://schemas.microsoft.com/office/drawing/2018/sketchyshapes" sd="2651451608">
                                <a:prstGeom prst="rect">
                                  <a:avLst/>
                                </a:prstGeom>
                                <ask:type>
                                  <ask:lineSketchScribble/>
                                </ask:type>
                              </ask:lineSketchStyleProps>
                            </a:ext>
                          </a:extLs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A740172" id="Rektangel 3" o:spid="_x0000_s1026" style="position:absolute;margin-left:.55pt;margin-top:14.55pt;width:471pt;height:74.7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" filled="f" strokecolor="#8eaadb [1940]" strokeweight="2.25pt"/>
            </w:pict>
          </mc:Fallback>
        </mc:AlternateContent>
      </w:r>
    </w:p>
    <w:p w14:paraId="5CFC612C" w14:textId="4B627990" w:rsidR="00D07171" w:rsidRDefault="00D07171" w:rsidP="00313C29">
      <w:pPr>
        <w:spacing w:line="360" w:lineRule="auto"/>
      </w:pPr>
      <w:r>
        <w:rPr>
          <w:i/>
        </w:rPr>
        <w:t xml:space="preserve">«Hvis det er grunn til å tro at barnets behov ikke kan dekkes innenfor det allmennpedagogiske tilbudet, skal barnehagen opplyse foreldrene om retten til å kreve en sakkyndig vurdering av om barnet har behov for spesialpedagogisk hjelp» </w:t>
      </w:r>
      <w:r>
        <w:t>(Rammeplan 01.08.2017, s.40)</w:t>
      </w:r>
    </w:p>
    <w:p w14:paraId="25330FD6" w14:textId="09695B51" w:rsidR="003D6997" w:rsidRPr="003D6997" w:rsidRDefault="003D6997" w:rsidP="00313C29">
      <w:pPr>
        <w:spacing w:after="0" w:line="360" w:lineRule="auto"/>
        <w:jc w:val="left"/>
        <w:rPr>
          <w:rFonts w:eastAsia="Times New Roman"/>
          <w:lang w:eastAsia="nb-NO"/>
        </w:rPr>
      </w:pPr>
      <w:r w:rsidRPr="003D6997">
        <w:rPr>
          <w:rFonts w:eastAsia="Times New Roman"/>
          <w:lang w:eastAsia="nb-NO"/>
        </w:rPr>
        <w:t>Vi samarbeider med</w:t>
      </w:r>
      <w:r>
        <w:rPr>
          <w:rFonts w:eastAsia="Times New Roman"/>
          <w:lang w:eastAsia="nb-NO"/>
        </w:rPr>
        <w:t xml:space="preserve"> </w:t>
      </w:r>
      <w:r w:rsidRPr="003D6997">
        <w:rPr>
          <w:rFonts w:eastAsia="Times New Roman"/>
          <w:lang w:eastAsia="nb-NO"/>
        </w:rPr>
        <w:t>PPT</w:t>
      </w:r>
      <w:r w:rsidR="00756373">
        <w:rPr>
          <w:rFonts w:eastAsia="Times New Roman"/>
          <w:lang w:eastAsia="nb-NO"/>
        </w:rPr>
        <w:t xml:space="preserve"> (</w:t>
      </w:r>
      <w:r w:rsidRPr="003D6997">
        <w:rPr>
          <w:rFonts w:eastAsia="Times New Roman"/>
          <w:lang w:eastAsia="nb-NO"/>
        </w:rPr>
        <w:t>pedagogisk-psykologiske tjenes</w:t>
      </w:r>
      <w:r w:rsidR="00AA65C9">
        <w:rPr>
          <w:rFonts w:eastAsia="Times New Roman"/>
          <w:lang w:eastAsia="nb-NO"/>
        </w:rPr>
        <w:t>te), l</w:t>
      </w:r>
      <w:r w:rsidRPr="003D6997">
        <w:rPr>
          <w:rFonts w:eastAsia="Times New Roman"/>
          <w:lang w:eastAsia="nb-NO"/>
        </w:rPr>
        <w:t>ogoped</w:t>
      </w:r>
      <w:r w:rsidR="00AA65C9">
        <w:rPr>
          <w:rFonts w:eastAsia="Times New Roman"/>
          <w:lang w:eastAsia="nb-NO"/>
        </w:rPr>
        <w:t>, b</w:t>
      </w:r>
      <w:r w:rsidRPr="003D6997">
        <w:rPr>
          <w:rFonts w:eastAsia="Times New Roman"/>
          <w:lang w:eastAsia="nb-NO"/>
        </w:rPr>
        <w:t>arneverntjenesten</w:t>
      </w:r>
      <w:r w:rsidR="00007F95">
        <w:rPr>
          <w:rFonts w:eastAsia="Times New Roman"/>
          <w:lang w:eastAsia="nb-NO"/>
        </w:rPr>
        <w:t>, h</w:t>
      </w:r>
      <w:r w:rsidRPr="003D6997">
        <w:rPr>
          <w:rFonts w:eastAsia="Times New Roman"/>
          <w:lang w:eastAsia="nb-NO"/>
        </w:rPr>
        <w:t>elsestasjonen</w:t>
      </w:r>
      <w:r w:rsidR="00007F95">
        <w:rPr>
          <w:rFonts w:eastAsia="Times New Roman"/>
          <w:lang w:eastAsia="nb-NO"/>
        </w:rPr>
        <w:t xml:space="preserve">, </w:t>
      </w:r>
      <w:r w:rsidR="004228CD">
        <w:rPr>
          <w:rFonts w:eastAsia="Times New Roman"/>
          <w:lang w:eastAsia="nb-NO"/>
        </w:rPr>
        <w:t>k</w:t>
      </w:r>
      <w:r w:rsidRPr="003D6997">
        <w:rPr>
          <w:rFonts w:eastAsia="Times New Roman"/>
          <w:lang w:eastAsia="nb-NO"/>
        </w:rPr>
        <w:t>ommunens barnehageadministrasjon</w:t>
      </w:r>
      <w:r w:rsidR="00033E3D">
        <w:rPr>
          <w:rFonts w:eastAsia="Times New Roman"/>
          <w:lang w:eastAsia="nb-NO"/>
        </w:rPr>
        <w:t>, de andre barnehagene i kommunen</w:t>
      </w:r>
      <w:r w:rsidR="004228CD">
        <w:rPr>
          <w:rFonts w:eastAsia="Times New Roman"/>
          <w:lang w:eastAsia="nb-NO"/>
        </w:rPr>
        <w:t xml:space="preserve"> og </w:t>
      </w:r>
      <w:r w:rsidRPr="003D6997">
        <w:rPr>
          <w:rFonts w:eastAsia="Times New Roman"/>
          <w:lang w:eastAsia="nb-NO"/>
        </w:rPr>
        <w:t>Hauglia skole.</w:t>
      </w:r>
    </w:p>
    <w:p w14:paraId="5F62A24F" w14:textId="28C15786" w:rsidR="007C43EB" w:rsidRDefault="00FC469B" w:rsidP="00313C29">
      <w:pPr>
        <w:spacing w:after="200" w:line="360" w:lineRule="auto"/>
        <w:jc w:val="left"/>
      </w:pPr>
      <w:r>
        <w:rPr>
          <w:rFonts w:eastAsia="Times New Roman"/>
          <w:lang w:eastAsia="nb-NO"/>
        </w:rPr>
        <w:t>En gang i måneden deltar ledergrupp</w:t>
      </w:r>
      <w:r w:rsidR="00987628">
        <w:rPr>
          <w:rFonts w:eastAsia="Times New Roman"/>
          <w:lang w:eastAsia="nb-NO"/>
        </w:rPr>
        <w:t xml:space="preserve">a og daglig leder i ressursteam. Her er helsestasjonen og PPT </w:t>
      </w:r>
      <w:r w:rsidR="00F1594A">
        <w:rPr>
          <w:rFonts w:eastAsia="Times New Roman"/>
          <w:lang w:eastAsia="nb-NO"/>
        </w:rPr>
        <w:t xml:space="preserve">faste deltakere, barneverstjenseten deltar på to møter i året og andre instanser i kommunen kan delta </w:t>
      </w:r>
      <w:r w:rsidR="002D11FC">
        <w:rPr>
          <w:rFonts w:eastAsia="Times New Roman"/>
          <w:lang w:eastAsia="nb-NO"/>
        </w:rPr>
        <w:t>på forespørsel. Ved drøfting av individsaker må samtykke innhentes fra foresatte.</w:t>
      </w:r>
    </w:p>
    <w:p w14:paraId="4AC78F48" w14:textId="6777D1C0" w:rsidR="0055105D" w:rsidRDefault="00DF27D5" w:rsidP="00313C29">
      <w:pPr>
        <w:pStyle w:val="rsplan"/>
        <w:numPr>
          <w:ilvl w:val="0"/>
          <w:numId w:val="0"/>
        </w:numPr>
      </w:pPr>
      <w:bookmarkStart w:id="71" w:name="_Toc169782476"/>
      <w:r>
        <w:t>1</w:t>
      </w:r>
      <w:r w:rsidR="002B16CE">
        <w:t>2</w:t>
      </w:r>
      <w:r w:rsidR="00F96D67">
        <w:t>.</w:t>
      </w:r>
      <w:r w:rsidR="0055105D">
        <w:t xml:space="preserve"> BARNEHAGENS FOREBYGGENDE ARBEID</w:t>
      </w:r>
      <w:bookmarkEnd w:id="71"/>
    </w:p>
    <w:p w14:paraId="61DA59DB" w14:textId="15C30EB1" w:rsidR="00907B97" w:rsidRDefault="00907B97" w:rsidP="00313C29">
      <w:pPr>
        <w:spacing w:line="360" w:lineRule="auto"/>
      </w:pPr>
      <w:r>
        <w:t xml:space="preserve">Konsekvensene av å utsettes for vold, overgrep eller krenkelser kan være store i et livsløpsperspektiv. Å arbeide forebyggende er derfor viktig for hvert enkelt barn og familie, men også samfunnet som helhet. </w:t>
      </w:r>
    </w:p>
    <w:p w14:paraId="782F1F2C" w14:textId="3E544548" w:rsidR="006A052A" w:rsidRDefault="002B16CE" w:rsidP="00313C29">
      <w:pPr>
        <w:pStyle w:val="rsplan2"/>
        <w:spacing w:line="360" w:lineRule="auto"/>
      </w:pPr>
      <w:bookmarkStart w:id="72" w:name="_Toc169782477"/>
      <w:r>
        <w:t>12</w:t>
      </w:r>
      <w:r w:rsidR="00F96D67">
        <w:t>.1</w:t>
      </w:r>
      <w:r w:rsidR="00313C29">
        <w:t xml:space="preserve"> </w:t>
      </w:r>
      <w:r w:rsidR="006A052A">
        <w:t>AKTIVITETSPLIKTEN</w:t>
      </w:r>
      <w:bookmarkEnd w:id="72"/>
    </w:p>
    <w:p w14:paraId="329DDB27" w14:textId="7CAC7891" w:rsidR="00FA2870" w:rsidRDefault="00506613" w:rsidP="00313C29">
      <w:pPr>
        <w:spacing w:line="360" w:lineRule="auto"/>
        <w:rPr>
          <w:shd w:val="clear" w:color="auto" w:fill="FFFFFF"/>
        </w:rPr>
      </w:pPr>
      <w:r w:rsidRPr="00FA2870">
        <w:rPr>
          <w:i/>
          <w:iCs/>
          <w:shd w:val="clear" w:color="auto" w:fill="FFFFFF"/>
        </w:rPr>
        <w:t>Ved mistanke om eller kjennskap til at et barn ikke har et trygt og godt barnehagemiljø, skal barnehagen snarest undersøke saken</w:t>
      </w:r>
      <w:r w:rsidR="00FA2870" w:rsidRPr="00FA2870">
        <w:rPr>
          <w:i/>
          <w:iCs/>
          <w:shd w:val="clear" w:color="auto" w:fill="FFFFFF"/>
        </w:rPr>
        <w:t>.</w:t>
      </w:r>
      <w:r w:rsidR="00FA2870">
        <w:rPr>
          <w:i/>
          <w:iCs/>
          <w:shd w:val="clear" w:color="auto" w:fill="FFFFFF"/>
        </w:rPr>
        <w:t xml:space="preserve"> </w:t>
      </w:r>
      <w:r w:rsidR="006F3F5E">
        <w:rPr>
          <w:shd w:val="clear" w:color="auto" w:fill="FFFFFF"/>
        </w:rPr>
        <w:t>(</w:t>
      </w:r>
      <w:r w:rsidR="00BB6D4B">
        <w:rPr>
          <w:shd w:val="clear" w:color="auto" w:fill="FFFFFF"/>
        </w:rPr>
        <w:t>Barnehageloven</w:t>
      </w:r>
      <w:r w:rsidR="006F3F5E">
        <w:rPr>
          <w:shd w:val="clear" w:color="auto" w:fill="FFFFFF"/>
        </w:rPr>
        <w:t xml:space="preserve"> §42)</w:t>
      </w:r>
    </w:p>
    <w:p w14:paraId="57071757" w14:textId="66DD5257" w:rsidR="006F3F5E" w:rsidRPr="00FA2870" w:rsidRDefault="009872CC" w:rsidP="00313C29">
      <w:pPr>
        <w:spacing w:line="360" w:lineRule="auto"/>
        <w:rPr>
          <w:shd w:val="clear" w:color="auto" w:fill="FFFFFF"/>
        </w:rPr>
      </w:pPr>
      <w:r>
        <w:rPr>
          <w:shd w:val="clear" w:color="auto" w:fill="FFFFFF"/>
        </w:rPr>
        <w:t>Når det meldes fra</w:t>
      </w:r>
      <w:r w:rsidR="00D67DC6">
        <w:rPr>
          <w:shd w:val="clear" w:color="auto" w:fill="FFFFFF"/>
        </w:rPr>
        <w:t>-</w:t>
      </w:r>
      <w:r>
        <w:rPr>
          <w:shd w:val="clear" w:color="auto" w:fill="FFFFFF"/>
        </w:rPr>
        <w:t xml:space="preserve"> eller oppdages av barnehagen selv</w:t>
      </w:r>
      <w:r w:rsidR="00D67DC6">
        <w:rPr>
          <w:shd w:val="clear" w:color="auto" w:fill="FFFFFF"/>
        </w:rPr>
        <w:t>,</w:t>
      </w:r>
      <w:r>
        <w:rPr>
          <w:shd w:val="clear" w:color="auto" w:fill="FFFFFF"/>
        </w:rPr>
        <w:t xml:space="preserve"> at et barn ikke har et </w:t>
      </w:r>
      <w:r w:rsidR="003318E9">
        <w:rPr>
          <w:shd w:val="clear" w:color="auto" w:fill="FFFFFF"/>
        </w:rPr>
        <w:t>trygt og godt psykososialt barnehagemiljø</w:t>
      </w:r>
      <w:r w:rsidR="00183515">
        <w:rPr>
          <w:shd w:val="clear" w:color="auto" w:fill="FFFFFF"/>
        </w:rPr>
        <w:t xml:space="preserve"> skal det utarbeides en </w:t>
      </w:r>
      <w:r w:rsidR="0022147F">
        <w:rPr>
          <w:shd w:val="clear" w:color="auto" w:fill="FFFFFF"/>
        </w:rPr>
        <w:t xml:space="preserve">skriftlig </w:t>
      </w:r>
      <w:r w:rsidR="00183515">
        <w:rPr>
          <w:shd w:val="clear" w:color="auto" w:fill="FFFFFF"/>
        </w:rPr>
        <w:t>plan over tiltak</w:t>
      </w:r>
      <w:r w:rsidR="0022147F">
        <w:rPr>
          <w:shd w:val="clear" w:color="auto" w:fill="FFFFFF"/>
        </w:rPr>
        <w:t xml:space="preserve"> for å løse problemet. </w:t>
      </w:r>
      <w:r w:rsidR="00814963">
        <w:rPr>
          <w:shd w:val="clear" w:color="auto" w:fill="FFFFFF"/>
        </w:rPr>
        <w:t xml:space="preserve"> Dersom </w:t>
      </w:r>
      <w:r w:rsidR="00FC6CEA">
        <w:rPr>
          <w:shd w:val="clear" w:color="auto" w:fill="FFFFFF"/>
        </w:rPr>
        <w:t>det mistenkes at en ansatt i barnehagen krenker barn inntrer skjerpet aktivitetsplikt. (</w:t>
      </w:r>
      <w:r w:rsidR="00D67DC6">
        <w:rPr>
          <w:shd w:val="clear" w:color="auto" w:fill="FFFFFF"/>
        </w:rPr>
        <w:t>Barnehageloven §43)</w:t>
      </w:r>
    </w:p>
    <w:p w14:paraId="590A69C8" w14:textId="3EE3AC21" w:rsidR="0055105D" w:rsidRDefault="002B16CE" w:rsidP="00313C29">
      <w:pPr>
        <w:pStyle w:val="rsplan2"/>
        <w:spacing w:line="360" w:lineRule="auto"/>
      </w:pPr>
      <w:bookmarkStart w:id="73" w:name="_Toc169782478"/>
      <w:r>
        <w:t>12</w:t>
      </w:r>
      <w:r w:rsidR="00F96D67">
        <w:t>.2</w:t>
      </w:r>
      <w:r w:rsidR="00313C29">
        <w:t xml:space="preserve"> </w:t>
      </w:r>
      <w:r w:rsidR="0055105D">
        <w:t>TRYGGHETSSIRKELEN</w:t>
      </w:r>
      <w:bookmarkEnd w:id="73"/>
    </w:p>
    <w:p w14:paraId="7A29B8DC" w14:textId="25E93BD7" w:rsidR="00EB2E6C" w:rsidRDefault="00EB2E6C" w:rsidP="00313C29">
      <w:pPr>
        <w:spacing w:line="360" w:lineRule="auto"/>
      </w:pPr>
      <w:r>
        <w:t>Trygghetssirkelen (</w:t>
      </w:r>
      <w:r w:rsidR="00BC37CE">
        <w:t>COS-P</w:t>
      </w:r>
      <w:r>
        <w:t xml:space="preserve">) er i utgangspunktet et foreldrekurs som setter fokus på hvordan barn uttrykker behov og hvordan omsorgspersonene kan møte </w:t>
      </w:r>
      <w:r w:rsidR="00BC37CE">
        <w:t xml:space="preserve">disse </w:t>
      </w:r>
      <w:r w:rsidR="00DD34F6">
        <w:t>b</w:t>
      </w:r>
      <w:r w:rsidR="00BC37CE">
        <w:t>ehovene</w:t>
      </w:r>
      <w:r>
        <w:t xml:space="preserve"> og sette grenser på en god måte. Kurset bygger på 60 år med forskning på tilknytnings</w:t>
      </w:r>
      <w:r w:rsidR="0050702F">
        <w:t>ps</w:t>
      </w:r>
      <w:r>
        <w:t>ykologi.</w:t>
      </w:r>
    </w:p>
    <w:p w14:paraId="4979980D" w14:textId="22C4249F" w:rsidR="00EB2E6C" w:rsidRDefault="00EB2E6C" w:rsidP="00313C29">
      <w:pPr>
        <w:spacing w:line="360" w:lineRule="auto"/>
      </w:pPr>
      <w:r>
        <w:t xml:space="preserve">Melgård barnehage har deltatt i felles kompetanseløft i kommunen der det ble </w:t>
      </w:r>
      <w:r w:rsidR="00CB552A">
        <w:t>bevilget</w:t>
      </w:r>
      <w:r>
        <w:t xml:space="preserve"> midler til å utdanne veiledere i hver barnehage. I vår barnehage </w:t>
      </w:r>
      <w:r w:rsidR="005A5E69">
        <w:t xml:space="preserve">blir </w:t>
      </w:r>
      <w:r>
        <w:t xml:space="preserve">daglig leder og en av pedagogene </w:t>
      </w:r>
      <w:r>
        <w:lastRenderedPageBreak/>
        <w:t>sertifisert i Trygghetssirkelen.</w:t>
      </w:r>
      <w:r w:rsidR="00AB2699">
        <w:t xml:space="preserve"> </w:t>
      </w:r>
      <w:r w:rsidR="00B03F2A">
        <w:t>Personalet i Melgård barnehage</w:t>
      </w:r>
      <w:r w:rsidR="00CB552A">
        <w:t xml:space="preserve"> ble kurset i COS-P barnehageåret 2022/23.</w:t>
      </w:r>
    </w:p>
    <w:p w14:paraId="24E824AC" w14:textId="518EDC08" w:rsidR="00D67DC6" w:rsidRDefault="00A7299C" w:rsidP="00313C29">
      <w:pPr>
        <w:spacing w:line="360" w:lineRule="auto"/>
      </w:pPr>
      <w:r>
        <w:t xml:space="preserve">Det holdes jevnlig kurs for foreldre i kommunen og barnehagen bruker </w:t>
      </w:r>
      <w:r w:rsidR="00BC37CE">
        <w:t>tankegangen som en del av sin pedagogiske plattform.</w:t>
      </w:r>
    </w:p>
    <w:p w14:paraId="340641F0" w14:textId="4261A984" w:rsidR="0055105D" w:rsidRDefault="002B16CE" w:rsidP="00313C29">
      <w:pPr>
        <w:pStyle w:val="rsplan2"/>
        <w:spacing w:line="360" w:lineRule="auto"/>
      </w:pPr>
      <w:bookmarkStart w:id="74" w:name="_Toc169782479"/>
      <w:r>
        <w:t>12</w:t>
      </w:r>
      <w:r w:rsidR="00F96D67">
        <w:t>.3</w:t>
      </w:r>
      <w:r w:rsidR="00313C29">
        <w:t xml:space="preserve"> </w:t>
      </w:r>
      <w:r w:rsidR="0055105D">
        <w:t>BARNAS VERNEOMBUD</w:t>
      </w:r>
      <w:bookmarkEnd w:id="74"/>
    </w:p>
    <w:p w14:paraId="2940F8F8" w14:textId="3B0DF105" w:rsidR="00DD34F6" w:rsidRDefault="009E25DC" w:rsidP="00313C29">
      <w:pPr>
        <w:spacing w:line="360" w:lineRule="auto"/>
      </w:pPr>
      <w:r>
        <w:t>Barnas verneombud er en satsning fra PBL</w:t>
      </w:r>
      <w:r w:rsidR="00F96919">
        <w:t xml:space="preserve"> i samarbeid med Stine Sofies stiftelse</w:t>
      </w:r>
      <w:r>
        <w:t xml:space="preserve">. En ansatt i barnehagen har et ekstra ansvar sammen med styrer for å drive det forebyggende arbeidet, og se de sårbare barna. Sammen skal barnas verneombud og styrer i hver barnehage sørge for å heve kompetansen til de ansatte for </w:t>
      </w:r>
      <w:r w:rsidRPr="00AA20A6">
        <w:rPr>
          <w:color w:val="000000"/>
        </w:rPr>
        <w:t xml:space="preserve">å kunne forebygge, varsle og bidra til å hjelpe de minste og mest sårbare i samfunnet innenfor </w:t>
      </w:r>
      <w:r w:rsidR="000D5DCB">
        <w:rPr>
          <w:color w:val="000000"/>
        </w:rPr>
        <w:t>områdene</w:t>
      </w:r>
      <w:r w:rsidR="009B2ABE">
        <w:rPr>
          <w:color w:val="000000"/>
        </w:rPr>
        <w:t xml:space="preserve"> v</w:t>
      </w:r>
      <w:r w:rsidRPr="00AA20A6">
        <w:rPr>
          <w:color w:val="000000"/>
        </w:rPr>
        <w:t>old og overgrep</w:t>
      </w:r>
      <w:r w:rsidR="009B2ABE">
        <w:rPr>
          <w:color w:val="000000"/>
        </w:rPr>
        <w:t>, b</w:t>
      </w:r>
      <w:r w:rsidRPr="00AA20A6">
        <w:rPr>
          <w:color w:val="000000"/>
        </w:rPr>
        <w:t>arnehagemiljø, mobbing og krenkelser</w:t>
      </w:r>
      <w:r w:rsidR="009B2ABE">
        <w:rPr>
          <w:color w:val="000000"/>
        </w:rPr>
        <w:t xml:space="preserve"> samt b</w:t>
      </w:r>
      <w:r w:rsidRPr="008B1B23">
        <w:rPr>
          <w:color w:val="000000"/>
        </w:rPr>
        <w:t>arn med behov for spesiell tilrettelegging</w:t>
      </w:r>
    </w:p>
    <w:p w14:paraId="2D9ABE5B" w14:textId="4A2CA427" w:rsidR="0055105D" w:rsidRDefault="002B16CE" w:rsidP="00313C29">
      <w:pPr>
        <w:pStyle w:val="rsplan2"/>
        <w:spacing w:line="360" w:lineRule="auto"/>
      </w:pPr>
      <w:bookmarkStart w:id="75" w:name="_Toc169782480"/>
      <w:r>
        <w:t>12</w:t>
      </w:r>
      <w:r w:rsidR="0039192E">
        <w:t>.</w:t>
      </w:r>
      <w:r w:rsidR="006C78AA">
        <w:t>4</w:t>
      </w:r>
      <w:r w:rsidR="0039192E">
        <w:t xml:space="preserve"> </w:t>
      </w:r>
      <w:r w:rsidR="0055105D">
        <w:t>JEG VET</w:t>
      </w:r>
      <w:bookmarkEnd w:id="75"/>
    </w:p>
    <w:p w14:paraId="66D18808" w14:textId="77777777" w:rsidR="00A24D8B" w:rsidRPr="00A24D8B" w:rsidRDefault="00A24D8B" w:rsidP="00313C29">
      <w:pPr>
        <w:spacing w:after="0" w:line="360" w:lineRule="auto"/>
        <w:jc w:val="left"/>
        <w:rPr>
          <w:rFonts w:eastAsia="Times New Roman"/>
          <w:lang w:eastAsia="nb-NO"/>
        </w:rPr>
      </w:pPr>
      <w:r w:rsidRPr="00A24D8B">
        <w:rPr>
          <w:rFonts w:eastAsia="Times New Roman"/>
          <w:lang w:eastAsia="nb-NO"/>
        </w:rPr>
        <w:t xml:space="preserve">De eldste barna i barnehagen har et eget opplegg som er utviklet for å forebygge mobbing, vold og seksuell trakassering. Barnehager har et ansvar for å bidra til at alle barn får denne opplæringen, og for å forebygge og avdekke vold mot barn. Dette er bestemt i Barnekonvensjonen og rammeplan for barnehager. Den digitale læringsplattformen er utviklet av Barne-, ungdoms- og familiedirektoratet i samarbeid med Helsedirektoratet, Utdanningsdirektoratet og ledende fagmiljøer. Foreldrene får god informasjon om innholdet i forkant og underveis i prosessen. </w:t>
      </w:r>
    </w:p>
    <w:p w14:paraId="650401DB" w14:textId="77777777" w:rsidR="00A44E67" w:rsidRPr="008E7DEA" w:rsidRDefault="00A44E67" w:rsidP="00313C29">
      <w:pPr>
        <w:spacing w:line="360" w:lineRule="auto"/>
      </w:pPr>
    </w:p>
    <w:p w14:paraId="5206219D" w14:textId="77777777" w:rsidR="00A44E67" w:rsidRPr="005A1511" w:rsidRDefault="00A44E67" w:rsidP="00313C29">
      <w:pPr>
        <w:spacing w:line="360" w:lineRule="auto"/>
      </w:pPr>
    </w:p>
    <w:sectPr w:rsidR="00A44E67" w:rsidRPr="005A1511" w:rsidSect="00163FF3">
      <w:headerReference w:type="default" r:id="rId20"/>
      <w:footerReference w:type="default" r:id="rId21"/>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47448D" w14:textId="77777777" w:rsidR="004539EF" w:rsidRDefault="004539EF" w:rsidP="009E6AB0">
      <w:pPr>
        <w:spacing w:after="0" w:line="240" w:lineRule="auto"/>
      </w:pPr>
      <w:r>
        <w:separator/>
      </w:r>
    </w:p>
  </w:endnote>
  <w:endnote w:type="continuationSeparator" w:id="0">
    <w:p w14:paraId="740BCA6D" w14:textId="77777777" w:rsidR="004539EF" w:rsidRDefault="004539EF" w:rsidP="009E6A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5570716"/>
      <w:docPartObj>
        <w:docPartGallery w:val="Page Numbers (Bottom of Page)"/>
        <w:docPartUnique/>
      </w:docPartObj>
    </w:sdtPr>
    <w:sdtEndPr/>
    <w:sdtContent>
      <w:p w14:paraId="5D67DE03" w14:textId="27E3D898" w:rsidR="00891222" w:rsidRDefault="00891222">
        <w:pPr>
          <w:pStyle w:val="Bunntekst"/>
          <w:jc w:val="center"/>
        </w:pPr>
        <w:r>
          <w:fldChar w:fldCharType="begin"/>
        </w:r>
        <w:r>
          <w:instrText>PAGE   \* MERGEFORMAT</w:instrText>
        </w:r>
        <w:r>
          <w:fldChar w:fldCharType="separate"/>
        </w:r>
        <w:r>
          <w:t>2</w:t>
        </w:r>
        <w:r>
          <w:fldChar w:fldCharType="end"/>
        </w:r>
      </w:p>
    </w:sdtContent>
  </w:sdt>
  <w:p w14:paraId="285BE815" w14:textId="77777777" w:rsidR="00891222" w:rsidRDefault="00891222">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B9A1E5" w14:textId="77777777" w:rsidR="004539EF" w:rsidRDefault="004539EF" w:rsidP="009E6AB0">
      <w:pPr>
        <w:spacing w:after="0" w:line="240" w:lineRule="auto"/>
      </w:pPr>
      <w:r>
        <w:separator/>
      </w:r>
    </w:p>
  </w:footnote>
  <w:footnote w:type="continuationSeparator" w:id="0">
    <w:p w14:paraId="54577647" w14:textId="77777777" w:rsidR="004539EF" w:rsidRDefault="004539EF" w:rsidP="009E6A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1A1F9A" w14:textId="10FEE70E" w:rsidR="00891222" w:rsidRDefault="00891222">
    <w:pPr>
      <w:pStyle w:val="Topptekst"/>
    </w:pPr>
    <w:r>
      <w:rPr>
        <w:noProof/>
      </w:rPr>
      <w:drawing>
        <wp:anchor distT="0" distB="0" distL="114300" distR="114300" simplePos="0" relativeHeight="251658240" behindDoc="1" locked="0" layoutInCell="1" allowOverlap="1" wp14:anchorId="1DF2B684" wp14:editId="41DA372E">
          <wp:simplePos x="0" y="0"/>
          <wp:positionH relativeFrom="margin">
            <wp:align>right</wp:align>
          </wp:positionH>
          <wp:positionV relativeFrom="paragraph">
            <wp:posOffset>-160020</wp:posOffset>
          </wp:positionV>
          <wp:extent cx="487680" cy="601043"/>
          <wp:effectExtent l="0" t="0" r="7620" b="8890"/>
          <wp:wrapTight wrapText="bothSides">
            <wp:wrapPolygon edited="0">
              <wp:start x="0" y="0"/>
              <wp:lineTo x="0" y="21235"/>
              <wp:lineTo x="21094" y="21235"/>
              <wp:lineTo x="21094" y="0"/>
              <wp:lineTo x="0" y="0"/>
            </wp:wrapPolygon>
          </wp:wrapTight>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pic:cNvPicPr/>
                </pic:nvPicPr>
                <pic:blipFill>
                  <a:blip r:embed="rId1">
                    <a:extLst>
                      <a:ext uri="{28A0092B-C50C-407E-A947-70E740481C1C}">
                        <a14:useLocalDpi xmlns:a14="http://schemas.microsoft.com/office/drawing/2010/main" val="0"/>
                      </a:ext>
                    </a:extLst>
                  </a:blip>
                  <a:stretch>
                    <a:fillRect/>
                  </a:stretch>
                </pic:blipFill>
                <pic:spPr>
                  <a:xfrm>
                    <a:off x="0" y="0"/>
                    <a:ext cx="487680" cy="601043"/>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01735"/>
    <w:multiLevelType w:val="multilevel"/>
    <w:tmpl w:val="625E0B60"/>
    <w:lvl w:ilvl="0">
      <w:start w:val="1"/>
      <w:numFmt w:val="decimal"/>
      <w:pStyle w:val="rsplan"/>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6744740"/>
    <w:multiLevelType w:val="hybridMultilevel"/>
    <w:tmpl w:val="2FCE5EEA"/>
    <w:lvl w:ilvl="0" w:tplc="04140001">
      <w:start w:val="1"/>
      <w:numFmt w:val="bullet"/>
      <w:lvlText w:val=""/>
      <w:lvlJc w:val="left"/>
      <w:pPr>
        <w:ind w:left="1440" w:hanging="360"/>
      </w:pPr>
      <w:rPr>
        <w:rFonts w:ascii="Symbol" w:hAnsi="Symbol" w:hint="default"/>
      </w:rPr>
    </w:lvl>
    <w:lvl w:ilvl="1" w:tplc="04140003" w:tentative="1">
      <w:start w:val="1"/>
      <w:numFmt w:val="bullet"/>
      <w:lvlText w:val="o"/>
      <w:lvlJc w:val="left"/>
      <w:pPr>
        <w:ind w:left="2160" w:hanging="360"/>
      </w:pPr>
      <w:rPr>
        <w:rFonts w:ascii="Courier New" w:hAnsi="Courier New" w:cs="Courier New" w:hint="default"/>
      </w:rPr>
    </w:lvl>
    <w:lvl w:ilvl="2" w:tplc="04140005" w:tentative="1">
      <w:start w:val="1"/>
      <w:numFmt w:val="bullet"/>
      <w:lvlText w:val=""/>
      <w:lvlJc w:val="left"/>
      <w:pPr>
        <w:ind w:left="2880" w:hanging="360"/>
      </w:pPr>
      <w:rPr>
        <w:rFonts w:ascii="Wingdings" w:hAnsi="Wingdings" w:hint="default"/>
      </w:rPr>
    </w:lvl>
    <w:lvl w:ilvl="3" w:tplc="04140001" w:tentative="1">
      <w:start w:val="1"/>
      <w:numFmt w:val="bullet"/>
      <w:lvlText w:val=""/>
      <w:lvlJc w:val="left"/>
      <w:pPr>
        <w:ind w:left="3600" w:hanging="360"/>
      </w:pPr>
      <w:rPr>
        <w:rFonts w:ascii="Symbol" w:hAnsi="Symbol" w:hint="default"/>
      </w:rPr>
    </w:lvl>
    <w:lvl w:ilvl="4" w:tplc="04140003" w:tentative="1">
      <w:start w:val="1"/>
      <w:numFmt w:val="bullet"/>
      <w:lvlText w:val="o"/>
      <w:lvlJc w:val="left"/>
      <w:pPr>
        <w:ind w:left="4320" w:hanging="360"/>
      </w:pPr>
      <w:rPr>
        <w:rFonts w:ascii="Courier New" w:hAnsi="Courier New" w:cs="Courier New" w:hint="default"/>
      </w:rPr>
    </w:lvl>
    <w:lvl w:ilvl="5" w:tplc="04140005" w:tentative="1">
      <w:start w:val="1"/>
      <w:numFmt w:val="bullet"/>
      <w:lvlText w:val=""/>
      <w:lvlJc w:val="left"/>
      <w:pPr>
        <w:ind w:left="5040" w:hanging="360"/>
      </w:pPr>
      <w:rPr>
        <w:rFonts w:ascii="Wingdings" w:hAnsi="Wingdings" w:hint="default"/>
      </w:rPr>
    </w:lvl>
    <w:lvl w:ilvl="6" w:tplc="04140001" w:tentative="1">
      <w:start w:val="1"/>
      <w:numFmt w:val="bullet"/>
      <w:lvlText w:val=""/>
      <w:lvlJc w:val="left"/>
      <w:pPr>
        <w:ind w:left="5760" w:hanging="360"/>
      </w:pPr>
      <w:rPr>
        <w:rFonts w:ascii="Symbol" w:hAnsi="Symbol" w:hint="default"/>
      </w:rPr>
    </w:lvl>
    <w:lvl w:ilvl="7" w:tplc="04140003" w:tentative="1">
      <w:start w:val="1"/>
      <w:numFmt w:val="bullet"/>
      <w:lvlText w:val="o"/>
      <w:lvlJc w:val="left"/>
      <w:pPr>
        <w:ind w:left="6480" w:hanging="360"/>
      </w:pPr>
      <w:rPr>
        <w:rFonts w:ascii="Courier New" w:hAnsi="Courier New" w:cs="Courier New" w:hint="default"/>
      </w:rPr>
    </w:lvl>
    <w:lvl w:ilvl="8" w:tplc="04140005" w:tentative="1">
      <w:start w:val="1"/>
      <w:numFmt w:val="bullet"/>
      <w:lvlText w:val=""/>
      <w:lvlJc w:val="left"/>
      <w:pPr>
        <w:ind w:left="7200" w:hanging="360"/>
      </w:pPr>
      <w:rPr>
        <w:rFonts w:ascii="Wingdings" w:hAnsi="Wingdings" w:hint="default"/>
      </w:rPr>
    </w:lvl>
  </w:abstractNum>
  <w:abstractNum w:abstractNumId="2" w15:restartNumberingAfterBreak="0">
    <w:nsid w:val="11B877CD"/>
    <w:multiLevelType w:val="hybridMultilevel"/>
    <w:tmpl w:val="89A4F2C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9017690"/>
    <w:multiLevelType w:val="hybridMultilevel"/>
    <w:tmpl w:val="7F9275D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A530B9D"/>
    <w:multiLevelType w:val="hybridMultilevel"/>
    <w:tmpl w:val="49AA81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1FED771E"/>
    <w:multiLevelType w:val="hybridMultilevel"/>
    <w:tmpl w:val="27BE0B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4645050"/>
    <w:multiLevelType w:val="hybridMultilevel"/>
    <w:tmpl w:val="9B187B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265C5772"/>
    <w:multiLevelType w:val="hybridMultilevel"/>
    <w:tmpl w:val="10D40A6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2FF86D0B"/>
    <w:multiLevelType w:val="multilevel"/>
    <w:tmpl w:val="420E9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33515B"/>
    <w:multiLevelType w:val="hybridMultilevel"/>
    <w:tmpl w:val="B5224E1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3FFD0A55"/>
    <w:multiLevelType w:val="hybridMultilevel"/>
    <w:tmpl w:val="25604A8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54FA4877"/>
    <w:multiLevelType w:val="multilevel"/>
    <w:tmpl w:val="966C11C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6117FA"/>
    <w:multiLevelType w:val="hybridMultilevel"/>
    <w:tmpl w:val="FABE03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5E32685B"/>
    <w:multiLevelType w:val="hybridMultilevel"/>
    <w:tmpl w:val="6AC0CEA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5EA119B1"/>
    <w:multiLevelType w:val="hybridMultilevel"/>
    <w:tmpl w:val="858CD7F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68943A3A"/>
    <w:multiLevelType w:val="hybridMultilevel"/>
    <w:tmpl w:val="27740A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6B5B62A0"/>
    <w:multiLevelType w:val="multilevel"/>
    <w:tmpl w:val="DA581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CEC61EE"/>
    <w:multiLevelType w:val="hybridMultilevel"/>
    <w:tmpl w:val="71900E8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4A94DB9"/>
    <w:multiLevelType w:val="hybridMultilevel"/>
    <w:tmpl w:val="F86E2B9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395666939">
    <w:abstractNumId w:val="0"/>
  </w:num>
  <w:num w:numId="2" w16cid:durableId="118187373">
    <w:abstractNumId w:val="6"/>
  </w:num>
  <w:num w:numId="3" w16cid:durableId="1328703548">
    <w:abstractNumId w:val="1"/>
  </w:num>
  <w:num w:numId="4" w16cid:durableId="933515005">
    <w:abstractNumId w:val="17"/>
  </w:num>
  <w:num w:numId="5" w16cid:durableId="385102610">
    <w:abstractNumId w:val="4"/>
  </w:num>
  <w:num w:numId="6" w16cid:durableId="1888762755">
    <w:abstractNumId w:val="14"/>
  </w:num>
  <w:num w:numId="7" w16cid:durableId="1363214395">
    <w:abstractNumId w:val="9"/>
  </w:num>
  <w:num w:numId="8" w16cid:durableId="1997293123">
    <w:abstractNumId w:val="13"/>
  </w:num>
  <w:num w:numId="9" w16cid:durableId="1314601160">
    <w:abstractNumId w:val="18"/>
  </w:num>
  <w:num w:numId="10" w16cid:durableId="87695587">
    <w:abstractNumId w:val="0"/>
    <w:lvlOverride w:ilvl="0">
      <w:startOverride w:val="3"/>
    </w:lvlOverride>
    <w:lvlOverride w:ilvl="1">
      <w:startOverride w:val="3"/>
    </w:lvlOverride>
  </w:num>
  <w:num w:numId="11" w16cid:durableId="337971753">
    <w:abstractNumId w:val="0"/>
    <w:lvlOverride w:ilvl="0">
      <w:startOverride w:val="7"/>
    </w:lvlOverride>
    <w:lvlOverride w:ilvl="1">
      <w:startOverride w:val="5"/>
    </w:lvlOverride>
  </w:num>
  <w:num w:numId="12" w16cid:durableId="49116784">
    <w:abstractNumId w:val="12"/>
  </w:num>
  <w:num w:numId="13" w16cid:durableId="1727601644">
    <w:abstractNumId w:val="3"/>
  </w:num>
  <w:num w:numId="14" w16cid:durableId="2093895728">
    <w:abstractNumId w:val="2"/>
  </w:num>
  <w:num w:numId="15" w16cid:durableId="116804321">
    <w:abstractNumId w:val="5"/>
  </w:num>
  <w:num w:numId="16" w16cid:durableId="1949197345">
    <w:abstractNumId w:val="10"/>
  </w:num>
  <w:num w:numId="17" w16cid:durableId="2028477769">
    <w:abstractNumId w:val="8"/>
  </w:num>
  <w:num w:numId="18" w16cid:durableId="355545393">
    <w:abstractNumId w:val="15"/>
  </w:num>
  <w:num w:numId="19" w16cid:durableId="838347812">
    <w:abstractNumId w:val="7"/>
  </w:num>
  <w:num w:numId="20" w16cid:durableId="718013192">
    <w:abstractNumId w:val="0"/>
    <w:lvlOverride w:ilvl="0">
      <w:startOverride w:val="3"/>
    </w:lvlOverride>
    <w:lvlOverride w:ilvl="1">
      <w:startOverride w:val="4"/>
    </w:lvlOverride>
  </w:num>
  <w:num w:numId="21" w16cid:durableId="1609703694">
    <w:abstractNumId w:val="0"/>
    <w:lvlOverride w:ilvl="0">
      <w:startOverride w:val="4"/>
    </w:lvlOverride>
    <w:lvlOverride w:ilvl="1">
      <w:startOverride w:val="3"/>
    </w:lvlOverride>
  </w:num>
  <w:num w:numId="22" w16cid:durableId="1454054321">
    <w:abstractNumId w:val="0"/>
    <w:lvlOverride w:ilvl="0">
      <w:startOverride w:val="4"/>
    </w:lvlOverride>
    <w:lvlOverride w:ilvl="1">
      <w:startOverride w:val="4"/>
    </w:lvlOverride>
  </w:num>
  <w:num w:numId="23" w16cid:durableId="1361975922">
    <w:abstractNumId w:val="0"/>
    <w:lvlOverride w:ilvl="0">
      <w:startOverride w:val="5"/>
    </w:lvlOverride>
    <w:lvlOverride w:ilvl="1">
      <w:startOverride w:val="1"/>
    </w:lvlOverride>
  </w:num>
  <w:num w:numId="24" w16cid:durableId="1409573822">
    <w:abstractNumId w:val="0"/>
    <w:lvlOverride w:ilvl="0">
      <w:startOverride w:val="5"/>
    </w:lvlOverride>
    <w:lvlOverride w:ilvl="1">
      <w:startOverride w:val="2"/>
    </w:lvlOverride>
  </w:num>
  <w:num w:numId="25" w16cid:durableId="473330834">
    <w:abstractNumId w:val="0"/>
    <w:lvlOverride w:ilvl="0">
      <w:startOverride w:val="5"/>
    </w:lvlOverride>
    <w:lvlOverride w:ilvl="1">
      <w:startOverride w:val="2"/>
    </w:lvlOverride>
  </w:num>
  <w:num w:numId="26" w16cid:durableId="1122382234">
    <w:abstractNumId w:val="16"/>
  </w:num>
  <w:num w:numId="27" w16cid:durableId="1586913976">
    <w:abstractNumId w:val="0"/>
    <w:lvlOverride w:ilvl="0">
      <w:startOverride w:val="3"/>
    </w:lvlOverride>
    <w:lvlOverride w:ilvl="1">
      <w:startOverride w:val="4"/>
    </w:lvlOverride>
  </w:num>
  <w:num w:numId="28" w16cid:durableId="133483888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A73"/>
    <w:rsid w:val="000007C7"/>
    <w:rsid w:val="00001293"/>
    <w:rsid w:val="00001D9B"/>
    <w:rsid w:val="00005956"/>
    <w:rsid w:val="0000646F"/>
    <w:rsid w:val="00007F95"/>
    <w:rsid w:val="000105EC"/>
    <w:rsid w:val="00010EBF"/>
    <w:rsid w:val="00011CFF"/>
    <w:rsid w:val="00012230"/>
    <w:rsid w:val="00012C6B"/>
    <w:rsid w:val="000153B7"/>
    <w:rsid w:val="000172A5"/>
    <w:rsid w:val="0002154F"/>
    <w:rsid w:val="00024F4D"/>
    <w:rsid w:val="00031133"/>
    <w:rsid w:val="00031ED8"/>
    <w:rsid w:val="00032305"/>
    <w:rsid w:val="00033E3D"/>
    <w:rsid w:val="0003723E"/>
    <w:rsid w:val="0004220A"/>
    <w:rsid w:val="00050A7A"/>
    <w:rsid w:val="00057700"/>
    <w:rsid w:val="00060219"/>
    <w:rsid w:val="00061720"/>
    <w:rsid w:val="000625C5"/>
    <w:rsid w:val="00065F23"/>
    <w:rsid w:val="00066B22"/>
    <w:rsid w:val="00071365"/>
    <w:rsid w:val="00072A87"/>
    <w:rsid w:val="00072C54"/>
    <w:rsid w:val="00073E03"/>
    <w:rsid w:val="0007458F"/>
    <w:rsid w:val="00075D76"/>
    <w:rsid w:val="000839F4"/>
    <w:rsid w:val="00086D52"/>
    <w:rsid w:val="0009040D"/>
    <w:rsid w:val="00092C0D"/>
    <w:rsid w:val="000949E4"/>
    <w:rsid w:val="00096AA3"/>
    <w:rsid w:val="000A0616"/>
    <w:rsid w:val="000A2428"/>
    <w:rsid w:val="000A2E1B"/>
    <w:rsid w:val="000B06F2"/>
    <w:rsid w:val="000B1E3C"/>
    <w:rsid w:val="000B5CFD"/>
    <w:rsid w:val="000B5EB6"/>
    <w:rsid w:val="000B6A0F"/>
    <w:rsid w:val="000B6B81"/>
    <w:rsid w:val="000C29A2"/>
    <w:rsid w:val="000C2C64"/>
    <w:rsid w:val="000C31F5"/>
    <w:rsid w:val="000C7035"/>
    <w:rsid w:val="000D363B"/>
    <w:rsid w:val="000D5DCB"/>
    <w:rsid w:val="000D6F42"/>
    <w:rsid w:val="000D7DE9"/>
    <w:rsid w:val="000E0B11"/>
    <w:rsid w:val="000E0BD9"/>
    <w:rsid w:val="000E27C5"/>
    <w:rsid w:val="000E4DF8"/>
    <w:rsid w:val="000E5260"/>
    <w:rsid w:val="000F193C"/>
    <w:rsid w:val="0010123B"/>
    <w:rsid w:val="001056AB"/>
    <w:rsid w:val="00124DBF"/>
    <w:rsid w:val="00125CF4"/>
    <w:rsid w:val="00125F77"/>
    <w:rsid w:val="0013595B"/>
    <w:rsid w:val="0014011C"/>
    <w:rsid w:val="0014402D"/>
    <w:rsid w:val="00146236"/>
    <w:rsid w:val="00147592"/>
    <w:rsid w:val="00151836"/>
    <w:rsid w:val="00152631"/>
    <w:rsid w:val="00152CD7"/>
    <w:rsid w:val="00152FEE"/>
    <w:rsid w:val="001535C9"/>
    <w:rsid w:val="00153DD2"/>
    <w:rsid w:val="001556CA"/>
    <w:rsid w:val="00157F6F"/>
    <w:rsid w:val="00161FA0"/>
    <w:rsid w:val="00162664"/>
    <w:rsid w:val="00163693"/>
    <w:rsid w:val="00163FF3"/>
    <w:rsid w:val="001701E0"/>
    <w:rsid w:val="00170BC7"/>
    <w:rsid w:val="001759F4"/>
    <w:rsid w:val="00176D2E"/>
    <w:rsid w:val="00181921"/>
    <w:rsid w:val="00182525"/>
    <w:rsid w:val="00183515"/>
    <w:rsid w:val="00184BEF"/>
    <w:rsid w:val="0019230F"/>
    <w:rsid w:val="001969D2"/>
    <w:rsid w:val="00196AF4"/>
    <w:rsid w:val="001A103E"/>
    <w:rsid w:val="001A529C"/>
    <w:rsid w:val="001A66D4"/>
    <w:rsid w:val="001B034A"/>
    <w:rsid w:val="001B3A58"/>
    <w:rsid w:val="001B580A"/>
    <w:rsid w:val="001C6CCB"/>
    <w:rsid w:val="001D0517"/>
    <w:rsid w:val="001D4BB5"/>
    <w:rsid w:val="001D6248"/>
    <w:rsid w:val="001D7394"/>
    <w:rsid w:val="001E10A9"/>
    <w:rsid w:val="001E216B"/>
    <w:rsid w:val="001E6685"/>
    <w:rsid w:val="001F1F9B"/>
    <w:rsid w:val="001F4D08"/>
    <w:rsid w:val="001F4EA9"/>
    <w:rsid w:val="001F6445"/>
    <w:rsid w:val="00200ECF"/>
    <w:rsid w:val="00203A4B"/>
    <w:rsid w:val="002050CD"/>
    <w:rsid w:val="00205DDF"/>
    <w:rsid w:val="002106B2"/>
    <w:rsid w:val="002113BB"/>
    <w:rsid w:val="00212E93"/>
    <w:rsid w:val="0022147F"/>
    <w:rsid w:val="00223619"/>
    <w:rsid w:val="00227487"/>
    <w:rsid w:val="00231AB1"/>
    <w:rsid w:val="002322F7"/>
    <w:rsid w:val="002445F4"/>
    <w:rsid w:val="00244B61"/>
    <w:rsid w:val="002464A5"/>
    <w:rsid w:val="00253600"/>
    <w:rsid w:val="00254256"/>
    <w:rsid w:val="002542EB"/>
    <w:rsid w:val="002564D9"/>
    <w:rsid w:val="0026155D"/>
    <w:rsid w:val="00261BC6"/>
    <w:rsid w:val="002627DB"/>
    <w:rsid w:val="00262D45"/>
    <w:rsid w:val="002634CF"/>
    <w:rsid w:val="00266197"/>
    <w:rsid w:val="0027691E"/>
    <w:rsid w:val="002769AC"/>
    <w:rsid w:val="00290312"/>
    <w:rsid w:val="00292CD1"/>
    <w:rsid w:val="002943EF"/>
    <w:rsid w:val="00295B30"/>
    <w:rsid w:val="002A6909"/>
    <w:rsid w:val="002B14C6"/>
    <w:rsid w:val="002B16CE"/>
    <w:rsid w:val="002B227E"/>
    <w:rsid w:val="002B2ADB"/>
    <w:rsid w:val="002B2D54"/>
    <w:rsid w:val="002B3172"/>
    <w:rsid w:val="002B7FD9"/>
    <w:rsid w:val="002C1627"/>
    <w:rsid w:val="002C23CB"/>
    <w:rsid w:val="002C27A8"/>
    <w:rsid w:val="002C4EC6"/>
    <w:rsid w:val="002C65D3"/>
    <w:rsid w:val="002D11FC"/>
    <w:rsid w:val="002D3B20"/>
    <w:rsid w:val="002E22F9"/>
    <w:rsid w:val="002E38C3"/>
    <w:rsid w:val="002E41BE"/>
    <w:rsid w:val="002F176C"/>
    <w:rsid w:val="002F2E15"/>
    <w:rsid w:val="002F31E7"/>
    <w:rsid w:val="002F4C7C"/>
    <w:rsid w:val="002F5CEA"/>
    <w:rsid w:val="002F5FF2"/>
    <w:rsid w:val="003015FE"/>
    <w:rsid w:val="00302446"/>
    <w:rsid w:val="0030379D"/>
    <w:rsid w:val="0030600A"/>
    <w:rsid w:val="00313C29"/>
    <w:rsid w:val="00316570"/>
    <w:rsid w:val="00320C21"/>
    <w:rsid w:val="00324C85"/>
    <w:rsid w:val="00324D81"/>
    <w:rsid w:val="003255AE"/>
    <w:rsid w:val="00326FBF"/>
    <w:rsid w:val="0032764B"/>
    <w:rsid w:val="0033026C"/>
    <w:rsid w:val="0033032D"/>
    <w:rsid w:val="003318E9"/>
    <w:rsid w:val="003332CE"/>
    <w:rsid w:val="00340B18"/>
    <w:rsid w:val="00345899"/>
    <w:rsid w:val="0035148C"/>
    <w:rsid w:val="0035380D"/>
    <w:rsid w:val="003541F3"/>
    <w:rsid w:val="0035643F"/>
    <w:rsid w:val="003610EA"/>
    <w:rsid w:val="00361C81"/>
    <w:rsid w:val="003623AA"/>
    <w:rsid w:val="00366327"/>
    <w:rsid w:val="0036693B"/>
    <w:rsid w:val="00366F84"/>
    <w:rsid w:val="00372173"/>
    <w:rsid w:val="0037566F"/>
    <w:rsid w:val="003765B3"/>
    <w:rsid w:val="00376783"/>
    <w:rsid w:val="00377210"/>
    <w:rsid w:val="0038014C"/>
    <w:rsid w:val="00381B08"/>
    <w:rsid w:val="003830AB"/>
    <w:rsid w:val="003832EE"/>
    <w:rsid w:val="00383AF1"/>
    <w:rsid w:val="003848F6"/>
    <w:rsid w:val="00386DBD"/>
    <w:rsid w:val="00390349"/>
    <w:rsid w:val="0039192E"/>
    <w:rsid w:val="00392963"/>
    <w:rsid w:val="003956F9"/>
    <w:rsid w:val="00395D13"/>
    <w:rsid w:val="003A4375"/>
    <w:rsid w:val="003A6E5A"/>
    <w:rsid w:val="003A735E"/>
    <w:rsid w:val="003A7EC2"/>
    <w:rsid w:val="003B08E7"/>
    <w:rsid w:val="003B0B77"/>
    <w:rsid w:val="003B177F"/>
    <w:rsid w:val="003B2FB9"/>
    <w:rsid w:val="003B38EC"/>
    <w:rsid w:val="003B447D"/>
    <w:rsid w:val="003B774D"/>
    <w:rsid w:val="003B775E"/>
    <w:rsid w:val="003B7C1C"/>
    <w:rsid w:val="003C1CED"/>
    <w:rsid w:val="003D3F59"/>
    <w:rsid w:val="003D578C"/>
    <w:rsid w:val="003D63C8"/>
    <w:rsid w:val="003D6997"/>
    <w:rsid w:val="003E0289"/>
    <w:rsid w:val="003E0E4E"/>
    <w:rsid w:val="003E1E57"/>
    <w:rsid w:val="003E4D6B"/>
    <w:rsid w:val="003E7328"/>
    <w:rsid w:val="003F3205"/>
    <w:rsid w:val="003F3468"/>
    <w:rsid w:val="003F7DB2"/>
    <w:rsid w:val="004005CF"/>
    <w:rsid w:val="004008C8"/>
    <w:rsid w:val="00401A2C"/>
    <w:rsid w:val="00401B4D"/>
    <w:rsid w:val="00404D3B"/>
    <w:rsid w:val="004058D3"/>
    <w:rsid w:val="004058F0"/>
    <w:rsid w:val="004073E3"/>
    <w:rsid w:val="0041213A"/>
    <w:rsid w:val="00416819"/>
    <w:rsid w:val="00417468"/>
    <w:rsid w:val="004228CD"/>
    <w:rsid w:val="00422A16"/>
    <w:rsid w:val="00423371"/>
    <w:rsid w:val="00426653"/>
    <w:rsid w:val="00427B2F"/>
    <w:rsid w:val="00427C0B"/>
    <w:rsid w:val="00430AFD"/>
    <w:rsid w:val="004329E9"/>
    <w:rsid w:val="00440151"/>
    <w:rsid w:val="0044524B"/>
    <w:rsid w:val="0045159C"/>
    <w:rsid w:val="004520A3"/>
    <w:rsid w:val="0045284B"/>
    <w:rsid w:val="004539EF"/>
    <w:rsid w:val="00455322"/>
    <w:rsid w:val="004614FC"/>
    <w:rsid w:val="00465A73"/>
    <w:rsid w:val="004661FB"/>
    <w:rsid w:val="00466317"/>
    <w:rsid w:val="004727E4"/>
    <w:rsid w:val="00474EB5"/>
    <w:rsid w:val="004807C4"/>
    <w:rsid w:val="00484964"/>
    <w:rsid w:val="00485F52"/>
    <w:rsid w:val="0048782E"/>
    <w:rsid w:val="00487CA9"/>
    <w:rsid w:val="00487E2B"/>
    <w:rsid w:val="0049040D"/>
    <w:rsid w:val="00492AEB"/>
    <w:rsid w:val="00492FDD"/>
    <w:rsid w:val="00494001"/>
    <w:rsid w:val="0049455C"/>
    <w:rsid w:val="004A3862"/>
    <w:rsid w:val="004A484F"/>
    <w:rsid w:val="004B0EB9"/>
    <w:rsid w:val="004B226B"/>
    <w:rsid w:val="004B25E7"/>
    <w:rsid w:val="004B2FFB"/>
    <w:rsid w:val="004B43CD"/>
    <w:rsid w:val="004B5AAB"/>
    <w:rsid w:val="004B643B"/>
    <w:rsid w:val="004C458B"/>
    <w:rsid w:val="004C7265"/>
    <w:rsid w:val="004D0D1C"/>
    <w:rsid w:val="004D37BD"/>
    <w:rsid w:val="004D49D7"/>
    <w:rsid w:val="004D74C6"/>
    <w:rsid w:val="004E0B9F"/>
    <w:rsid w:val="004E41CB"/>
    <w:rsid w:val="004E4B25"/>
    <w:rsid w:val="004F1AC9"/>
    <w:rsid w:val="004F1CC6"/>
    <w:rsid w:val="004F57A3"/>
    <w:rsid w:val="004F6057"/>
    <w:rsid w:val="004F78B6"/>
    <w:rsid w:val="00502114"/>
    <w:rsid w:val="005027BD"/>
    <w:rsid w:val="00503C1C"/>
    <w:rsid w:val="00504D06"/>
    <w:rsid w:val="00506613"/>
    <w:rsid w:val="0050702F"/>
    <w:rsid w:val="0051117E"/>
    <w:rsid w:val="00514B10"/>
    <w:rsid w:val="005161C6"/>
    <w:rsid w:val="005167A5"/>
    <w:rsid w:val="005239AE"/>
    <w:rsid w:val="00526578"/>
    <w:rsid w:val="0053273F"/>
    <w:rsid w:val="005349D5"/>
    <w:rsid w:val="00534BEC"/>
    <w:rsid w:val="005356EE"/>
    <w:rsid w:val="00542536"/>
    <w:rsid w:val="0054426F"/>
    <w:rsid w:val="00544DDC"/>
    <w:rsid w:val="005473B8"/>
    <w:rsid w:val="00550DA0"/>
    <w:rsid w:val="0055105D"/>
    <w:rsid w:val="005525E4"/>
    <w:rsid w:val="00564ACF"/>
    <w:rsid w:val="00565D40"/>
    <w:rsid w:val="00566437"/>
    <w:rsid w:val="00567A88"/>
    <w:rsid w:val="0057105D"/>
    <w:rsid w:val="00572A29"/>
    <w:rsid w:val="00573C55"/>
    <w:rsid w:val="00574D26"/>
    <w:rsid w:val="00576099"/>
    <w:rsid w:val="00584161"/>
    <w:rsid w:val="00586A0F"/>
    <w:rsid w:val="00587D0E"/>
    <w:rsid w:val="00592E7C"/>
    <w:rsid w:val="0059596E"/>
    <w:rsid w:val="00596615"/>
    <w:rsid w:val="005A1511"/>
    <w:rsid w:val="005A1AE5"/>
    <w:rsid w:val="005A2C43"/>
    <w:rsid w:val="005A4DD1"/>
    <w:rsid w:val="005A5E69"/>
    <w:rsid w:val="005B0D49"/>
    <w:rsid w:val="005B3410"/>
    <w:rsid w:val="005B50EB"/>
    <w:rsid w:val="005B62EB"/>
    <w:rsid w:val="005C0EDF"/>
    <w:rsid w:val="005C6E90"/>
    <w:rsid w:val="005C7283"/>
    <w:rsid w:val="005C7C21"/>
    <w:rsid w:val="005D197F"/>
    <w:rsid w:val="005D3A5A"/>
    <w:rsid w:val="005D6BFA"/>
    <w:rsid w:val="005D7B68"/>
    <w:rsid w:val="005E4ED6"/>
    <w:rsid w:val="005F0044"/>
    <w:rsid w:val="005F5593"/>
    <w:rsid w:val="0060027A"/>
    <w:rsid w:val="00604391"/>
    <w:rsid w:val="00605293"/>
    <w:rsid w:val="0060617E"/>
    <w:rsid w:val="0061278E"/>
    <w:rsid w:val="006128F1"/>
    <w:rsid w:val="00614789"/>
    <w:rsid w:val="00616EFE"/>
    <w:rsid w:val="006218E2"/>
    <w:rsid w:val="00623FA4"/>
    <w:rsid w:val="0062533E"/>
    <w:rsid w:val="00630AB2"/>
    <w:rsid w:val="00630C8B"/>
    <w:rsid w:val="00630D58"/>
    <w:rsid w:val="00635563"/>
    <w:rsid w:val="006364CF"/>
    <w:rsid w:val="00636F6E"/>
    <w:rsid w:val="00642E24"/>
    <w:rsid w:val="00643343"/>
    <w:rsid w:val="00644E6E"/>
    <w:rsid w:val="00644FEA"/>
    <w:rsid w:val="00650D7F"/>
    <w:rsid w:val="00653ADC"/>
    <w:rsid w:val="006552F7"/>
    <w:rsid w:val="0065535C"/>
    <w:rsid w:val="00655523"/>
    <w:rsid w:val="00655F59"/>
    <w:rsid w:val="006564A2"/>
    <w:rsid w:val="0065754B"/>
    <w:rsid w:val="00660A71"/>
    <w:rsid w:val="00661E11"/>
    <w:rsid w:val="006638F0"/>
    <w:rsid w:val="0066764F"/>
    <w:rsid w:val="00667825"/>
    <w:rsid w:val="00675B5B"/>
    <w:rsid w:val="00675BA5"/>
    <w:rsid w:val="0067632F"/>
    <w:rsid w:val="00677B5D"/>
    <w:rsid w:val="006819DA"/>
    <w:rsid w:val="00681E58"/>
    <w:rsid w:val="006821A7"/>
    <w:rsid w:val="0068259E"/>
    <w:rsid w:val="0068403F"/>
    <w:rsid w:val="00685342"/>
    <w:rsid w:val="0068603F"/>
    <w:rsid w:val="0068720C"/>
    <w:rsid w:val="00693894"/>
    <w:rsid w:val="006940C7"/>
    <w:rsid w:val="006A052A"/>
    <w:rsid w:val="006A1C0A"/>
    <w:rsid w:val="006A1C5E"/>
    <w:rsid w:val="006A3297"/>
    <w:rsid w:val="006A3D05"/>
    <w:rsid w:val="006A53BD"/>
    <w:rsid w:val="006A584A"/>
    <w:rsid w:val="006A6C7C"/>
    <w:rsid w:val="006A7BB1"/>
    <w:rsid w:val="006B0B8F"/>
    <w:rsid w:val="006B1DB8"/>
    <w:rsid w:val="006B224E"/>
    <w:rsid w:val="006B484F"/>
    <w:rsid w:val="006B779A"/>
    <w:rsid w:val="006C0646"/>
    <w:rsid w:val="006C10F0"/>
    <w:rsid w:val="006C4B50"/>
    <w:rsid w:val="006C5F98"/>
    <w:rsid w:val="006C6F4F"/>
    <w:rsid w:val="006C78AA"/>
    <w:rsid w:val="006D3B10"/>
    <w:rsid w:val="006D5BE5"/>
    <w:rsid w:val="006E1EC9"/>
    <w:rsid w:val="006E47FD"/>
    <w:rsid w:val="006E6E08"/>
    <w:rsid w:val="006F20E1"/>
    <w:rsid w:val="006F2CBE"/>
    <w:rsid w:val="006F3F5E"/>
    <w:rsid w:val="006F6225"/>
    <w:rsid w:val="006F783B"/>
    <w:rsid w:val="00705793"/>
    <w:rsid w:val="007129CF"/>
    <w:rsid w:val="0071300E"/>
    <w:rsid w:val="007231FE"/>
    <w:rsid w:val="00726AED"/>
    <w:rsid w:val="00726BCC"/>
    <w:rsid w:val="0073287A"/>
    <w:rsid w:val="0075127C"/>
    <w:rsid w:val="007523E9"/>
    <w:rsid w:val="00756373"/>
    <w:rsid w:val="00757E93"/>
    <w:rsid w:val="007604C1"/>
    <w:rsid w:val="0076328A"/>
    <w:rsid w:val="00763916"/>
    <w:rsid w:val="0076425B"/>
    <w:rsid w:val="007666AC"/>
    <w:rsid w:val="007670BB"/>
    <w:rsid w:val="00767738"/>
    <w:rsid w:val="00767D1B"/>
    <w:rsid w:val="00777E3C"/>
    <w:rsid w:val="007801FC"/>
    <w:rsid w:val="0078083F"/>
    <w:rsid w:val="007817D2"/>
    <w:rsid w:val="007837F5"/>
    <w:rsid w:val="007907D1"/>
    <w:rsid w:val="00790F14"/>
    <w:rsid w:val="007A73E7"/>
    <w:rsid w:val="007B1C25"/>
    <w:rsid w:val="007B6441"/>
    <w:rsid w:val="007C286A"/>
    <w:rsid w:val="007C43EB"/>
    <w:rsid w:val="007D0CF5"/>
    <w:rsid w:val="007D3351"/>
    <w:rsid w:val="007D3A46"/>
    <w:rsid w:val="007D3ECA"/>
    <w:rsid w:val="007D481A"/>
    <w:rsid w:val="007D51DC"/>
    <w:rsid w:val="007D641D"/>
    <w:rsid w:val="007D68EE"/>
    <w:rsid w:val="007D6E33"/>
    <w:rsid w:val="007D7A64"/>
    <w:rsid w:val="007E0979"/>
    <w:rsid w:val="007E1700"/>
    <w:rsid w:val="007E3863"/>
    <w:rsid w:val="007E479D"/>
    <w:rsid w:val="007E4A7D"/>
    <w:rsid w:val="007F03FC"/>
    <w:rsid w:val="007F10FD"/>
    <w:rsid w:val="007F4338"/>
    <w:rsid w:val="007F7B12"/>
    <w:rsid w:val="0080360F"/>
    <w:rsid w:val="0080371D"/>
    <w:rsid w:val="0080411E"/>
    <w:rsid w:val="0080412F"/>
    <w:rsid w:val="008042D4"/>
    <w:rsid w:val="00807C9B"/>
    <w:rsid w:val="00807D35"/>
    <w:rsid w:val="00812679"/>
    <w:rsid w:val="0081322F"/>
    <w:rsid w:val="00813F1D"/>
    <w:rsid w:val="00814963"/>
    <w:rsid w:val="00816627"/>
    <w:rsid w:val="00823419"/>
    <w:rsid w:val="00824AF6"/>
    <w:rsid w:val="00826DC7"/>
    <w:rsid w:val="008270EE"/>
    <w:rsid w:val="00827823"/>
    <w:rsid w:val="008315FE"/>
    <w:rsid w:val="00833A16"/>
    <w:rsid w:val="0083619E"/>
    <w:rsid w:val="008459E3"/>
    <w:rsid w:val="00846113"/>
    <w:rsid w:val="008477A0"/>
    <w:rsid w:val="00853849"/>
    <w:rsid w:val="00856C1C"/>
    <w:rsid w:val="00860FCF"/>
    <w:rsid w:val="00864C28"/>
    <w:rsid w:val="00876373"/>
    <w:rsid w:val="00881187"/>
    <w:rsid w:val="00881A31"/>
    <w:rsid w:val="00883DF2"/>
    <w:rsid w:val="008862B4"/>
    <w:rsid w:val="00886DDC"/>
    <w:rsid w:val="00886FA6"/>
    <w:rsid w:val="008872DD"/>
    <w:rsid w:val="00891222"/>
    <w:rsid w:val="00894395"/>
    <w:rsid w:val="00895235"/>
    <w:rsid w:val="00896577"/>
    <w:rsid w:val="008A03B1"/>
    <w:rsid w:val="008A0D5B"/>
    <w:rsid w:val="008A1496"/>
    <w:rsid w:val="008A350A"/>
    <w:rsid w:val="008A3C2F"/>
    <w:rsid w:val="008A6096"/>
    <w:rsid w:val="008A6C69"/>
    <w:rsid w:val="008B1B23"/>
    <w:rsid w:val="008B280D"/>
    <w:rsid w:val="008B5BC5"/>
    <w:rsid w:val="008C47D8"/>
    <w:rsid w:val="008D5573"/>
    <w:rsid w:val="008E34B8"/>
    <w:rsid w:val="008E3749"/>
    <w:rsid w:val="008E5DF6"/>
    <w:rsid w:val="008E7F67"/>
    <w:rsid w:val="008F2B97"/>
    <w:rsid w:val="008F4530"/>
    <w:rsid w:val="008F720B"/>
    <w:rsid w:val="0090096A"/>
    <w:rsid w:val="009033C7"/>
    <w:rsid w:val="00903CA0"/>
    <w:rsid w:val="00903F73"/>
    <w:rsid w:val="00904662"/>
    <w:rsid w:val="00907B97"/>
    <w:rsid w:val="00907E4C"/>
    <w:rsid w:val="00911C43"/>
    <w:rsid w:val="00915798"/>
    <w:rsid w:val="00916A00"/>
    <w:rsid w:val="00926653"/>
    <w:rsid w:val="00926861"/>
    <w:rsid w:val="009400F4"/>
    <w:rsid w:val="00943991"/>
    <w:rsid w:val="00943BF8"/>
    <w:rsid w:val="00944AC3"/>
    <w:rsid w:val="00946D20"/>
    <w:rsid w:val="00947657"/>
    <w:rsid w:val="00953462"/>
    <w:rsid w:val="0095386C"/>
    <w:rsid w:val="00953ECA"/>
    <w:rsid w:val="009544F9"/>
    <w:rsid w:val="00955CA7"/>
    <w:rsid w:val="00955E8D"/>
    <w:rsid w:val="00962D13"/>
    <w:rsid w:val="009640B3"/>
    <w:rsid w:val="00964B48"/>
    <w:rsid w:val="009664EA"/>
    <w:rsid w:val="00970117"/>
    <w:rsid w:val="0097544E"/>
    <w:rsid w:val="00980CC0"/>
    <w:rsid w:val="009815FB"/>
    <w:rsid w:val="00985015"/>
    <w:rsid w:val="009850BE"/>
    <w:rsid w:val="009872CC"/>
    <w:rsid w:val="00987628"/>
    <w:rsid w:val="009879F9"/>
    <w:rsid w:val="00987EB3"/>
    <w:rsid w:val="00991343"/>
    <w:rsid w:val="009915E6"/>
    <w:rsid w:val="009941E1"/>
    <w:rsid w:val="00994930"/>
    <w:rsid w:val="00994BA6"/>
    <w:rsid w:val="0099510D"/>
    <w:rsid w:val="009A36AD"/>
    <w:rsid w:val="009A3A1B"/>
    <w:rsid w:val="009A411F"/>
    <w:rsid w:val="009A5D3D"/>
    <w:rsid w:val="009A5E86"/>
    <w:rsid w:val="009A70EE"/>
    <w:rsid w:val="009A7191"/>
    <w:rsid w:val="009B1A63"/>
    <w:rsid w:val="009B2291"/>
    <w:rsid w:val="009B2ABE"/>
    <w:rsid w:val="009B59C0"/>
    <w:rsid w:val="009C043E"/>
    <w:rsid w:val="009C295A"/>
    <w:rsid w:val="009C45F3"/>
    <w:rsid w:val="009C5D99"/>
    <w:rsid w:val="009C61E1"/>
    <w:rsid w:val="009E25DC"/>
    <w:rsid w:val="009E4309"/>
    <w:rsid w:val="009E6AB0"/>
    <w:rsid w:val="009F0C7C"/>
    <w:rsid w:val="009F47C3"/>
    <w:rsid w:val="009F595E"/>
    <w:rsid w:val="009F707F"/>
    <w:rsid w:val="00A032BD"/>
    <w:rsid w:val="00A06FDE"/>
    <w:rsid w:val="00A07791"/>
    <w:rsid w:val="00A10F2F"/>
    <w:rsid w:val="00A14083"/>
    <w:rsid w:val="00A16B51"/>
    <w:rsid w:val="00A2321B"/>
    <w:rsid w:val="00A24273"/>
    <w:rsid w:val="00A24D8B"/>
    <w:rsid w:val="00A25625"/>
    <w:rsid w:val="00A32E6C"/>
    <w:rsid w:val="00A33E4A"/>
    <w:rsid w:val="00A42156"/>
    <w:rsid w:val="00A427BC"/>
    <w:rsid w:val="00A43FAD"/>
    <w:rsid w:val="00A44E67"/>
    <w:rsid w:val="00A525CF"/>
    <w:rsid w:val="00A525FD"/>
    <w:rsid w:val="00A602EF"/>
    <w:rsid w:val="00A60B2D"/>
    <w:rsid w:val="00A61913"/>
    <w:rsid w:val="00A71C71"/>
    <w:rsid w:val="00A7299C"/>
    <w:rsid w:val="00A77C0A"/>
    <w:rsid w:val="00A8278D"/>
    <w:rsid w:val="00A859BD"/>
    <w:rsid w:val="00A869F7"/>
    <w:rsid w:val="00A87E63"/>
    <w:rsid w:val="00A914EF"/>
    <w:rsid w:val="00A95502"/>
    <w:rsid w:val="00AA113A"/>
    <w:rsid w:val="00AA1D3E"/>
    <w:rsid w:val="00AA42E5"/>
    <w:rsid w:val="00AA65C9"/>
    <w:rsid w:val="00AB1657"/>
    <w:rsid w:val="00AB17D6"/>
    <w:rsid w:val="00AB2699"/>
    <w:rsid w:val="00AB52D1"/>
    <w:rsid w:val="00AB54F9"/>
    <w:rsid w:val="00AB557E"/>
    <w:rsid w:val="00AB6A71"/>
    <w:rsid w:val="00AB6B42"/>
    <w:rsid w:val="00AC2A51"/>
    <w:rsid w:val="00AC6835"/>
    <w:rsid w:val="00AD06AE"/>
    <w:rsid w:val="00AD3B1E"/>
    <w:rsid w:val="00AD47C0"/>
    <w:rsid w:val="00AD6041"/>
    <w:rsid w:val="00AE0503"/>
    <w:rsid w:val="00AE1B2E"/>
    <w:rsid w:val="00AE283E"/>
    <w:rsid w:val="00AE47D1"/>
    <w:rsid w:val="00AE4953"/>
    <w:rsid w:val="00AE4B3E"/>
    <w:rsid w:val="00AE7757"/>
    <w:rsid w:val="00AF32FD"/>
    <w:rsid w:val="00AF616B"/>
    <w:rsid w:val="00AF70EF"/>
    <w:rsid w:val="00AF7A67"/>
    <w:rsid w:val="00AF7EA3"/>
    <w:rsid w:val="00B03F2A"/>
    <w:rsid w:val="00B14F24"/>
    <w:rsid w:val="00B308DF"/>
    <w:rsid w:val="00B36CF6"/>
    <w:rsid w:val="00B37E12"/>
    <w:rsid w:val="00B40C06"/>
    <w:rsid w:val="00B41BDC"/>
    <w:rsid w:val="00B4377C"/>
    <w:rsid w:val="00B43950"/>
    <w:rsid w:val="00B44403"/>
    <w:rsid w:val="00B44656"/>
    <w:rsid w:val="00B448A6"/>
    <w:rsid w:val="00B453D9"/>
    <w:rsid w:val="00B46C2E"/>
    <w:rsid w:val="00B47911"/>
    <w:rsid w:val="00B47A1B"/>
    <w:rsid w:val="00B50EF0"/>
    <w:rsid w:val="00B55D56"/>
    <w:rsid w:val="00B6094F"/>
    <w:rsid w:val="00B62935"/>
    <w:rsid w:val="00B63CC4"/>
    <w:rsid w:val="00B6403F"/>
    <w:rsid w:val="00B645DA"/>
    <w:rsid w:val="00B660A3"/>
    <w:rsid w:val="00B70F38"/>
    <w:rsid w:val="00B718ED"/>
    <w:rsid w:val="00B7263D"/>
    <w:rsid w:val="00B735B7"/>
    <w:rsid w:val="00B763CE"/>
    <w:rsid w:val="00B76B2E"/>
    <w:rsid w:val="00B76D8A"/>
    <w:rsid w:val="00B81581"/>
    <w:rsid w:val="00B86FC6"/>
    <w:rsid w:val="00B9403A"/>
    <w:rsid w:val="00B942F1"/>
    <w:rsid w:val="00B95DDA"/>
    <w:rsid w:val="00B976C3"/>
    <w:rsid w:val="00BA20A5"/>
    <w:rsid w:val="00BB3AC6"/>
    <w:rsid w:val="00BB4841"/>
    <w:rsid w:val="00BB5FC4"/>
    <w:rsid w:val="00BB6D4B"/>
    <w:rsid w:val="00BC37CE"/>
    <w:rsid w:val="00BD40AF"/>
    <w:rsid w:val="00BD620F"/>
    <w:rsid w:val="00BE4DDC"/>
    <w:rsid w:val="00BE5135"/>
    <w:rsid w:val="00BF0EE3"/>
    <w:rsid w:val="00BF491A"/>
    <w:rsid w:val="00C03714"/>
    <w:rsid w:val="00C04154"/>
    <w:rsid w:val="00C05A50"/>
    <w:rsid w:val="00C11C82"/>
    <w:rsid w:val="00C144D2"/>
    <w:rsid w:val="00C1484A"/>
    <w:rsid w:val="00C17291"/>
    <w:rsid w:val="00C1764B"/>
    <w:rsid w:val="00C21D73"/>
    <w:rsid w:val="00C22432"/>
    <w:rsid w:val="00C25AC5"/>
    <w:rsid w:val="00C26941"/>
    <w:rsid w:val="00C26B24"/>
    <w:rsid w:val="00C27749"/>
    <w:rsid w:val="00C31472"/>
    <w:rsid w:val="00C32D33"/>
    <w:rsid w:val="00C34561"/>
    <w:rsid w:val="00C34CD6"/>
    <w:rsid w:val="00C37CF2"/>
    <w:rsid w:val="00C45725"/>
    <w:rsid w:val="00C45788"/>
    <w:rsid w:val="00C4672A"/>
    <w:rsid w:val="00C56BE1"/>
    <w:rsid w:val="00C57451"/>
    <w:rsid w:val="00C62859"/>
    <w:rsid w:val="00C63871"/>
    <w:rsid w:val="00C64DD3"/>
    <w:rsid w:val="00C66BB0"/>
    <w:rsid w:val="00C72B95"/>
    <w:rsid w:val="00C76490"/>
    <w:rsid w:val="00C85FA4"/>
    <w:rsid w:val="00C935D8"/>
    <w:rsid w:val="00C945E4"/>
    <w:rsid w:val="00C95EB0"/>
    <w:rsid w:val="00CB0657"/>
    <w:rsid w:val="00CB1DF0"/>
    <w:rsid w:val="00CB4461"/>
    <w:rsid w:val="00CB552A"/>
    <w:rsid w:val="00CC0C7D"/>
    <w:rsid w:val="00CC0CE5"/>
    <w:rsid w:val="00CC456B"/>
    <w:rsid w:val="00CC472E"/>
    <w:rsid w:val="00CD45F1"/>
    <w:rsid w:val="00CD6052"/>
    <w:rsid w:val="00CE1BEF"/>
    <w:rsid w:val="00CE2847"/>
    <w:rsid w:val="00CE6946"/>
    <w:rsid w:val="00CF54D6"/>
    <w:rsid w:val="00CF656F"/>
    <w:rsid w:val="00CF71C6"/>
    <w:rsid w:val="00CF7DBE"/>
    <w:rsid w:val="00D0061C"/>
    <w:rsid w:val="00D02FD6"/>
    <w:rsid w:val="00D031A2"/>
    <w:rsid w:val="00D04E5C"/>
    <w:rsid w:val="00D07171"/>
    <w:rsid w:val="00D1313C"/>
    <w:rsid w:val="00D14065"/>
    <w:rsid w:val="00D16704"/>
    <w:rsid w:val="00D175B8"/>
    <w:rsid w:val="00D20127"/>
    <w:rsid w:val="00D21345"/>
    <w:rsid w:val="00D21FAE"/>
    <w:rsid w:val="00D22A9A"/>
    <w:rsid w:val="00D300BE"/>
    <w:rsid w:val="00D3094F"/>
    <w:rsid w:val="00D31D59"/>
    <w:rsid w:val="00D33AB9"/>
    <w:rsid w:val="00D34EEB"/>
    <w:rsid w:val="00D355C8"/>
    <w:rsid w:val="00D35D27"/>
    <w:rsid w:val="00D46AAA"/>
    <w:rsid w:val="00D542CB"/>
    <w:rsid w:val="00D5680A"/>
    <w:rsid w:val="00D5725B"/>
    <w:rsid w:val="00D618C1"/>
    <w:rsid w:val="00D62C83"/>
    <w:rsid w:val="00D63D2F"/>
    <w:rsid w:val="00D65BAF"/>
    <w:rsid w:val="00D66B33"/>
    <w:rsid w:val="00D67DC6"/>
    <w:rsid w:val="00D71257"/>
    <w:rsid w:val="00D7471E"/>
    <w:rsid w:val="00D762D2"/>
    <w:rsid w:val="00D76468"/>
    <w:rsid w:val="00D76633"/>
    <w:rsid w:val="00D83F30"/>
    <w:rsid w:val="00D847BF"/>
    <w:rsid w:val="00D87BFE"/>
    <w:rsid w:val="00D9040E"/>
    <w:rsid w:val="00D93DC4"/>
    <w:rsid w:val="00DA0E8D"/>
    <w:rsid w:val="00DA102B"/>
    <w:rsid w:val="00DA3372"/>
    <w:rsid w:val="00DA5BF9"/>
    <w:rsid w:val="00DA63E6"/>
    <w:rsid w:val="00DB02E2"/>
    <w:rsid w:val="00DB4297"/>
    <w:rsid w:val="00DC118D"/>
    <w:rsid w:val="00DC2165"/>
    <w:rsid w:val="00DC61B6"/>
    <w:rsid w:val="00DD081F"/>
    <w:rsid w:val="00DD34F6"/>
    <w:rsid w:val="00DE031B"/>
    <w:rsid w:val="00DF1268"/>
    <w:rsid w:val="00DF2093"/>
    <w:rsid w:val="00DF27D5"/>
    <w:rsid w:val="00DF71FB"/>
    <w:rsid w:val="00DF739D"/>
    <w:rsid w:val="00DF7C1D"/>
    <w:rsid w:val="00E043B3"/>
    <w:rsid w:val="00E06E84"/>
    <w:rsid w:val="00E21DB3"/>
    <w:rsid w:val="00E30827"/>
    <w:rsid w:val="00E31499"/>
    <w:rsid w:val="00E32782"/>
    <w:rsid w:val="00E33373"/>
    <w:rsid w:val="00E36242"/>
    <w:rsid w:val="00E3746F"/>
    <w:rsid w:val="00E4040F"/>
    <w:rsid w:val="00E42841"/>
    <w:rsid w:val="00E4458D"/>
    <w:rsid w:val="00E46C4F"/>
    <w:rsid w:val="00E5105F"/>
    <w:rsid w:val="00E52E4E"/>
    <w:rsid w:val="00E56F2D"/>
    <w:rsid w:val="00E6123E"/>
    <w:rsid w:val="00E64087"/>
    <w:rsid w:val="00E65002"/>
    <w:rsid w:val="00E71455"/>
    <w:rsid w:val="00E728F7"/>
    <w:rsid w:val="00E74811"/>
    <w:rsid w:val="00E763F2"/>
    <w:rsid w:val="00E80F1D"/>
    <w:rsid w:val="00E81261"/>
    <w:rsid w:val="00E8158D"/>
    <w:rsid w:val="00E8311E"/>
    <w:rsid w:val="00E8325D"/>
    <w:rsid w:val="00E95D55"/>
    <w:rsid w:val="00EA0748"/>
    <w:rsid w:val="00EA7E22"/>
    <w:rsid w:val="00EB27C6"/>
    <w:rsid w:val="00EB2A31"/>
    <w:rsid w:val="00EB2E6C"/>
    <w:rsid w:val="00EB431E"/>
    <w:rsid w:val="00EC07FA"/>
    <w:rsid w:val="00EC0D66"/>
    <w:rsid w:val="00EC44E8"/>
    <w:rsid w:val="00EC5FF6"/>
    <w:rsid w:val="00EC6B2D"/>
    <w:rsid w:val="00ED04BB"/>
    <w:rsid w:val="00ED4101"/>
    <w:rsid w:val="00ED452D"/>
    <w:rsid w:val="00ED558B"/>
    <w:rsid w:val="00ED5D09"/>
    <w:rsid w:val="00ED6584"/>
    <w:rsid w:val="00ED71EE"/>
    <w:rsid w:val="00EF0B18"/>
    <w:rsid w:val="00EF1510"/>
    <w:rsid w:val="00EF2AD3"/>
    <w:rsid w:val="00EF2EFC"/>
    <w:rsid w:val="00EF5AF1"/>
    <w:rsid w:val="00EF65AA"/>
    <w:rsid w:val="00F015FE"/>
    <w:rsid w:val="00F04DFB"/>
    <w:rsid w:val="00F05F90"/>
    <w:rsid w:val="00F06C67"/>
    <w:rsid w:val="00F11DA4"/>
    <w:rsid w:val="00F128DC"/>
    <w:rsid w:val="00F13304"/>
    <w:rsid w:val="00F1594A"/>
    <w:rsid w:val="00F22BA9"/>
    <w:rsid w:val="00F23412"/>
    <w:rsid w:val="00F262EB"/>
    <w:rsid w:val="00F26F21"/>
    <w:rsid w:val="00F278A8"/>
    <w:rsid w:val="00F30D58"/>
    <w:rsid w:val="00F31806"/>
    <w:rsid w:val="00F32026"/>
    <w:rsid w:val="00F4373A"/>
    <w:rsid w:val="00F43E21"/>
    <w:rsid w:val="00F4514F"/>
    <w:rsid w:val="00F476F2"/>
    <w:rsid w:val="00F479E5"/>
    <w:rsid w:val="00F5313D"/>
    <w:rsid w:val="00F54750"/>
    <w:rsid w:val="00F57579"/>
    <w:rsid w:val="00F6045C"/>
    <w:rsid w:val="00F61442"/>
    <w:rsid w:val="00F627F8"/>
    <w:rsid w:val="00F62CDA"/>
    <w:rsid w:val="00F639A8"/>
    <w:rsid w:val="00F66BC8"/>
    <w:rsid w:val="00F71DE3"/>
    <w:rsid w:val="00F72E5A"/>
    <w:rsid w:val="00F80393"/>
    <w:rsid w:val="00F80946"/>
    <w:rsid w:val="00F90AED"/>
    <w:rsid w:val="00F96919"/>
    <w:rsid w:val="00F96D67"/>
    <w:rsid w:val="00F971C3"/>
    <w:rsid w:val="00FA0D78"/>
    <w:rsid w:val="00FA24C7"/>
    <w:rsid w:val="00FA2870"/>
    <w:rsid w:val="00FA6D2D"/>
    <w:rsid w:val="00FB115B"/>
    <w:rsid w:val="00FB532B"/>
    <w:rsid w:val="00FC0BB5"/>
    <w:rsid w:val="00FC18C5"/>
    <w:rsid w:val="00FC1B35"/>
    <w:rsid w:val="00FC469B"/>
    <w:rsid w:val="00FC5FBD"/>
    <w:rsid w:val="00FC6CEA"/>
    <w:rsid w:val="00FD1A96"/>
    <w:rsid w:val="00FD2D9B"/>
    <w:rsid w:val="00FD2DFF"/>
    <w:rsid w:val="00FE26EA"/>
    <w:rsid w:val="00FE3B23"/>
    <w:rsid w:val="00FE4F98"/>
    <w:rsid w:val="00FF06EC"/>
    <w:rsid w:val="00FF4F1E"/>
    <w:rsid w:val="00FF6C1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59819"/>
  <w15:chartTrackingRefBased/>
  <w15:docId w15:val="{F8F7E618-391E-4511-BE92-C758C45FC0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nb-NO" w:eastAsia="en-US"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9A2"/>
  </w:style>
  <w:style w:type="paragraph" w:styleId="Overskrift1">
    <w:name w:val="heading 1"/>
    <w:basedOn w:val="Normal"/>
    <w:next w:val="Normal"/>
    <w:link w:val="Overskrift1Tegn"/>
    <w:uiPriority w:val="9"/>
    <w:qFormat/>
    <w:rsid w:val="00465A73"/>
    <w:pPr>
      <w:keepNext/>
      <w:keepLines/>
      <w:spacing w:before="480" w:after="0" w:line="360" w:lineRule="auto"/>
      <w:outlineLvl w:val="0"/>
    </w:pPr>
    <w:rPr>
      <w:rFonts w:asciiTheme="majorHAnsi" w:eastAsiaTheme="majorEastAsia" w:hAnsiTheme="majorHAnsi" w:cstheme="majorBidi"/>
      <w:b/>
      <w:bCs/>
      <w:color w:val="2F5496" w:themeColor="accent1" w:themeShade="BF"/>
      <w:sz w:val="28"/>
      <w:szCs w:val="28"/>
      <w:lang w:eastAsia="nb-NO"/>
    </w:rPr>
  </w:style>
  <w:style w:type="paragraph" w:styleId="Overskrift2">
    <w:name w:val="heading 2"/>
    <w:basedOn w:val="Normal"/>
    <w:next w:val="Normal"/>
    <w:link w:val="Overskrift2Tegn"/>
    <w:uiPriority w:val="9"/>
    <w:unhideWhenUsed/>
    <w:qFormat/>
    <w:rsid w:val="009E6A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semiHidden/>
    <w:unhideWhenUsed/>
    <w:qFormat/>
    <w:rsid w:val="008A3C2F"/>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465A73"/>
    <w:rPr>
      <w:rFonts w:asciiTheme="majorHAnsi" w:eastAsiaTheme="majorEastAsia" w:hAnsiTheme="majorHAnsi" w:cstheme="majorBidi"/>
      <w:b/>
      <w:bCs/>
      <w:color w:val="2F5496" w:themeColor="accent1" w:themeShade="BF"/>
      <w:sz w:val="28"/>
      <w:szCs w:val="28"/>
      <w:lang w:eastAsia="nb-NO"/>
    </w:rPr>
  </w:style>
  <w:style w:type="character" w:customStyle="1" w:styleId="Overskrift2Tegn">
    <w:name w:val="Overskrift 2 Tegn"/>
    <w:basedOn w:val="Standardskriftforavsnitt"/>
    <w:link w:val="Overskrift2"/>
    <w:uiPriority w:val="9"/>
    <w:rsid w:val="009E6AB0"/>
    <w:rPr>
      <w:rFonts w:asciiTheme="majorHAnsi" w:eastAsiaTheme="majorEastAsia" w:hAnsiTheme="majorHAnsi" w:cstheme="majorBidi"/>
      <w:color w:val="2F5496" w:themeColor="accent1" w:themeShade="BF"/>
      <w:sz w:val="26"/>
      <w:szCs w:val="26"/>
    </w:rPr>
  </w:style>
  <w:style w:type="character" w:styleId="Hyperkobling">
    <w:name w:val="Hyperlink"/>
    <w:basedOn w:val="Standardskriftforavsnitt"/>
    <w:uiPriority w:val="99"/>
    <w:unhideWhenUsed/>
    <w:rsid w:val="009E6AB0"/>
    <w:rPr>
      <w:color w:val="0563C1" w:themeColor="hyperlink"/>
      <w:u w:val="single"/>
    </w:rPr>
  </w:style>
  <w:style w:type="paragraph" w:styleId="Listeavsnitt">
    <w:name w:val="List Paragraph"/>
    <w:basedOn w:val="Normal"/>
    <w:uiPriority w:val="34"/>
    <w:qFormat/>
    <w:rsid w:val="009E6AB0"/>
    <w:pPr>
      <w:spacing w:after="0" w:line="360" w:lineRule="auto"/>
      <w:ind w:left="720"/>
      <w:contextualSpacing/>
    </w:pPr>
    <w:rPr>
      <w:rFonts w:eastAsia="Times New Roman"/>
      <w:lang w:eastAsia="nb-NO"/>
    </w:rPr>
  </w:style>
  <w:style w:type="paragraph" w:styleId="Topptekst">
    <w:name w:val="header"/>
    <w:basedOn w:val="Normal"/>
    <w:link w:val="TopptekstTegn"/>
    <w:uiPriority w:val="99"/>
    <w:unhideWhenUsed/>
    <w:rsid w:val="009E6AB0"/>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9E6AB0"/>
  </w:style>
  <w:style w:type="paragraph" w:styleId="Bunntekst">
    <w:name w:val="footer"/>
    <w:basedOn w:val="Normal"/>
    <w:link w:val="BunntekstTegn"/>
    <w:uiPriority w:val="99"/>
    <w:unhideWhenUsed/>
    <w:rsid w:val="009E6AB0"/>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9E6AB0"/>
  </w:style>
  <w:style w:type="character" w:styleId="Fulgthyperkobling">
    <w:name w:val="FollowedHyperlink"/>
    <w:basedOn w:val="Standardskriftforavsnitt"/>
    <w:uiPriority w:val="99"/>
    <w:semiHidden/>
    <w:unhideWhenUsed/>
    <w:rsid w:val="00244B61"/>
    <w:rPr>
      <w:color w:val="954F72" w:themeColor="followedHyperlink"/>
      <w:u w:val="single"/>
    </w:rPr>
  </w:style>
  <w:style w:type="character" w:styleId="Ulstomtale">
    <w:name w:val="Unresolved Mention"/>
    <w:basedOn w:val="Standardskriftforavsnitt"/>
    <w:uiPriority w:val="99"/>
    <w:semiHidden/>
    <w:unhideWhenUsed/>
    <w:rsid w:val="003332CE"/>
    <w:rPr>
      <w:color w:val="605E5C"/>
      <w:shd w:val="clear" w:color="auto" w:fill="E1DFDD"/>
    </w:rPr>
  </w:style>
  <w:style w:type="paragraph" w:styleId="Ingenmellomrom">
    <w:name w:val="No Spacing"/>
    <w:link w:val="IngenmellomromTegn"/>
    <w:uiPriority w:val="1"/>
    <w:qFormat/>
    <w:rsid w:val="002113BB"/>
    <w:pPr>
      <w:spacing w:after="0" w:line="240" w:lineRule="auto"/>
    </w:pPr>
    <w:rPr>
      <w:rFonts w:asciiTheme="minorHAnsi" w:eastAsiaTheme="minorEastAsia" w:hAnsiTheme="minorHAnsi" w:cstheme="minorBidi"/>
      <w:sz w:val="22"/>
      <w:szCs w:val="22"/>
      <w:lang w:eastAsia="nb-NO"/>
    </w:rPr>
  </w:style>
  <w:style w:type="character" w:customStyle="1" w:styleId="IngenmellomromTegn">
    <w:name w:val="Ingen mellomrom Tegn"/>
    <w:basedOn w:val="Standardskriftforavsnitt"/>
    <w:link w:val="Ingenmellomrom"/>
    <w:uiPriority w:val="1"/>
    <w:rsid w:val="002113BB"/>
    <w:rPr>
      <w:rFonts w:asciiTheme="minorHAnsi" w:eastAsiaTheme="minorEastAsia" w:hAnsiTheme="minorHAnsi" w:cstheme="minorBidi"/>
      <w:sz w:val="22"/>
      <w:szCs w:val="22"/>
      <w:lang w:eastAsia="nb-NO"/>
    </w:rPr>
  </w:style>
  <w:style w:type="paragraph" w:styleId="Overskriftforinnholdsfortegnelse">
    <w:name w:val="TOC Heading"/>
    <w:basedOn w:val="Overskrift1"/>
    <w:next w:val="Normal"/>
    <w:uiPriority w:val="39"/>
    <w:unhideWhenUsed/>
    <w:qFormat/>
    <w:rsid w:val="000C29A2"/>
    <w:pPr>
      <w:spacing w:before="240" w:line="259" w:lineRule="auto"/>
      <w:outlineLvl w:val="9"/>
    </w:pPr>
    <w:rPr>
      <w:b w:val="0"/>
      <w:bCs w:val="0"/>
      <w:sz w:val="32"/>
      <w:szCs w:val="32"/>
    </w:rPr>
  </w:style>
  <w:style w:type="paragraph" w:styleId="INNH1">
    <w:name w:val="toc 1"/>
    <w:basedOn w:val="Normal"/>
    <w:next w:val="Normal"/>
    <w:autoRedefine/>
    <w:uiPriority w:val="39"/>
    <w:unhideWhenUsed/>
    <w:rsid w:val="000C29A2"/>
    <w:pPr>
      <w:spacing w:after="100"/>
    </w:pPr>
  </w:style>
  <w:style w:type="paragraph" w:styleId="INNH2">
    <w:name w:val="toc 2"/>
    <w:basedOn w:val="Normal"/>
    <w:next w:val="Normal"/>
    <w:autoRedefine/>
    <w:uiPriority w:val="39"/>
    <w:unhideWhenUsed/>
    <w:rsid w:val="000C29A2"/>
    <w:pPr>
      <w:spacing w:after="100"/>
      <w:ind w:left="240"/>
    </w:pPr>
  </w:style>
  <w:style w:type="paragraph" w:customStyle="1" w:styleId="rsplan">
    <w:name w:val="Årsplan"/>
    <w:basedOn w:val="Overskrift1"/>
    <w:qFormat/>
    <w:rsid w:val="00AE47D1"/>
    <w:pPr>
      <w:numPr>
        <w:numId w:val="1"/>
      </w:numPr>
    </w:pPr>
    <w:rPr>
      <w:rFonts w:ascii="Times New Roman" w:hAnsi="Times New Roman"/>
    </w:rPr>
  </w:style>
  <w:style w:type="character" w:styleId="Utheving">
    <w:name w:val="Emphasis"/>
    <w:basedOn w:val="Standardskriftforavsnitt"/>
    <w:uiPriority w:val="20"/>
    <w:qFormat/>
    <w:rsid w:val="000C29A2"/>
    <w:rPr>
      <w:i/>
      <w:iCs/>
    </w:rPr>
  </w:style>
  <w:style w:type="paragraph" w:customStyle="1" w:styleId="rsplan2">
    <w:name w:val="Årsplan 2"/>
    <w:basedOn w:val="Overskrift2"/>
    <w:link w:val="rsplan2Tegn"/>
    <w:qFormat/>
    <w:rsid w:val="000839F4"/>
    <w:rPr>
      <w:rFonts w:ascii="Times New Roman" w:hAnsi="Times New Roman"/>
    </w:rPr>
  </w:style>
  <w:style w:type="character" w:customStyle="1" w:styleId="rsplan2Tegn">
    <w:name w:val="Årsplan 2 Tegn"/>
    <w:basedOn w:val="Overskrift2Tegn"/>
    <w:link w:val="rsplan2"/>
    <w:rsid w:val="000839F4"/>
    <w:rPr>
      <w:rFonts w:asciiTheme="majorHAnsi" w:eastAsiaTheme="majorEastAsia" w:hAnsiTheme="majorHAnsi" w:cstheme="majorBidi"/>
      <w:color w:val="2F5496" w:themeColor="accent1" w:themeShade="BF"/>
      <w:sz w:val="26"/>
      <w:szCs w:val="26"/>
    </w:rPr>
  </w:style>
  <w:style w:type="table" w:styleId="Tabellrutenett">
    <w:name w:val="Table Grid"/>
    <w:basedOn w:val="Vanligtabell"/>
    <w:uiPriority w:val="59"/>
    <w:rsid w:val="000C29A2"/>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1lysuthevingsfarge2">
    <w:name w:val="Grid Table 1 Light Accent 2"/>
    <w:basedOn w:val="Vanligtabell"/>
    <w:uiPriority w:val="46"/>
    <w:rsid w:val="0089122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customStyle="1" w:styleId="Overskrift3Tegn">
    <w:name w:val="Overskrift 3 Tegn"/>
    <w:basedOn w:val="Standardskriftforavsnitt"/>
    <w:link w:val="Overskrift3"/>
    <w:uiPriority w:val="9"/>
    <w:semiHidden/>
    <w:rsid w:val="008A3C2F"/>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EB2E6C"/>
    <w:pPr>
      <w:spacing w:before="100" w:beforeAutospacing="1" w:after="100" w:afterAutospacing="1" w:line="240" w:lineRule="auto"/>
      <w:jc w:val="left"/>
    </w:pPr>
    <w:rPr>
      <w:rFonts w:eastAsia="Times New Roman"/>
      <w:lang w:eastAsia="nb-NO"/>
    </w:rPr>
  </w:style>
  <w:style w:type="table" w:styleId="Rutenettabell3uthevingsfarge1">
    <w:name w:val="Grid Table 3 Accent 1"/>
    <w:basedOn w:val="Vanligtabell"/>
    <w:uiPriority w:val="48"/>
    <w:rsid w:val="00E46C4F"/>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Sterktsitat">
    <w:name w:val="Intense Quote"/>
    <w:basedOn w:val="Normal"/>
    <w:next w:val="Normal"/>
    <w:link w:val="SterktsitatTegn"/>
    <w:uiPriority w:val="30"/>
    <w:qFormat/>
    <w:rsid w:val="00A43FA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SterktsitatTegn">
    <w:name w:val="Sterkt sitat Tegn"/>
    <w:basedOn w:val="Standardskriftforavsnitt"/>
    <w:link w:val="Sterktsitat"/>
    <w:uiPriority w:val="30"/>
    <w:rsid w:val="00A43FAD"/>
    <w:rPr>
      <w:i/>
      <w:iCs/>
      <w:color w:val="4472C4" w:themeColor="accent1"/>
    </w:rPr>
  </w:style>
  <w:style w:type="character" w:styleId="Sterkreferanse">
    <w:name w:val="Intense Reference"/>
    <w:basedOn w:val="Standardskriftforavsnitt"/>
    <w:uiPriority w:val="32"/>
    <w:qFormat/>
    <w:rsid w:val="00A43FAD"/>
    <w:rPr>
      <w:b/>
      <w:bCs/>
      <w:smallCaps/>
      <w:color w:val="4472C4" w:themeColor="accent1"/>
      <w:spacing w:val="5"/>
    </w:rPr>
  </w:style>
  <w:style w:type="table" w:styleId="Listetabell5mrkuthevingsfarge5">
    <w:name w:val="List Table 5 Dark Accent 5"/>
    <w:basedOn w:val="Vanligtabell"/>
    <w:uiPriority w:val="50"/>
    <w:rsid w:val="004520A3"/>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Rutenettabell1lysuthevingsfarge5">
    <w:name w:val="Grid Table 1 Light Accent 5"/>
    <w:basedOn w:val="Vanligtabell"/>
    <w:uiPriority w:val="46"/>
    <w:rsid w:val="004520A3"/>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8007293">
      <w:bodyDiv w:val="1"/>
      <w:marLeft w:val="0"/>
      <w:marRight w:val="0"/>
      <w:marTop w:val="0"/>
      <w:marBottom w:val="0"/>
      <w:divBdr>
        <w:top w:val="none" w:sz="0" w:space="0" w:color="auto"/>
        <w:left w:val="none" w:sz="0" w:space="0" w:color="auto"/>
        <w:bottom w:val="none" w:sz="0" w:space="0" w:color="auto"/>
        <w:right w:val="none" w:sz="0" w:space="0" w:color="auto"/>
      </w:divBdr>
      <w:divsChild>
        <w:div w:id="1878197270">
          <w:marLeft w:val="547"/>
          <w:marRight w:val="0"/>
          <w:marTop w:val="0"/>
          <w:marBottom w:val="0"/>
          <w:divBdr>
            <w:top w:val="none" w:sz="0" w:space="0" w:color="auto"/>
            <w:left w:val="none" w:sz="0" w:space="0" w:color="auto"/>
            <w:bottom w:val="none" w:sz="0" w:space="0" w:color="auto"/>
            <w:right w:val="none" w:sz="0" w:space="0" w:color="auto"/>
          </w:divBdr>
        </w:div>
      </w:divsChild>
    </w:div>
    <w:div w:id="1297368180">
      <w:bodyDiv w:val="1"/>
      <w:marLeft w:val="0"/>
      <w:marRight w:val="0"/>
      <w:marTop w:val="0"/>
      <w:marBottom w:val="0"/>
      <w:divBdr>
        <w:top w:val="none" w:sz="0" w:space="0" w:color="auto"/>
        <w:left w:val="none" w:sz="0" w:space="0" w:color="auto"/>
        <w:bottom w:val="none" w:sz="0" w:space="0" w:color="auto"/>
        <w:right w:val="none" w:sz="0" w:space="0" w:color="auto"/>
      </w:divBdr>
      <w:divsChild>
        <w:div w:id="2131166189">
          <w:marLeft w:val="0"/>
          <w:marRight w:val="0"/>
          <w:marTop w:val="0"/>
          <w:marBottom w:val="0"/>
          <w:divBdr>
            <w:top w:val="none" w:sz="0" w:space="0" w:color="auto"/>
            <w:left w:val="none" w:sz="0" w:space="0" w:color="auto"/>
            <w:bottom w:val="none" w:sz="0" w:space="0" w:color="auto"/>
            <w:right w:val="none" w:sz="0" w:space="0" w:color="auto"/>
          </w:divBdr>
          <w:divsChild>
            <w:div w:id="383020957">
              <w:marLeft w:val="0"/>
              <w:marRight w:val="0"/>
              <w:marTop w:val="0"/>
              <w:marBottom w:val="0"/>
              <w:divBdr>
                <w:top w:val="none" w:sz="0" w:space="0" w:color="auto"/>
                <w:left w:val="none" w:sz="0" w:space="0" w:color="auto"/>
                <w:bottom w:val="none" w:sz="0" w:space="0" w:color="auto"/>
                <w:right w:val="none" w:sz="0" w:space="0" w:color="auto"/>
              </w:divBdr>
              <w:divsChild>
                <w:div w:id="1041712997">
                  <w:marLeft w:val="0"/>
                  <w:marRight w:val="0"/>
                  <w:marTop w:val="0"/>
                  <w:marBottom w:val="0"/>
                  <w:divBdr>
                    <w:top w:val="none" w:sz="0" w:space="0" w:color="auto"/>
                    <w:left w:val="none" w:sz="0" w:space="0" w:color="auto"/>
                    <w:bottom w:val="none" w:sz="0" w:space="0" w:color="auto"/>
                    <w:right w:val="none" w:sz="0" w:space="0" w:color="auto"/>
                  </w:divBdr>
                  <w:divsChild>
                    <w:div w:id="1540237403">
                      <w:marLeft w:val="0"/>
                      <w:marRight w:val="0"/>
                      <w:marTop w:val="0"/>
                      <w:marBottom w:val="0"/>
                      <w:divBdr>
                        <w:top w:val="none" w:sz="0" w:space="0" w:color="auto"/>
                        <w:left w:val="none" w:sz="0" w:space="0" w:color="auto"/>
                        <w:bottom w:val="none" w:sz="0" w:space="0" w:color="auto"/>
                        <w:right w:val="none" w:sz="0" w:space="0" w:color="auto"/>
                      </w:divBdr>
                      <w:divsChild>
                        <w:div w:id="21157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hyperlink" Target="https://www.styd.no/"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hyperlink" Target="https://www.udir.no/laring-og-trivsel/rammeplan-for-barnehagen/" TargetMode="External"/><Relationship Id="rId2" Type="http://schemas.openxmlformats.org/officeDocument/2006/relationships/customXml" Target="../customXml/item2.xml"/><Relationship Id="rId16" Type="http://schemas.openxmlformats.org/officeDocument/2006/relationships/hyperlink" Target="https://lovdata.no/dokument/NL/lov/2005-06-17-64"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melgaard.barnehage.no/"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diagramColors" Target="diagrams/colors1.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diagrams/colors1.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983AAA7-7F38-4226-A1A7-57BAD4A702F1}" type="doc">
      <dgm:prSet loTypeId="urn:microsoft.com/office/officeart/2005/8/layout/pyramid2" loCatId="pyramid" qsTypeId="urn:microsoft.com/office/officeart/2005/8/quickstyle/3d3" qsCatId="3D" csTypeId="urn:microsoft.com/office/officeart/2005/8/colors/accent2_1" csCatId="accent2" phldr="1"/>
      <dgm:spPr/>
    </dgm:pt>
    <dgm:pt modelId="{0242E870-1DF6-4C1F-B0F4-FBAEEF98FB86}">
      <dgm:prSet phldrT="[Tekst]"/>
      <dgm:spPr>
        <a:solidFill>
          <a:schemeClr val="accent1">
            <a:lumMod val="60000"/>
            <a:lumOff val="40000"/>
            <a:alpha val="90000"/>
          </a:schemeClr>
        </a:solidFill>
      </dgm:spPr>
      <dgm:t>
        <a:bodyPr/>
        <a:lstStyle/>
        <a:p>
          <a:r>
            <a:rPr lang="nb-NO"/>
            <a:t>Rammeplan for barnehagens innhold og oppgaver</a:t>
          </a:r>
        </a:p>
      </dgm:t>
    </dgm:pt>
    <dgm:pt modelId="{01F81668-1E19-4733-B45A-E556B992626E}" type="parTrans" cxnId="{5FAA168E-513B-47C7-980A-ECC826CF6174}">
      <dgm:prSet/>
      <dgm:spPr/>
      <dgm:t>
        <a:bodyPr/>
        <a:lstStyle/>
        <a:p>
          <a:endParaRPr lang="nb-NO"/>
        </a:p>
      </dgm:t>
    </dgm:pt>
    <dgm:pt modelId="{9973EB85-441F-4CA3-A3E8-59ABF34001C5}" type="sibTrans" cxnId="{5FAA168E-513B-47C7-980A-ECC826CF6174}">
      <dgm:prSet/>
      <dgm:spPr/>
      <dgm:t>
        <a:bodyPr/>
        <a:lstStyle/>
        <a:p>
          <a:endParaRPr lang="nb-NO"/>
        </a:p>
      </dgm:t>
    </dgm:pt>
    <dgm:pt modelId="{80CAFDFA-B3D6-4CF0-8E57-741F99A35EB1}">
      <dgm:prSet phldrT="[Tekst]"/>
      <dgm:spPr>
        <a:solidFill>
          <a:schemeClr val="accent1">
            <a:lumMod val="60000"/>
            <a:lumOff val="40000"/>
            <a:alpha val="90000"/>
          </a:schemeClr>
        </a:solidFill>
      </dgm:spPr>
      <dgm:t>
        <a:bodyPr/>
        <a:lstStyle/>
        <a:p>
          <a:r>
            <a:rPr lang="nb-NO"/>
            <a:t>Barnehageloven</a:t>
          </a:r>
        </a:p>
      </dgm:t>
    </dgm:pt>
    <dgm:pt modelId="{14CFA72B-771A-442D-9D58-C247C3A0B6DF}" type="parTrans" cxnId="{FE3F6458-C18E-4728-942A-4602D35AB4A4}">
      <dgm:prSet/>
      <dgm:spPr/>
      <dgm:t>
        <a:bodyPr/>
        <a:lstStyle/>
        <a:p>
          <a:endParaRPr lang="nb-NO"/>
        </a:p>
      </dgm:t>
    </dgm:pt>
    <dgm:pt modelId="{AE88B7F7-9F3D-49F3-B793-706825119872}" type="sibTrans" cxnId="{FE3F6458-C18E-4728-942A-4602D35AB4A4}">
      <dgm:prSet/>
      <dgm:spPr/>
      <dgm:t>
        <a:bodyPr/>
        <a:lstStyle/>
        <a:p>
          <a:endParaRPr lang="nb-NO"/>
        </a:p>
      </dgm:t>
    </dgm:pt>
    <dgm:pt modelId="{25C87456-A626-4F7E-99A0-712B2128BBEF}">
      <dgm:prSet phldrT="[Tekst]"/>
      <dgm:spPr>
        <a:solidFill>
          <a:schemeClr val="accent1">
            <a:lumMod val="60000"/>
            <a:lumOff val="40000"/>
            <a:alpha val="90000"/>
          </a:schemeClr>
        </a:solidFill>
      </dgm:spPr>
      <dgm:t>
        <a:bodyPr/>
        <a:lstStyle/>
        <a:p>
          <a:r>
            <a:rPr lang="nb-NO"/>
            <a:t>Årsplan for Melgård barnehage SA</a:t>
          </a:r>
        </a:p>
      </dgm:t>
    </dgm:pt>
    <dgm:pt modelId="{35F36A4A-9DF8-424C-BE36-A03154CDE002}" type="parTrans" cxnId="{7A021B94-AB25-4E5E-8299-F29A752852BA}">
      <dgm:prSet/>
      <dgm:spPr/>
      <dgm:t>
        <a:bodyPr/>
        <a:lstStyle/>
        <a:p>
          <a:endParaRPr lang="nb-NO"/>
        </a:p>
      </dgm:t>
    </dgm:pt>
    <dgm:pt modelId="{86BD5C63-E257-490A-B249-1D24E78A1A9C}" type="sibTrans" cxnId="{7A021B94-AB25-4E5E-8299-F29A752852BA}">
      <dgm:prSet/>
      <dgm:spPr/>
      <dgm:t>
        <a:bodyPr/>
        <a:lstStyle/>
        <a:p>
          <a:endParaRPr lang="nb-NO"/>
        </a:p>
      </dgm:t>
    </dgm:pt>
    <dgm:pt modelId="{F2BB5251-E2BB-42B7-A8A4-564A49318E59}">
      <dgm:prSet phldrT="[Tekst]"/>
      <dgm:spPr>
        <a:solidFill>
          <a:schemeClr val="accent1">
            <a:lumMod val="60000"/>
            <a:lumOff val="40000"/>
            <a:alpha val="90000"/>
          </a:schemeClr>
        </a:solidFill>
        <a:ln>
          <a:solidFill>
            <a:schemeClr val="accent1">
              <a:lumMod val="60000"/>
              <a:lumOff val="40000"/>
            </a:schemeClr>
          </a:solidFill>
        </a:ln>
      </dgm:spPr>
      <dgm:t>
        <a:bodyPr/>
        <a:lstStyle/>
        <a:p>
          <a:r>
            <a:rPr lang="nb-NO"/>
            <a:t>Progresjonsplaner</a:t>
          </a:r>
        </a:p>
      </dgm:t>
    </dgm:pt>
    <dgm:pt modelId="{7E64CB0E-EFB8-4C47-8847-D6E6D5F81DF9}" type="parTrans" cxnId="{9284A4D6-E805-4436-A66B-B0225C2952D6}">
      <dgm:prSet/>
      <dgm:spPr/>
      <dgm:t>
        <a:bodyPr/>
        <a:lstStyle/>
        <a:p>
          <a:endParaRPr lang="nb-NO"/>
        </a:p>
      </dgm:t>
    </dgm:pt>
    <dgm:pt modelId="{865D43EE-345B-4A13-97F4-8078E1645F3A}" type="sibTrans" cxnId="{9284A4D6-E805-4436-A66B-B0225C2952D6}">
      <dgm:prSet/>
      <dgm:spPr/>
      <dgm:t>
        <a:bodyPr/>
        <a:lstStyle/>
        <a:p>
          <a:endParaRPr lang="nb-NO"/>
        </a:p>
      </dgm:t>
    </dgm:pt>
    <dgm:pt modelId="{EF3F8BA7-8731-4D6F-8413-32C55C5DB7BC}">
      <dgm:prSet phldrT="[Tekst]"/>
      <dgm:spPr>
        <a:solidFill>
          <a:schemeClr val="accent1">
            <a:lumMod val="60000"/>
            <a:lumOff val="40000"/>
            <a:alpha val="90000"/>
          </a:schemeClr>
        </a:solidFill>
      </dgm:spPr>
      <dgm:t>
        <a:bodyPr/>
        <a:lstStyle/>
        <a:p>
          <a:r>
            <a:rPr lang="nb-NO"/>
            <a:t>Ukeplaner fra avdelingene</a:t>
          </a:r>
        </a:p>
      </dgm:t>
    </dgm:pt>
    <dgm:pt modelId="{5D65A45F-5934-4C20-868F-60867B1BB54E}" type="sibTrans" cxnId="{591C748B-0549-48A0-A981-E17BE61E3DAE}">
      <dgm:prSet/>
      <dgm:spPr/>
      <dgm:t>
        <a:bodyPr/>
        <a:lstStyle/>
        <a:p>
          <a:endParaRPr lang="nb-NO"/>
        </a:p>
      </dgm:t>
    </dgm:pt>
    <dgm:pt modelId="{7CE53CB7-5027-4073-B8DD-9952C5659579}" type="parTrans" cxnId="{591C748B-0549-48A0-A981-E17BE61E3DAE}">
      <dgm:prSet/>
      <dgm:spPr/>
      <dgm:t>
        <a:bodyPr/>
        <a:lstStyle/>
        <a:p>
          <a:endParaRPr lang="nb-NO"/>
        </a:p>
      </dgm:t>
    </dgm:pt>
    <dgm:pt modelId="{F9F488F4-4ABE-43C9-A070-A0BA53FA25DD}" type="pres">
      <dgm:prSet presAssocID="{1983AAA7-7F38-4226-A1A7-57BAD4A702F1}" presName="compositeShape" presStyleCnt="0">
        <dgm:presLayoutVars>
          <dgm:dir/>
          <dgm:resizeHandles/>
        </dgm:presLayoutVars>
      </dgm:prSet>
      <dgm:spPr/>
    </dgm:pt>
    <dgm:pt modelId="{6C0086F9-2D6A-4BD4-8542-E33350BA3AA8}" type="pres">
      <dgm:prSet presAssocID="{1983AAA7-7F38-4226-A1A7-57BAD4A702F1}" presName="pyramid" presStyleLbl="node1" presStyleIdx="0" presStyleCnt="1" custLinFactNeighborX="25284" custLinFactNeighborY="-11173"/>
      <dgm:spPr/>
    </dgm:pt>
    <dgm:pt modelId="{AC57F506-9BE8-45C2-9F48-2A4405D2652F}" type="pres">
      <dgm:prSet presAssocID="{1983AAA7-7F38-4226-A1A7-57BAD4A702F1}" presName="theList" presStyleCnt="0"/>
      <dgm:spPr/>
    </dgm:pt>
    <dgm:pt modelId="{2887CFB0-FFA1-40B8-9D5C-B7B28A32725B}" type="pres">
      <dgm:prSet presAssocID="{EF3F8BA7-8731-4D6F-8413-32C55C5DB7BC}" presName="aNode" presStyleLbl="fgAcc1" presStyleIdx="0" presStyleCnt="5" custLinFactY="94894" custLinFactNeighborX="-4089" custLinFactNeighborY="100000">
        <dgm:presLayoutVars>
          <dgm:bulletEnabled val="1"/>
        </dgm:presLayoutVars>
      </dgm:prSet>
      <dgm:spPr/>
    </dgm:pt>
    <dgm:pt modelId="{F8045969-BE9A-4399-88F3-ED55AF658E3C}" type="pres">
      <dgm:prSet presAssocID="{EF3F8BA7-8731-4D6F-8413-32C55C5DB7BC}" presName="aSpace" presStyleCnt="0"/>
      <dgm:spPr/>
    </dgm:pt>
    <dgm:pt modelId="{E2B3A331-CCA7-4D9B-B219-123E6648DE20}" type="pres">
      <dgm:prSet presAssocID="{F2BB5251-E2BB-42B7-A8A4-564A49318E59}" presName="aNode" presStyleLbl="fgAcc1" presStyleIdx="1" presStyleCnt="5" custScaleX="119165" custLinFactY="84417" custLinFactNeighborX="-6303" custLinFactNeighborY="100000">
        <dgm:presLayoutVars>
          <dgm:bulletEnabled val="1"/>
        </dgm:presLayoutVars>
      </dgm:prSet>
      <dgm:spPr/>
    </dgm:pt>
    <dgm:pt modelId="{1E765223-250A-4C29-A057-2B99EA320C0C}" type="pres">
      <dgm:prSet presAssocID="{F2BB5251-E2BB-42B7-A8A4-564A49318E59}" presName="aSpace" presStyleCnt="0"/>
      <dgm:spPr/>
    </dgm:pt>
    <dgm:pt modelId="{17CBD686-412C-409F-BE4B-264B785F944C}" type="pres">
      <dgm:prSet presAssocID="{25C87456-A626-4F7E-99A0-712B2128BBEF}" presName="aNode" presStyleLbl="fgAcc1" presStyleIdx="2" presStyleCnt="5" custScaleX="128999" custLinFactY="68700" custLinFactNeighborX="-6303" custLinFactNeighborY="100000">
        <dgm:presLayoutVars>
          <dgm:bulletEnabled val="1"/>
        </dgm:presLayoutVars>
      </dgm:prSet>
      <dgm:spPr/>
    </dgm:pt>
    <dgm:pt modelId="{26451C1C-9115-4D66-A9C1-06B23A1FBBD6}" type="pres">
      <dgm:prSet presAssocID="{25C87456-A626-4F7E-99A0-712B2128BBEF}" presName="aSpace" presStyleCnt="0"/>
      <dgm:spPr/>
    </dgm:pt>
    <dgm:pt modelId="{515010DA-996E-43F9-9F07-14FEFA02FE3C}" type="pres">
      <dgm:prSet presAssocID="{0242E870-1DF6-4C1F-B0F4-FBAEEF98FB86}" presName="aNode" presStyleLbl="fgAcc1" presStyleIdx="3" presStyleCnt="5" custScaleX="152909" custLinFactY="66081" custLinFactNeighborX="-9168" custLinFactNeighborY="100000">
        <dgm:presLayoutVars>
          <dgm:bulletEnabled val="1"/>
        </dgm:presLayoutVars>
      </dgm:prSet>
      <dgm:spPr/>
    </dgm:pt>
    <dgm:pt modelId="{F217B3E2-B6DC-42AA-8638-1E80D063800D}" type="pres">
      <dgm:prSet presAssocID="{0242E870-1DF6-4C1F-B0F4-FBAEEF98FB86}" presName="aSpace" presStyleCnt="0"/>
      <dgm:spPr/>
    </dgm:pt>
    <dgm:pt modelId="{3C80E4F5-1F36-4DE7-AAA1-66B4377DC701}" type="pres">
      <dgm:prSet presAssocID="{80CAFDFA-B3D6-4CF0-8E57-741F99A35EB1}" presName="aNode" presStyleLbl="fgAcc1" presStyleIdx="4" presStyleCnt="5" custFlipHor="1" custScaleX="181681" custLinFactY="73018" custLinFactNeighborX="-7449" custLinFactNeighborY="100000">
        <dgm:presLayoutVars>
          <dgm:bulletEnabled val="1"/>
        </dgm:presLayoutVars>
      </dgm:prSet>
      <dgm:spPr/>
    </dgm:pt>
    <dgm:pt modelId="{A8E7A5EF-11D0-4867-A4B8-754E616C6FBC}" type="pres">
      <dgm:prSet presAssocID="{80CAFDFA-B3D6-4CF0-8E57-741F99A35EB1}" presName="aSpace" presStyleCnt="0"/>
      <dgm:spPr/>
    </dgm:pt>
  </dgm:ptLst>
  <dgm:cxnLst>
    <dgm:cxn modelId="{505D5908-63AB-470B-A1F3-EEC07F4E92DA}" type="presOf" srcId="{80CAFDFA-B3D6-4CF0-8E57-741F99A35EB1}" destId="{3C80E4F5-1F36-4DE7-AAA1-66B4377DC701}" srcOrd="0" destOrd="0" presId="urn:microsoft.com/office/officeart/2005/8/layout/pyramid2"/>
    <dgm:cxn modelId="{FE3F6458-C18E-4728-942A-4602D35AB4A4}" srcId="{1983AAA7-7F38-4226-A1A7-57BAD4A702F1}" destId="{80CAFDFA-B3D6-4CF0-8E57-741F99A35EB1}" srcOrd="4" destOrd="0" parTransId="{14CFA72B-771A-442D-9D58-C247C3A0B6DF}" sibTransId="{AE88B7F7-9F3D-49F3-B793-706825119872}"/>
    <dgm:cxn modelId="{FDFC7479-C3A2-4C13-857C-5D8777CF4057}" type="presOf" srcId="{1983AAA7-7F38-4226-A1A7-57BAD4A702F1}" destId="{F9F488F4-4ABE-43C9-A070-A0BA53FA25DD}" srcOrd="0" destOrd="0" presId="urn:microsoft.com/office/officeart/2005/8/layout/pyramid2"/>
    <dgm:cxn modelId="{591C748B-0549-48A0-A981-E17BE61E3DAE}" srcId="{1983AAA7-7F38-4226-A1A7-57BAD4A702F1}" destId="{EF3F8BA7-8731-4D6F-8413-32C55C5DB7BC}" srcOrd="0" destOrd="0" parTransId="{7CE53CB7-5027-4073-B8DD-9952C5659579}" sibTransId="{5D65A45F-5934-4C20-868F-60867B1BB54E}"/>
    <dgm:cxn modelId="{5FAA168E-513B-47C7-980A-ECC826CF6174}" srcId="{1983AAA7-7F38-4226-A1A7-57BAD4A702F1}" destId="{0242E870-1DF6-4C1F-B0F4-FBAEEF98FB86}" srcOrd="3" destOrd="0" parTransId="{01F81668-1E19-4733-B45A-E556B992626E}" sibTransId="{9973EB85-441F-4CA3-A3E8-59ABF34001C5}"/>
    <dgm:cxn modelId="{7A021B94-AB25-4E5E-8299-F29A752852BA}" srcId="{1983AAA7-7F38-4226-A1A7-57BAD4A702F1}" destId="{25C87456-A626-4F7E-99A0-712B2128BBEF}" srcOrd="2" destOrd="0" parTransId="{35F36A4A-9DF8-424C-BE36-A03154CDE002}" sibTransId="{86BD5C63-E257-490A-B249-1D24E78A1A9C}"/>
    <dgm:cxn modelId="{329D99C8-BCB2-4362-8F81-223B9ED09BF9}" type="presOf" srcId="{EF3F8BA7-8731-4D6F-8413-32C55C5DB7BC}" destId="{2887CFB0-FFA1-40B8-9D5C-B7B28A32725B}" srcOrd="0" destOrd="0" presId="urn:microsoft.com/office/officeart/2005/8/layout/pyramid2"/>
    <dgm:cxn modelId="{1FE931D3-E5D6-4413-B72E-5287A2EFF8C1}" type="presOf" srcId="{25C87456-A626-4F7E-99A0-712B2128BBEF}" destId="{17CBD686-412C-409F-BE4B-264B785F944C}" srcOrd="0" destOrd="0" presId="urn:microsoft.com/office/officeart/2005/8/layout/pyramid2"/>
    <dgm:cxn modelId="{1550A6D5-310F-46DF-A5D8-970BD34A6FCD}" type="presOf" srcId="{0242E870-1DF6-4C1F-B0F4-FBAEEF98FB86}" destId="{515010DA-996E-43F9-9F07-14FEFA02FE3C}" srcOrd="0" destOrd="0" presId="urn:microsoft.com/office/officeart/2005/8/layout/pyramid2"/>
    <dgm:cxn modelId="{3B34B8D5-BBB3-414E-B8B3-1BD0DCB89EB1}" type="presOf" srcId="{F2BB5251-E2BB-42B7-A8A4-564A49318E59}" destId="{E2B3A331-CCA7-4D9B-B219-123E6648DE20}" srcOrd="0" destOrd="0" presId="urn:microsoft.com/office/officeart/2005/8/layout/pyramid2"/>
    <dgm:cxn modelId="{9284A4D6-E805-4436-A66B-B0225C2952D6}" srcId="{1983AAA7-7F38-4226-A1A7-57BAD4A702F1}" destId="{F2BB5251-E2BB-42B7-A8A4-564A49318E59}" srcOrd="1" destOrd="0" parTransId="{7E64CB0E-EFB8-4C47-8847-D6E6D5F81DF9}" sibTransId="{865D43EE-345B-4A13-97F4-8078E1645F3A}"/>
    <dgm:cxn modelId="{7C8063B5-A4F5-41A0-9F03-E9521CB6CE0E}" type="presParOf" srcId="{F9F488F4-4ABE-43C9-A070-A0BA53FA25DD}" destId="{6C0086F9-2D6A-4BD4-8542-E33350BA3AA8}" srcOrd="0" destOrd="0" presId="urn:microsoft.com/office/officeart/2005/8/layout/pyramid2"/>
    <dgm:cxn modelId="{CF686FCC-040C-429F-A7E5-20A6F0BC83F0}" type="presParOf" srcId="{F9F488F4-4ABE-43C9-A070-A0BA53FA25DD}" destId="{AC57F506-9BE8-45C2-9F48-2A4405D2652F}" srcOrd="1" destOrd="0" presId="urn:microsoft.com/office/officeart/2005/8/layout/pyramid2"/>
    <dgm:cxn modelId="{B8D813BF-CBFE-41B0-82F6-B428E1620F11}" type="presParOf" srcId="{AC57F506-9BE8-45C2-9F48-2A4405D2652F}" destId="{2887CFB0-FFA1-40B8-9D5C-B7B28A32725B}" srcOrd="0" destOrd="0" presId="urn:microsoft.com/office/officeart/2005/8/layout/pyramid2"/>
    <dgm:cxn modelId="{3EBC3C51-3C9A-4758-A8D0-54F20286F333}" type="presParOf" srcId="{AC57F506-9BE8-45C2-9F48-2A4405D2652F}" destId="{F8045969-BE9A-4399-88F3-ED55AF658E3C}" srcOrd="1" destOrd="0" presId="urn:microsoft.com/office/officeart/2005/8/layout/pyramid2"/>
    <dgm:cxn modelId="{D5EB2F81-4AAF-4476-A3C1-5F5AFC97ADD8}" type="presParOf" srcId="{AC57F506-9BE8-45C2-9F48-2A4405D2652F}" destId="{E2B3A331-CCA7-4D9B-B219-123E6648DE20}" srcOrd="2" destOrd="0" presId="urn:microsoft.com/office/officeart/2005/8/layout/pyramid2"/>
    <dgm:cxn modelId="{12038120-C63D-4F7C-801C-F718EA9562C1}" type="presParOf" srcId="{AC57F506-9BE8-45C2-9F48-2A4405D2652F}" destId="{1E765223-250A-4C29-A057-2B99EA320C0C}" srcOrd="3" destOrd="0" presId="urn:microsoft.com/office/officeart/2005/8/layout/pyramid2"/>
    <dgm:cxn modelId="{EF10B45D-0C07-4397-8D43-B6A0D291C62F}" type="presParOf" srcId="{AC57F506-9BE8-45C2-9F48-2A4405D2652F}" destId="{17CBD686-412C-409F-BE4B-264B785F944C}" srcOrd="4" destOrd="0" presId="urn:microsoft.com/office/officeart/2005/8/layout/pyramid2"/>
    <dgm:cxn modelId="{27CDAE07-39CF-4119-AF47-C258BF3E24EE}" type="presParOf" srcId="{AC57F506-9BE8-45C2-9F48-2A4405D2652F}" destId="{26451C1C-9115-4D66-A9C1-06B23A1FBBD6}" srcOrd="5" destOrd="0" presId="urn:microsoft.com/office/officeart/2005/8/layout/pyramid2"/>
    <dgm:cxn modelId="{9212FCB9-614C-492B-AD23-36C408925BB4}" type="presParOf" srcId="{AC57F506-9BE8-45C2-9F48-2A4405D2652F}" destId="{515010DA-996E-43F9-9F07-14FEFA02FE3C}" srcOrd="6" destOrd="0" presId="urn:microsoft.com/office/officeart/2005/8/layout/pyramid2"/>
    <dgm:cxn modelId="{60687DF1-9AB0-4B00-8423-D65928F3FDF2}" type="presParOf" srcId="{AC57F506-9BE8-45C2-9F48-2A4405D2652F}" destId="{F217B3E2-B6DC-42AA-8638-1E80D063800D}" srcOrd="7" destOrd="0" presId="urn:microsoft.com/office/officeart/2005/8/layout/pyramid2"/>
    <dgm:cxn modelId="{FF60B0C3-9D83-4643-9747-92B6594DFFFF}" type="presParOf" srcId="{AC57F506-9BE8-45C2-9F48-2A4405D2652F}" destId="{3C80E4F5-1F36-4DE7-AAA1-66B4377DC701}" srcOrd="8" destOrd="0" presId="urn:microsoft.com/office/officeart/2005/8/layout/pyramid2"/>
    <dgm:cxn modelId="{3375AE94-6B79-4AD1-BA4F-169A826E64BB}" type="presParOf" srcId="{AC57F506-9BE8-45C2-9F48-2A4405D2652F}" destId="{A8E7A5EF-11D0-4867-A4B8-754E616C6FBC}" srcOrd="9" destOrd="0" presId="urn:microsoft.com/office/officeart/2005/8/layout/pyramid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0086F9-2D6A-4BD4-8542-E33350BA3AA8}">
      <dsp:nvSpPr>
        <dsp:cNvPr id="0" name=""/>
        <dsp:cNvSpPr/>
      </dsp:nvSpPr>
      <dsp:spPr>
        <a:xfrm>
          <a:off x="955255" y="0"/>
          <a:ext cx="2045970" cy="2045970"/>
        </a:xfrm>
        <a:prstGeom prst="triangle">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2887CFB0-FFA1-40B8-9D5C-B7B28A32725B}">
      <dsp:nvSpPr>
        <dsp:cNvPr id="0" name=""/>
        <dsp:cNvSpPr/>
      </dsp:nvSpPr>
      <dsp:spPr>
        <a:xfrm>
          <a:off x="1406558" y="517218"/>
          <a:ext cx="1329880" cy="290911"/>
        </a:xfrm>
        <a:prstGeom prst="roundRect">
          <a:avLst/>
        </a:prstGeom>
        <a:solidFill>
          <a:schemeClr val="accent1">
            <a:lumMod val="60000"/>
            <a:lumOff val="4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nb-NO" sz="700" kern="1200"/>
            <a:t>Ukeplaner fra avdelingene</a:t>
          </a:r>
        </a:p>
      </dsp:txBody>
      <dsp:txXfrm>
        <a:off x="1420759" y="531419"/>
        <a:ext cx="1301478" cy="262509"/>
      </dsp:txXfrm>
    </dsp:sp>
    <dsp:sp modelId="{E2B3A331-CCA7-4D9B-B219-123E6648DE20}">
      <dsp:nvSpPr>
        <dsp:cNvPr id="0" name=""/>
        <dsp:cNvSpPr/>
      </dsp:nvSpPr>
      <dsp:spPr>
        <a:xfrm>
          <a:off x="1249679" y="814014"/>
          <a:ext cx="1584752" cy="290911"/>
        </a:xfrm>
        <a:prstGeom prst="roundRect">
          <a:avLst/>
        </a:prstGeom>
        <a:solidFill>
          <a:schemeClr val="accent1">
            <a:lumMod val="60000"/>
            <a:lumOff val="40000"/>
            <a:alpha val="90000"/>
          </a:schemeClr>
        </a:solidFill>
        <a:ln>
          <a:solidFill>
            <a:schemeClr val="accent1">
              <a:lumMod val="60000"/>
              <a:lumOff val="40000"/>
            </a:schemeClr>
          </a:solid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nb-NO" sz="700" kern="1200"/>
            <a:t>Progresjonsplaner</a:t>
          </a:r>
        </a:p>
      </dsp:txBody>
      <dsp:txXfrm>
        <a:off x="1263880" y="828215"/>
        <a:ext cx="1556350" cy="262509"/>
      </dsp:txXfrm>
    </dsp:sp>
    <dsp:sp modelId="{17CBD686-412C-409F-BE4B-264B785F944C}">
      <dsp:nvSpPr>
        <dsp:cNvPr id="0" name=""/>
        <dsp:cNvSpPr/>
      </dsp:nvSpPr>
      <dsp:spPr>
        <a:xfrm>
          <a:off x="1184288" y="1095567"/>
          <a:ext cx="1715532" cy="290911"/>
        </a:xfrm>
        <a:prstGeom prst="roundRect">
          <a:avLst/>
        </a:prstGeom>
        <a:solidFill>
          <a:schemeClr val="accent1">
            <a:lumMod val="60000"/>
            <a:lumOff val="4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nb-NO" sz="700" kern="1200"/>
            <a:t>Årsplan for Melgård barnehage SA</a:t>
          </a:r>
        </a:p>
      </dsp:txBody>
      <dsp:txXfrm>
        <a:off x="1198489" y="1109768"/>
        <a:ext cx="1687130" cy="262509"/>
      </dsp:txXfrm>
    </dsp:sp>
    <dsp:sp modelId="{515010DA-996E-43F9-9F07-14FEFA02FE3C}">
      <dsp:nvSpPr>
        <dsp:cNvPr id="0" name=""/>
        <dsp:cNvSpPr/>
      </dsp:nvSpPr>
      <dsp:spPr>
        <a:xfrm>
          <a:off x="987200" y="1415223"/>
          <a:ext cx="2033506" cy="290911"/>
        </a:xfrm>
        <a:prstGeom prst="roundRect">
          <a:avLst/>
        </a:prstGeom>
        <a:solidFill>
          <a:schemeClr val="accent1">
            <a:lumMod val="60000"/>
            <a:lumOff val="4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nb-NO" sz="700" kern="1200"/>
            <a:t>Rammeplan for barnehagens innhold og oppgaver</a:t>
          </a:r>
        </a:p>
      </dsp:txBody>
      <dsp:txXfrm>
        <a:off x="1001401" y="1429424"/>
        <a:ext cx="2005104" cy="262509"/>
      </dsp:txXfrm>
    </dsp:sp>
    <dsp:sp modelId="{3C80E4F5-1F36-4DE7-AAA1-66B4377DC701}">
      <dsp:nvSpPr>
        <dsp:cNvPr id="0" name=""/>
        <dsp:cNvSpPr/>
      </dsp:nvSpPr>
      <dsp:spPr>
        <a:xfrm flipH="1">
          <a:off x="818744" y="1755058"/>
          <a:ext cx="2416140" cy="290911"/>
        </a:xfrm>
        <a:prstGeom prst="roundRect">
          <a:avLst/>
        </a:prstGeom>
        <a:solidFill>
          <a:schemeClr val="accent1">
            <a:lumMod val="60000"/>
            <a:lumOff val="4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nb-NO" sz="700" kern="1200"/>
            <a:t>Barnehageloven</a:t>
          </a:r>
        </a:p>
      </dsp:txBody>
      <dsp:txXfrm>
        <a:off x="832945" y="1769259"/>
        <a:ext cx="2387738" cy="262509"/>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 årsplanen får du innsikt i barnehagens måte å jobbe basert på barnehageloven og rammeplan for barnehagens innhold og oppgaver.</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674F4B-AB3D-4DB5-A9CF-4F10704CD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195</Words>
  <Characters>38137</Characters>
  <Application>Microsoft Office Word</Application>
  <DocSecurity>0</DocSecurity>
  <Lines>317</Lines>
  <Paragraphs>90</Paragraphs>
  <ScaleCrop>false</ScaleCrop>
  <HeadingPairs>
    <vt:vector size="2" baseType="variant">
      <vt:variant>
        <vt:lpstr>Tittel</vt:lpstr>
      </vt:variant>
      <vt:variant>
        <vt:i4>1</vt:i4>
      </vt:variant>
    </vt:vector>
  </HeadingPairs>
  <TitlesOfParts>
    <vt:vector size="1" baseType="lpstr">
      <vt:lpstr>ÅRSPLAN FOR MELGÅRD BARNEHGE SA</vt:lpstr>
    </vt:vector>
  </TitlesOfParts>
  <Company/>
  <LinksUpToDate>false</LinksUpToDate>
  <CharactersWithSpaces>4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ÅRSPLAN FOR MELGÅRD BARNEHAGE SA 2024/26</dc:title>
  <dc:subject/>
  <dc:creator>Nadja Ekeli</dc:creator>
  <cp:keywords/>
  <dc:description/>
  <cp:lastModifiedBy>Styrer</cp:lastModifiedBy>
  <cp:revision>2</cp:revision>
  <cp:lastPrinted>2024-06-25T09:39:00Z</cp:lastPrinted>
  <dcterms:created xsi:type="dcterms:W3CDTF">2025-06-04T08:04:00Z</dcterms:created>
  <dcterms:modified xsi:type="dcterms:W3CDTF">2025-06-04T08:04:00Z</dcterms:modified>
</cp:coreProperties>
</file>